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14C50" w14:textId="77777777" w:rsidR="005C0592" w:rsidRDefault="005C0592" w:rsidP="00ED3059">
      <w:pPr>
        <w:jc w:val="both"/>
        <w:rPr>
          <w:b/>
          <w:u w:val="single"/>
        </w:rPr>
      </w:pPr>
      <w:bookmarkStart w:id="0" w:name="_GoBack"/>
      <w:bookmarkEnd w:id="0"/>
    </w:p>
    <w:p w14:paraId="45251A1F" w14:textId="2F42FCA4" w:rsidR="005C0592" w:rsidRDefault="005C0592" w:rsidP="00ED3059">
      <w:pPr>
        <w:jc w:val="both"/>
        <w:rPr>
          <w:b/>
          <w:u w:val="single"/>
        </w:rPr>
      </w:pPr>
    </w:p>
    <w:p w14:paraId="37E2F84B" w14:textId="77777777" w:rsidR="004E7995" w:rsidRDefault="004E7995" w:rsidP="00ED3059">
      <w:pPr>
        <w:jc w:val="both"/>
        <w:rPr>
          <w:b/>
          <w:u w:val="single"/>
        </w:rPr>
      </w:pPr>
    </w:p>
    <w:p w14:paraId="1D572718" w14:textId="5DBEE78C" w:rsidR="005C0592" w:rsidRPr="007B1FBE" w:rsidRDefault="004E7995" w:rsidP="005C0592">
      <w:pPr>
        <w:jc w:val="center"/>
        <w:rPr>
          <w:b/>
          <w:sz w:val="32"/>
          <w:szCs w:val="32"/>
          <w:u w:val="single"/>
        </w:rPr>
      </w:pPr>
      <w:r w:rsidRPr="004E7995">
        <w:t xml:space="preserve"> </w:t>
      </w:r>
      <w:r w:rsidRPr="004E7995">
        <w:rPr>
          <w:b/>
          <w:sz w:val="32"/>
          <w:szCs w:val="32"/>
          <w:u w:val="single"/>
        </w:rPr>
        <w:t>Non-invasive techniques for stimulating urine production in non-toilet trained children</w:t>
      </w:r>
      <w:r w:rsidR="000B717D">
        <w:rPr>
          <w:b/>
          <w:sz w:val="32"/>
          <w:szCs w:val="32"/>
          <w:u w:val="single"/>
        </w:rPr>
        <w:t>:</w:t>
      </w:r>
      <w:r w:rsidRPr="004E7995">
        <w:rPr>
          <w:b/>
          <w:sz w:val="32"/>
          <w:szCs w:val="32"/>
          <w:u w:val="single"/>
        </w:rPr>
        <w:t xml:space="preserve"> a systematic review</w:t>
      </w:r>
    </w:p>
    <w:p w14:paraId="17740CB8" w14:textId="498E71EF" w:rsidR="005C0592" w:rsidRDefault="005C0592" w:rsidP="005C0592">
      <w:pPr>
        <w:jc w:val="center"/>
        <w:rPr>
          <w:b/>
          <w:u w:val="single"/>
        </w:rPr>
      </w:pPr>
    </w:p>
    <w:p w14:paraId="78B5B3FD" w14:textId="77777777" w:rsidR="007B1FBE" w:rsidRDefault="007B1FBE" w:rsidP="005C0592">
      <w:pPr>
        <w:jc w:val="center"/>
        <w:rPr>
          <w:b/>
          <w:u w:val="single"/>
        </w:rPr>
      </w:pPr>
    </w:p>
    <w:p w14:paraId="4F0DDBA7" w14:textId="77777777" w:rsidR="005C0592" w:rsidRDefault="005C0592" w:rsidP="0068180D">
      <w:pPr>
        <w:jc w:val="both"/>
        <w:rPr>
          <w:b/>
          <w:u w:val="single"/>
        </w:rPr>
      </w:pPr>
      <w:r>
        <w:rPr>
          <w:b/>
          <w:u w:val="single"/>
        </w:rPr>
        <w:t>Corresponding Author:</w:t>
      </w:r>
    </w:p>
    <w:p w14:paraId="04D55DA2" w14:textId="3E74CFDB" w:rsidR="005C0592" w:rsidRDefault="00B57A7C" w:rsidP="0068180D">
      <w:pPr>
        <w:jc w:val="both"/>
      </w:pPr>
      <w:r>
        <w:t xml:space="preserve">1) </w:t>
      </w:r>
      <w:r w:rsidR="005C0592">
        <w:t>Dr Mathew Chandy, Emergency Department, Queen Alexandra Hospital, Southwick Hill Road, Portsmouth,</w:t>
      </w:r>
      <w:r w:rsidR="0068180D">
        <w:t xml:space="preserve"> England,</w:t>
      </w:r>
      <w:r w:rsidR="005C0592">
        <w:t xml:space="preserve"> PO6 3LY</w:t>
      </w:r>
      <w:r w:rsidR="0068180D">
        <w:t>. E-mail: matthew.chandy@porthosp.nhs.uk. Telephone: 02392 28 6380</w:t>
      </w:r>
    </w:p>
    <w:p w14:paraId="30768514" w14:textId="61B070EE" w:rsidR="005C0592" w:rsidRPr="0068180D" w:rsidRDefault="005C0592" w:rsidP="0068180D">
      <w:pPr>
        <w:jc w:val="both"/>
        <w:rPr>
          <w:b/>
          <w:u w:val="single"/>
        </w:rPr>
      </w:pPr>
      <w:r w:rsidRPr="0068180D">
        <w:rPr>
          <w:b/>
          <w:u w:val="single"/>
        </w:rPr>
        <w:t xml:space="preserve">Co- Authors: </w:t>
      </w:r>
    </w:p>
    <w:p w14:paraId="4279A0FA" w14:textId="6CEA1837" w:rsidR="005C0592" w:rsidRDefault="002B2CE8" w:rsidP="0068180D">
      <w:pPr>
        <w:jc w:val="both"/>
      </w:pPr>
      <w:r>
        <w:t xml:space="preserve">2) </w:t>
      </w:r>
      <w:r w:rsidR="005C0592">
        <w:t xml:space="preserve">Dr Ann Dewey, </w:t>
      </w:r>
      <w:r w:rsidR="00C02E9E">
        <w:t xml:space="preserve">Formerly of the </w:t>
      </w:r>
      <w:r w:rsidR="0068180D">
        <w:t xml:space="preserve">School of Health </w:t>
      </w:r>
      <w:r w:rsidR="006E0C76">
        <w:t>and Care Professions</w:t>
      </w:r>
      <w:r w:rsidR="0068180D">
        <w:t xml:space="preserve">, University of Portsmouth, </w:t>
      </w:r>
      <w:r w:rsidR="0068180D" w:rsidRPr="0068180D">
        <w:t>St. Michael's Building, White Swan Road, Portsmouth,</w:t>
      </w:r>
      <w:r w:rsidR="0068180D">
        <w:t xml:space="preserve"> England,</w:t>
      </w:r>
      <w:r w:rsidR="0068180D" w:rsidRPr="0068180D">
        <w:t xml:space="preserve"> P01 2DT</w:t>
      </w:r>
      <w:r>
        <w:t>.</w:t>
      </w:r>
    </w:p>
    <w:p w14:paraId="4EF78893" w14:textId="5A42B715" w:rsidR="005C0592" w:rsidRDefault="002B2CE8" w:rsidP="0068180D">
      <w:pPr>
        <w:jc w:val="both"/>
      </w:pPr>
      <w:r>
        <w:t xml:space="preserve">3) </w:t>
      </w:r>
      <w:r w:rsidR="005C0592">
        <w:t>Ms Carole Fogg,</w:t>
      </w:r>
      <w:r w:rsidR="006E0C76">
        <w:t xml:space="preserve"> School of Health Sciences, Faculty of Environmental and Life Sciences, University of Southampton, University Road, Southampton, SO17 1BJ.</w:t>
      </w:r>
      <w:r w:rsidR="005C0592">
        <w:t xml:space="preserve"> </w:t>
      </w:r>
      <w:r>
        <w:t>.</w:t>
      </w:r>
    </w:p>
    <w:p w14:paraId="7FCBAFEA" w14:textId="4C7691C5" w:rsidR="002B2CE8" w:rsidRDefault="002B2CE8" w:rsidP="002B2CE8">
      <w:pPr>
        <w:jc w:val="both"/>
      </w:pPr>
      <w:r>
        <w:t xml:space="preserve">4) Dr Karen Pilkington, School of </w:t>
      </w:r>
      <w:r w:rsidR="006E0C76">
        <w:t>Health and Care Professions</w:t>
      </w:r>
      <w:r>
        <w:t xml:space="preserve">, University of Portsmouth, </w:t>
      </w:r>
      <w:r w:rsidR="003673EC">
        <w:t>James Watson West</w:t>
      </w:r>
      <w:r w:rsidRPr="0068180D">
        <w:t>, White Swan Road, Portsmouth,</w:t>
      </w:r>
      <w:r>
        <w:t xml:space="preserve"> England,</w:t>
      </w:r>
      <w:r w:rsidRPr="0068180D">
        <w:t xml:space="preserve"> P01 2DT</w:t>
      </w:r>
      <w:r>
        <w:t>.</w:t>
      </w:r>
    </w:p>
    <w:p w14:paraId="6D3405B4" w14:textId="77777777" w:rsidR="002B2CE8" w:rsidRDefault="002B2CE8" w:rsidP="0068180D">
      <w:pPr>
        <w:jc w:val="both"/>
      </w:pPr>
    </w:p>
    <w:p w14:paraId="199B922C" w14:textId="0E3FE842" w:rsidR="005C0592" w:rsidRPr="005C0592" w:rsidRDefault="005C0592" w:rsidP="0068180D">
      <w:pPr>
        <w:jc w:val="both"/>
      </w:pPr>
      <w:r w:rsidRPr="005C0592">
        <w:rPr>
          <w:b/>
          <w:u w:val="single"/>
        </w:rPr>
        <w:t>Keywords:</w:t>
      </w:r>
      <w:r>
        <w:t xml:space="preserve"> emergency medicine, infant,</w:t>
      </w:r>
      <w:r w:rsidR="0068180D">
        <w:t xml:space="preserve"> physical stimulation,</w:t>
      </w:r>
      <w:r w:rsidR="000378C9">
        <w:t xml:space="preserve"> </w:t>
      </w:r>
      <w:r w:rsidR="0068180D">
        <w:t>urination,</w:t>
      </w:r>
      <w:r>
        <w:t xml:space="preserve"> urine specimen collection</w:t>
      </w:r>
      <w:r w:rsidR="003673EC">
        <w:t>, systematic review</w:t>
      </w:r>
    </w:p>
    <w:p w14:paraId="58240C71" w14:textId="48B45996" w:rsidR="005C0592" w:rsidRDefault="005C0592" w:rsidP="0068180D">
      <w:pPr>
        <w:jc w:val="both"/>
        <w:rPr>
          <w:b/>
          <w:u w:val="single"/>
        </w:rPr>
      </w:pPr>
      <w:r>
        <w:rPr>
          <w:b/>
          <w:u w:val="single"/>
        </w:rPr>
        <w:t xml:space="preserve">Word Count: </w:t>
      </w:r>
      <w:r w:rsidR="00607EBC">
        <w:rPr>
          <w:b/>
          <w:u w:val="single"/>
        </w:rPr>
        <w:t>3783</w:t>
      </w:r>
      <w:r w:rsidRPr="005C0592">
        <w:t xml:space="preserve"> (excluding title Page, abstract, what this paper adds, tables, figures</w:t>
      </w:r>
      <w:r w:rsidR="00B07DAF">
        <w:t xml:space="preserve">, funding statement </w:t>
      </w:r>
      <w:r w:rsidR="00227339">
        <w:t>and</w:t>
      </w:r>
      <w:r w:rsidR="00B07DAF">
        <w:t xml:space="preserve"> references</w:t>
      </w:r>
      <w:r w:rsidR="00227339">
        <w:t>)</w:t>
      </w:r>
    </w:p>
    <w:p w14:paraId="2A213F3A" w14:textId="77777777" w:rsidR="005C0592" w:rsidRDefault="005C0592" w:rsidP="0068180D">
      <w:pPr>
        <w:jc w:val="both"/>
        <w:rPr>
          <w:b/>
          <w:u w:val="single"/>
        </w:rPr>
      </w:pPr>
    </w:p>
    <w:p w14:paraId="4578512E" w14:textId="77777777" w:rsidR="005C0592" w:rsidRDefault="005C0592" w:rsidP="00ED3059">
      <w:pPr>
        <w:jc w:val="both"/>
        <w:rPr>
          <w:b/>
          <w:u w:val="single"/>
        </w:rPr>
      </w:pPr>
    </w:p>
    <w:p w14:paraId="2B316FA4" w14:textId="64863951" w:rsidR="005C0592" w:rsidRDefault="005C0592" w:rsidP="00ED3059">
      <w:pPr>
        <w:jc w:val="both"/>
        <w:rPr>
          <w:b/>
          <w:u w:val="single"/>
        </w:rPr>
      </w:pPr>
    </w:p>
    <w:p w14:paraId="0C51D662" w14:textId="3A9A2E0A" w:rsidR="0037072A" w:rsidRDefault="0037072A" w:rsidP="00ED3059">
      <w:pPr>
        <w:jc w:val="both"/>
        <w:rPr>
          <w:b/>
          <w:u w:val="single"/>
        </w:rPr>
      </w:pPr>
    </w:p>
    <w:p w14:paraId="47E51790" w14:textId="3AC5D8AA" w:rsidR="0037072A" w:rsidRDefault="0037072A" w:rsidP="00ED3059">
      <w:pPr>
        <w:jc w:val="both"/>
        <w:rPr>
          <w:b/>
          <w:u w:val="single"/>
        </w:rPr>
      </w:pPr>
    </w:p>
    <w:p w14:paraId="5315B412" w14:textId="77777777" w:rsidR="0037072A" w:rsidRDefault="0037072A" w:rsidP="00ED3059">
      <w:pPr>
        <w:jc w:val="both"/>
        <w:rPr>
          <w:b/>
          <w:u w:val="single"/>
        </w:rPr>
      </w:pPr>
    </w:p>
    <w:p w14:paraId="5EEEE9B3" w14:textId="0B2034CB" w:rsidR="00451797" w:rsidRDefault="00451797" w:rsidP="00ED3059">
      <w:pPr>
        <w:jc w:val="both"/>
        <w:rPr>
          <w:b/>
          <w:u w:val="single"/>
        </w:rPr>
      </w:pPr>
    </w:p>
    <w:p w14:paraId="7B39B5DC" w14:textId="77777777" w:rsidR="0037072A" w:rsidRPr="0037072A" w:rsidRDefault="0037072A" w:rsidP="0037072A">
      <w:pPr>
        <w:spacing w:after="0" w:line="360" w:lineRule="auto"/>
        <w:rPr>
          <w:b/>
          <w:bCs/>
          <w:u w:val="single"/>
        </w:rPr>
      </w:pPr>
      <w:r w:rsidRPr="0037072A">
        <w:rPr>
          <w:b/>
          <w:bCs/>
          <w:u w:val="single"/>
        </w:rPr>
        <w:lastRenderedPageBreak/>
        <w:t>ABSTRACT</w:t>
      </w:r>
    </w:p>
    <w:p w14:paraId="062D5126" w14:textId="77777777" w:rsidR="0037072A" w:rsidRDefault="0037072A" w:rsidP="0037072A">
      <w:pPr>
        <w:spacing w:after="0" w:line="360" w:lineRule="auto"/>
      </w:pPr>
    </w:p>
    <w:p w14:paraId="7002B932" w14:textId="556B0861" w:rsidR="0037072A" w:rsidRPr="0037072A" w:rsidRDefault="0037072A" w:rsidP="00285EF2">
      <w:pPr>
        <w:spacing w:after="0" w:line="360" w:lineRule="auto"/>
        <w:jc w:val="both"/>
        <w:rPr>
          <w:b/>
          <w:bCs/>
        </w:rPr>
      </w:pPr>
      <w:r w:rsidRPr="0037072A">
        <w:rPr>
          <w:b/>
          <w:bCs/>
        </w:rPr>
        <w:t xml:space="preserve">Background </w:t>
      </w:r>
    </w:p>
    <w:p w14:paraId="3387B22B" w14:textId="77777777" w:rsidR="0037072A" w:rsidRDefault="0037072A" w:rsidP="00285EF2">
      <w:pPr>
        <w:spacing w:after="0" w:line="360" w:lineRule="auto"/>
        <w:jc w:val="both"/>
      </w:pPr>
      <w:r>
        <w:t>Urinary tract infection requires collection of a sterile urine specimen for diagnosis, which is difficult and time consuming in pre-continent children. This systematic review summarises evidence of the effectiveness of bladder stimulation techniques on urine collection in pre-continent children, compared with standard techniques.</w:t>
      </w:r>
    </w:p>
    <w:p w14:paraId="77CAF0F6" w14:textId="77777777" w:rsidR="0037072A" w:rsidRDefault="0037072A" w:rsidP="00285EF2">
      <w:pPr>
        <w:spacing w:after="0" w:line="360" w:lineRule="auto"/>
        <w:jc w:val="both"/>
      </w:pPr>
    </w:p>
    <w:p w14:paraId="3F8B094D" w14:textId="77777777" w:rsidR="0037072A" w:rsidRPr="0037072A" w:rsidRDefault="0037072A" w:rsidP="00285EF2">
      <w:pPr>
        <w:spacing w:after="0" w:line="360" w:lineRule="auto"/>
        <w:jc w:val="both"/>
        <w:rPr>
          <w:b/>
          <w:bCs/>
        </w:rPr>
      </w:pPr>
      <w:r w:rsidRPr="0037072A">
        <w:rPr>
          <w:b/>
          <w:bCs/>
        </w:rPr>
        <w:t xml:space="preserve">Methods </w:t>
      </w:r>
    </w:p>
    <w:p w14:paraId="53F0933B" w14:textId="673739EE" w:rsidR="0037072A" w:rsidRDefault="0037072A" w:rsidP="00285EF2">
      <w:pPr>
        <w:spacing w:after="0" w:line="360" w:lineRule="auto"/>
        <w:jc w:val="both"/>
      </w:pPr>
      <w:r>
        <w:t>MEDLINE, PubMed, EMBASE and CINAHL were searched</w:t>
      </w:r>
      <w:r w:rsidR="00783E6B">
        <w:t xml:space="preserve"> </w:t>
      </w:r>
      <w:r w:rsidR="000519ED">
        <w:t xml:space="preserve">to </w:t>
      </w:r>
      <w:r w:rsidR="00783E6B">
        <w:t>May 2019</w:t>
      </w:r>
      <w:r>
        <w:t>. Selection, data extraction, risk of bias and quality assessment were undertaken by two independent reviewers. Inclusion: (i) all study designs (ii) pre-continent; age &lt; 3 years receiving bladder stimulation techniques (iii) outcomes including time to urine collection or contamination rates (iv) English language articles. Exclusion: (i) co-existing neurological disorders.</w:t>
      </w:r>
    </w:p>
    <w:p w14:paraId="4F4D2A7B" w14:textId="77777777" w:rsidR="0037072A" w:rsidRDefault="0037072A" w:rsidP="00285EF2">
      <w:pPr>
        <w:spacing w:after="0" w:line="360" w:lineRule="auto"/>
        <w:jc w:val="both"/>
      </w:pPr>
    </w:p>
    <w:p w14:paraId="5E6387AC" w14:textId="77777777" w:rsidR="0037072A" w:rsidRPr="0037072A" w:rsidRDefault="0037072A" w:rsidP="00285EF2">
      <w:pPr>
        <w:spacing w:after="0" w:line="360" w:lineRule="auto"/>
        <w:jc w:val="both"/>
        <w:rPr>
          <w:b/>
          <w:bCs/>
        </w:rPr>
      </w:pPr>
      <w:r w:rsidRPr="0037072A">
        <w:rPr>
          <w:b/>
          <w:bCs/>
        </w:rPr>
        <w:t xml:space="preserve">Results </w:t>
      </w:r>
    </w:p>
    <w:p w14:paraId="2B58CD44" w14:textId="14A3B188" w:rsidR="0037072A" w:rsidRDefault="0037072A" w:rsidP="00285EF2">
      <w:pPr>
        <w:spacing w:after="0" w:line="360" w:lineRule="auto"/>
        <w:jc w:val="both"/>
      </w:pPr>
      <w:r>
        <w:t>Three RCTs were identified using three techniques in 568 participants aged 1 day to 35 months. Two RCTs demonstrated an increased success in voiding within 5 minutes, one utilising a finger tapping and lumbar paravertebral massage technique and the other cold saline-soaked gauze rubbed over the suprapubic region, compared with no active intervention.  A third RCT utilising a mechanical vibration device demonstrated no difference in time to voiding from advice alone. Non-randomised studies compared different temperatures for the gauze intervention and tapping alone versus urine bags. Six uncontrolled studies tested the finger tapping and massage technique. Risk of bias was low for 1 RCT and unclear for 2 RCTs with the other studies rated poor to fair quality. Overall, the evidence on success rates was graded low for tapping plus massage and moderate for the gauze rubbing intervention. Adverse effects included crying and mild distress.</w:t>
      </w:r>
    </w:p>
    <w:p w14:paraId="08C7863E" w14:textId="77777777" w:rsidR="0037072A" w:rsidRDefault="0037072A" w:rsidP="00285EF2">
      <w:pPr>
        <w:spacing w:after="0" w:line="360" w:lineRule="auto"/>
        <w:jc w:val="both"/>
      </w:pPr>
    </w:p>
    <w:p w14:paraId="6975B883" w14:textId="77777777" w:rsidR="0037072A" w:rsidRPr="0037072A" w:rsidRDefault="0037072A" w:rsidP="00285EF2">
      <w:pPr>
        <w:spacing w:after="0" w:line="360" w:lineRule="auto"/>
        <w:jc w:val="both"/>
        <w:rPr>
          <w:b/>
          <w:bCs/>
        </w:rPr>
      </w:pPr>
      <w:r w:rsidRPr="0037072A">
        <w:rPr>
          <w:b/>
          <w:bCs/>
        </w:rPr>
        <w:t xml:space="preserve">Discussion </w:t>
      </w:r>
    </w:p>
    <w:p w14:paraId="64345813" w14:textId="663DDEDB" w:rsidR="0037072A" w:rsidRDefault="0037072A" w:rsidP="00285EF2">
      <w:pPr>
        <w:spacing w:after="0" w:line="360" w:lineRule="auto"/>
        <w:jc w:val="both"/>
      </w:pPr>
      <w:r>
        <w:t>The results suggest a positive effect of stimulation techniques</w:t>
      </w:r>
      <w:r w:rsidR="00782FFF">
        <w:t xml:space="preserve"> but </w:t>
      </w:r>
      <w:r>
        <w:t>lack of replication in rigorous RCTs</w:t>
      </w:r>
      <w:r w:rsidR="00782FFF">
        <w:t xml:space="preserve"> and </w:t>
      </w:r>
      <w:r>
        <w:t>heterogeneity of techniques and outcomes assessed preve</w:t>
      </w:r>
      <w:r w:rsidR="00782FFF">
        <w:t>nt</w:t>
      </w:r>
      <w:r>
        <w:t xml:space="preserve"> conclusive recommendations being made. Further RCTs are required comparing non-invasive stimulation methods and assessing time to successful collection, contamination rates, adverse effects, caregiver and clinical staff acceptability.</w:t>
      </w:r>
    </w:p>
    <w:p w14:paraId="38238D97" w14:textId="47349586" w:rsidR="008119DC" w:rsidRDefault="00451797" w:rsidP="00F04423">
      <w:pPr>
        <w:jc w:val="both"/>
        <w:rPr>
          <w:b/>
          <w:u w:val="single"/>
        </w:rPr>
      </w:pPr>
      <w:r>
        <w:rPr>
          <w:noProof/>
          <w:lang w:eastAsia="en-GB"/>
        </w:rPr>
        <w:lastRenderedPageBreak/>
        <mc:AlternateContent>
          <mc:Choice Requires="wps">
            <w:drawing>
              <wp:anchor distT="45720" distB="45720" distL="114300" distR="114300" simplePos="0" relativeHeight="251683840" behindDoc="0" locked="0" layoutInCell="1" allowOverlap="1" wp14:anchorId="5E15CD32" wp14:editId="7C86F288">
                <wp:simplePos x="0" y="0"/>
                <wp:positionH relativeFrom="margin">
                  <wp:align>right</wp:align>
                </wp:positionH>
                <wp:positionV relativeFrom="paragraph">
                  <wp:posOffset>401320</wp:posOffset>
                </wp:positionV>
                <wp:extent cx="5715000" cy="32289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228975"/>
                        </a:xfrm>
                        <a:prstGeom prst="rect">
                          <a:avLst/>
                        </a:prstGeom>
                        <a:solidFill>
                          <a:srgbClr val="FFFFFF"/>
                        </a:solidFill>
                        <a:ln w="9525">
                          <a:solidFill>
                            <a:srgbClr val="000000"/>
                          </a:solidFill>
                          <a:miter lim="800000"/>
                          <a:headEnd/>
                          <a:tailEnd/>
                        </a:ln>
                      </wps:spPr>
                      <wps:txbx>
                        <w:txbxContent>
                          <w:p w14:paraId="13B7C52F" w14:textId="77777777" w:rsidR="00660E8B" w:rsidRPr="00ED3059" w:rsidRDefault="00660E8B" w:rsidP="00ED3059">
                            <w:pPr>
                              <w:rPr>
                                <w:b/>
                              </w:rPr>
                            </w:pPr>
                            <w:r w:rsidRPr="00ED3059">
                              <w:rPr>
                                <w:b/>
                              </w:rPr>
                              <w:t>What this paper adds</w:t>
                            </w:r>
                          </w:p>
                          <w:p w14:paraId="02678076" w14:textId="59A11B19" w:rsidR="00660E8B" w:rsidRDefault="00660E8B">
                            <w:pPr>
                              <w:rPr>
                                <w:u w:val="single"/>
                              </w:rPr>
                            </w:pPr>
                            <w:r w:rsidRPr="00ED3059">
                              <w:rPr>
                                <w:u w:val="single"/>
                              </w:rPr>
                              <w:t>What is already known on this subject</w:t>
                            </w:r>
                          </w:p>
                          <w:p w14:paraId="14998658" w14:textId="44E040B1" w:rsidR="00660E8B" w:rsidRPr="00ED3059" w:rsidRDefault="00660E8B" w:rsidP="00ED3059">
                            <w:pPr>
                              <w:pStyle w:val="ListParagraph"/>
                              <w:numPr>
                                <w:ilvl w:val="0"/>
                                <w:numId w:val="3"/>
                              </w:numPr>
                              <w:rPr>
                                <w:u w:val="single"/>
                              </w:rPr>
                            </w:pPr>
                            <w:r>
                              <w:t>A number of trials have been published assessing the effectiveness of non-invasive techniques to stimulate urine production in non-toilet trained children.</w:t>
                            </w:r>
                          </w:p>
                          <w:p w14:paraId="196F8A33" w14:textId="27C54E0F" w:rsidR="00660E8B" w:rsidRPr="00ED3059" w:rsidRDefault="00660E8B" w:rsidP="00ED3059">
                            <w:pPr>
                              <w:pStyle w:val="ListParagraph"/>
                              <w:numPr>
                                <w:ilvl w:val="0"/>
                                <w:numId w:val="3"/>
                              </w:numPr>
                              <w:rPr>
                                <w:u w:val="single"/>
                              </w:rPr>
                            </w:pPr>
                            <w:r>
                              <w:t>There have been no systematic reviews summarising or assessing the quality of this evidence.</w:t>
                            </w:r>
                          </w:p>
                          <w:p w14:paraId="4234B8C8" w14:textId="35309473" w:rsidR="00660E8B" w:rsidRDefault="00660E8B" w:rsidP="00ED3059">
                            <w:pPr>
                              <w:rPr>
                                <w:u w:val="single"/>
                              </w:rPr>
                            </w:pPr>
                            <w:r>
                              <w:rPr>
                                <w:u w:val="single"/>
                              </w:rPr>
                              <w:t>What this study adds</w:t>
                            </w:r>
                          </w:p>
                          <w:p w14:paraId="0D02C210" w14:textId="63AD41E6" w:rsidR="00660E8B" w:rsidRPr="005C0592" w:rsidRDefault="00660E8B" w:rsidP="00ED3059">
                            <w:pPr>
                              <w:pStyle w:val="ListParagraph"/>
                              <w:numPr>
                                <w:ilvl w:val="0"/>
                                <w:numId w:val="4"/>
                              </w:numPr>
                              <w:rPr>
                                <w:u w:val="single"/>
                              </w:rPr>
                            </w:pPr>
                            <w:r>
                              <w:t xml:space="preserve">This review provides preliminary evidence that bladder stimulation techniques may be  effective in stimulating urination in non-toilet trained children.  </w:t>
                            </w:r>
                          </w:p>
                          <w:p w14:paraId="5E577135" w14:textId="3D85B72E" w:rsidR="00660E8B" w:rsidRPr="005C0592" w:rsidRDefault="00660E8B" w:rsidP="00ED3059">
                            <w:pPr>
                              <w:pStyle w:val="ListParagraph"/>
                              <w:numPr>
                                <w:ilvl w:val="0"/>
                                <w:numId w:val="4"/>
                              </w:numPr>
                              <w:rPr>
                                <w:u w:val="single"/>
                              </w:rPr>
                            </w:pPr>
                            <w:r>
                              <w:t>It was not possible, based on this review, to provide recommendations on which technique was the most effective.</w:t>
                            </w:r>
                          </w:p>
                          <w:p w14:paraId="43BC8E90" w14:textId="765E6607" w:rsidR="00660E8B" w:rsidRPr="005C0592" w:rsidRDefault="00660E8B" w:rsidP="00ED3059">
                            <w:pPr>
                              <w:pStyle w:val="ListParagraph"/>
                              <w:numPr>
                                <w:ilvl w:val="0"/>
                                <w:numId w:val="4"/>
                              </w:numPr>
                              <w:rPr>
                                <w:u w:val="single"/>
                              </w:rPr>
                            </w:pPr>
                            <w:r>
                              <w:t>Further randomised controlled trials are required to provide evidence on the most effective technique and in which population of patients they will be most beneficial.</w:t>
                            </w:r>
                          </w:p>
                          <w:p w14:paraId="23BBE29C" w14:textId="38681BE4" w:rsidR="00660E8B" w:rsidRPr="005C0592" w:rsidRDefault="00660E8B" w:rsidP="005C0592">
                            <w:pPr>
                              <w:ind w:left="360"/>
                              <w:rPr>
                                <w:u w:val="single"/>
                              </w:rPr>
                            </w:pP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15CD32" id="_x0000_t202" coordsize="21600,21600" o:spt="202" path="m,l,21600r21600,l21600,xe">
                <v:stroke joinstyle="miter"/>
                <v:path gradientshapeok="t" o:connecttype="rect"/>
              </v:shapetype>
              <v:shape id="Text Box 2" o:spid="_x0000_s1026" type="#_x0000_t202" style="position:absolute;left:0;text-align:left;margin-left:398.8pt;margin-top:31.6pt;width:450pt;height:254.2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">
                <v:textbox>
                  <w:txbxContent>
                    <w:p w14:paraId="13B7C52F" w14:textId="77777777" w:rsidR="00660E8B" w:rsidRPr="00ED3059" w:rsidRDefault="00660E8B" w:rsidP="00ED3059">
                      <w:pPr>
                        <w:rPr>
                          <w:b/>
                        </w:rPr>
                      </w:pPr>
                      <w:r w:rsidRPr="00ED3059">
                        <w:rPr>
                          <w:b/>
                        </w:rPr>
                        <w:t>What this paper adds</w:t>
                      </w:r>
                    </w:p>
                    <w:p w14:paraId="02678076" w14:textId="59A11B19" w:rsidR="00660E8B" w:rsidRDefault="00660E8B">
                      <w:pPr>
                        <w:rPr>
                          <w:u w:val="single"/>
                        </w:rPr>
                      </w:pPr>
                      <w:r w:rsidRPr="00ED3059">
                        <w:rPr>
                          <w:u w:val="single"/>
                        </w:rPr>
                        <w:t>What is already known on this subject</w:t>
                      </w:r>
                    </w:p>
                    <w:p w14:paraId="14998658" w14:textId="44E040B1" w:rsidR="00660E8B" w:rsidRPr="00ED3059" w:rsidRDefault="00660E8B" w:rsidP="00ED3059">
                      <w:pPr>
                        <w:pStyle w:val="ListParagraph"/>
                        <w:numPr>
                          <w:ilvl w:val="0"/>
                          <w:numId w:val="3"/>
                        </w:numPr>
                        <w:rPr>
                          <w:u w:val="single"/>
                        </w:rPr>
                      </w:pPr>
                      <w:r>
                        <w:t>A number of trials have been published assessing the effectiveness of non-invasive techniques to stimulate urine production in non-toilet trained children.</w:t>
                      </w:r>
                    </w:p>
                    <w:p w14:paraId="196F8A33" w14:textId="27C54E0F" w:rsidR="00660E8B" w:rsidRPr="00ED3059" w:rsidRDefault="00660E8B" w:rsidP="00ED3059">
                      <w:pPr>
                        <w:pStyle w:val="ListParagraph"/>
                        <w:numPr>
                          <w:ilvl w:val="0"/>
                          <w:numId w:val="3"/>
                        </w:numPr>
                        <w:rPr>
                          <w:u w:val="single"/>
                        </w:rPr>
                      </w:pPr>
                      <w:r>
                        <w:t>There have been no systematic reviews summarising or assessing the quality of this evidence.</w:t>
                      </w:r>
                    </w:p>
                    <w:p w14:paraId="4234B8C8" w14:textId="35309473" w:rsidR="00660E8B" w:rsidRDefault="00660E8B" w:rsidP="00ED3059">
                      <w:pPr>
                        <w:rPr>
                          <w:u w:val="single"/>
                        </w:rPr>
                      </w:pPr>
                      <w:r>
                        <w:rPr>
                          <w:u w:val="single"/>
                        </w:rPr>
                        <w:t>What this study adds</w:t>
                      </w:r>
                    </w:p>
                    <w:p w14:paraId="0D02C210" w14:textId="63AD41E6" w:rsidR="00660E8B" w:rsidRPr="005C0592" w:rsidRDefault="00660E8B" w:rsidP="00ED3059">
                      <w:pPr>
                        <w:pStyle w:val="ListParagraph"/>
                        <w:numPr>
                          <w:ilvl w:val="0"/>
                          <w:numId w:val="4"/>
                        </w:numPr>
                        <w:rPr>
                          <w:u w:val="single"/>
                        </w:rPr>
                      </w:pPr>
                      <w:r>
                        <w:t xml:space="preserve">This review provides preliminary evidence that bladder stimulation techniques may be  effective in stimulating urination in non-toilet trained children.  </w:t>
                      </w:r>
                    </w:p>
                    <w:p w14:paraId="5E577135" w14:textId="3D85B72E" w:rsidR="00660E8B" w:rsidRPr="005C0592" w:rsidRDefault="00660E8B" w:rsidP="00ED3059">
                      <w:pPr>
                        <w:pStyle w:val="ListParagraph"/>
                        <w:numPr>
                          <w:ilvl w:val="0"/>
                          <w:numId w:val="4"/>
                        </w:numPr>
                        <w:rPr>
                          <w:u w:val="single"/>
                        </w:rPr>
                      </w:pPr>
                      <w:r>
                        <w:t>It was not possible, based on this review, to provide recommendations on which technique was the most effective.</w:t>
                      </w:r>
                    </w:p>
                    <w:p w14:paraId="43BC8E90" w14:textId="765E6607" w:rsidR="00660E8B" w:rsidRPr="005C0592" w:rsidRDefault="00660E8B" w:rsidP="00ED3059">
                      <w:pPr>
                        <w:pStyle w:val="ListParagraph"/>
                        <w:numPr>
                          <w:ilvl w:val="0"/>
                          <w:numId w:val="4"/>
                        </w:numPr>
                        <w:rPr>
                          <w:u w:val="single"/>
                        </w:rPr>
                      </w:pPr>
                      <w:r>
                        <w:t>Further randomised controlled trials are required to provide evidence on the most effective technique and in which population of patients they will be most beneficial.</w:t>
                      </w:r>
                    </w:p>
                    <w:p w14:paraId="23BBE29C" w14:textId="38681BE4" w:rsidR="00660E8B" w:rsidRPr="005C0592" w:rsidRDefault="00660E8B" w:rsidP="005C0592">
                      <w:pPr>
                        <w:ind w:left="360"/>
                        <w:rPr>
                          <w:u w:val="single"/>
                        </w:rPr>
                      </w:pPr>
                      <w:r>
                        <w:t xml:space="preserve"> </w:t>
                      </w:r>
                    </w:p>
                  </w:txbxContent>
                </v:textbox>
                <w10:wrap type="square" anchorx="margin"/>
              </v:shape>
            </w:pict>
          </mc:Fallback>
        </mc:AlternateContent>
      </w:r>
    </w:p>
    <w:p w14:paraId="47590AB9" w14:textId="77777777" w:rsidR="0032101E" w:rsidRDefault="0032101E" w:rsidP="00F04423">
      <w:pPr>
        <w:jc w:val="both"/>
        <w:rPr>
          <w:b/>
          <w:u w:val="single"/>
        </w:rPr>
      </w:pPr>
    </w:p>
    <w:p w14:paraId="0905B994" w14:textId="4ED0B7AF" w:rsidR="002F2770" w:rsidRPr="004720C3" w:rsidRDefault="00BE4519" w:rsidP="00F04423">
      <w:pPr>
        <w:jc w:val="both"/>
      </w:pPr>
      <w:r w:rsidRPr="00BF0478">
        <w:rPr>
          <w:b/>
          <w:u w:val="single"/>
        </w:rPr>
        <w:t>INTRODUCTION</w:t>
      </w:r>
    </w:p>
    <w:p w14:paraId="09829FC1" w14:textId="6E9B6A45" w:rsidR="00BE4519" w:rsidRDefault="00CE23A1" w:rsidP="00F04423">
      <w:pPr>
        <w:jc w:val="both"/>
      </w:pPr>
      <w:r>
        <w:t xml:space="preserve">Urinary tract infection (UTI) in </w:t>
      </w:r>
      <w:r w:rsidR="006521C2">
        <w:t>pre-continent children</w:t>
      </w:r>
      <w:r>
        <w:t xml:space="preserve"> remains a challenging diagnostic dilemma</w:t>
      </w:r>
      <w:r w:rsidR="00670ECA">
        <w:t>.</w:t>
      </w:r>
      <w:r>
        <w:t xml:space="preserve"> </w:t>
      </w:r>
      <w:r w:rsidR="00F625B4" w:rsidRPr="00E84B3D">
        <w:t xml:space="preserve">Prompt treatment of a UTI is required to reduce the risk of complications such as renal </w:t>
      </w:r>
      <w:r w:rsidR="00E06EAF">
        <w:t>failure</w:t>
      </w:r>
      <w:r w:rsidR="00F625B4" w:rsidRPr="00E84B3D">
        <w:t xml:space="preserve"> </w:t>
      </w:r>
      <w:r w:rsidR="00E06EAF">
        <w:t>and</w:t>
      </w:r>
      <w:r w:rsidR="00F625B4" w:rsidRPr="00E84B3D">
        <w:t xml:space="preserve"> </w:t>
      </w:r>
      <w:r w:rsidR="00E06EAF">
        <w:t>scarring</w:t>
      </w:r>
      <w:r w:rsidR="008F79B0">
        <w:t xml:space="preserve"> and </w:t>
      </w:r>
      <w:r w:rsidR="00782FFF">
        <w:t xml:space="preserve">it </w:t>
      </w:r>
      <w:r w:rsidR="008F79B0">
        <w:t>i</w:t>
      </w:r>
      <w:r w:rsidR="00E06EAF">
        <w:t>s</w:t>
      </w:r>
      <w:r w:rsidR="008F79B0">
        <w:t xml:space="preserve"> an important diagnosis to exclude in any child with a fever.</w:t>
      </w:r>
      <w:r w:rsidR="00E84B3D" w:rsidRPr="00E84B3D">
        <w:fldChar w:fldCharType="begin"/>
      </w:r>
      <w:r w:rsidR="00D0596D">
        <w:instrText xml:space="preserve"> ADDIN EN.CITE &lt;EndNote&gt;&lt;Cite&gt;&lt;Author&gt;Coulthard&lt;/Author&gt;&lt;Year&gt;2014&lt;/Year&gt;&lt;RecNum&gt;16&lt;/RecNum&gt;&lt;DisplayText&gt;&lt;style face="superscript"&gt;1&lt;/style&gt;&lt;/DisplayText&gt;&lt;record&gt;&lt;rec-number&gt;16&lt;/rec-number&gt;&lt;foreign-keys&gt;&lt;key app="EN" db-id="spxsrws0a5dtstet0e5p2vsqfvrsad0f2e52" timestamp="1526031915"&gt;16&lt;/key&gt;&lt;/foreign-keys&gt;&lt;ref-type name="Journal Article"&gt;17&lt;/ref-type&gt;&lt;contributors&gt;&lt;authors&gt;&lt;author&gt;Coulthard, Malcolm G&lt;/author&gt;&lt;author&gt;Lambert, Heather J&lt;/author&gt;&lt;author&gt;Vernon, Susan J&lt;/author&gt;&lt;author&gt;Hunter, Elizabeth W&lt;/author&gt;&lt;author&gt;Keir, Michael J&lt;/author&gt;&lt;author&gt;Matthews, John N S&lt;/author&gt;&lt;/authors&gt;&lt;/contributors&gt;&lt;titles&gt;&lt;title&gt;Does prompt treatment of urinary tract infection in preschool children prevent renal scarring: mixed retrospective and prospective audits&lt;/title&gt;&lt;secondary-title&gt;Archives of Disease in Childhood&lt;/secondary-title&gt;&lt;/titles&gt;&lt;periodical&gt;&lt;full-title&gt;Archives of Disease in Childhood&lt;/full-title&gt;&lt;/periodical&gt;&lt;pages&gt;342-347&lt;/pages&gt;&lt;volume&gt;99&lt;/volume&gt;&lt;number&gt;4&lt;/number&gt;&lt;dates&gt;&lt;year&gt;2014&lt;/year&gt;&lt;/dates&gt;&lt;urls&gt;&lt;related-urls&gt;&lt;url&gt;http://adc.bmj.com/content/archdischild/99/4/342.full.pdf&lt;/url&gt;&lt;/related-urls&gt;&lt;/urls&gt;&lt;electronic-resource-num&gt;10.1136/archdischild-2013-304428&lt;/electronic-resource-num&gt;&lt;/record&gt;&lt;/Cite&gt;&lt;/EndNote&gt;</w:instrText>
      </w:r>
      <w:r w:rsidR="00E84B3D" w:rsidRPr="00E84B3D">
        <w:fldChar w:fldCharType="separate"/>
      </w:r>
      <w:r w:rsidR="00D0596D" w:rsidRPr="00D0596D">
        <w:rPr>
          <w:noProof/>
          <w:vertAlign w:val="superscript"/>
        </w:rPr>
        <w:t>1</w:t>
      </w:r>
      <w:r w:rsidR="00E84B3D" w:rsidRPr="00E84B3D">
        <w:fldChar w:fldCharType="end"/>
      </w:r>
      <w:r w:rsidR="00F625B4">
        <w:t xml:space="preserve"> </w:t>
      </w:r>
      <w:r w:rsidR="00614659">
        <w:t xml:space="preserve"> </w:t>
      </w:r>
      <w:r>
        <w:t xml:space="preserve">Prevalence </w:t>
      </w:r>
      <w:r w:rsidR="008F79B0">
        <w:t xml:space="preserve">of UTI </w:t>
      </w:r>
      <w:r>
        <w:t xml:space="preserve">amongst </w:t>
      </w:r>
      <w:r w:rsidR="00215D27">
        <w:t xml:space="preserve">infants between birth and 24 months of age </w:t>
      </w:r>
      <w:r w:rsidR="008F79B0">
        <w:t>presenting</w:t>
      </w:r>
      <w:r w:rsidR="00614659">
        <w:t xml:space="preserve"> with a fever is </w:t>
      </w:r>
      <w:r w:rsidR="008F79B0">
        <w:t>estimated at</w:t>
      </w:r>
      <w:r w:rsidR="00614659">
        <w:t xml:space="preserve"> </w:t>
      </w:r>
      <w:r w:rsidR="00AE4456">
        <w:t>7%</w:t>
      </w:r>
      <w:r w:rsidR="00FE4E14">
        <w:t>.</w:t>
      </w:r>
      <w:r w:rsidR="00B61EB2">
        <w:fldChar w:fldCharType="begin">
          <w:fldData xml:space="preserve">PEVuZE5vdGU+PENpdGU+PEF1dGhvcj5TaGFpa2g8L0F1dGhvcj48WWVhcj4yMDA4PC9ZZWFyPjxS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MzAyLTg8L3Bh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==
</w:fldData>
        </w:fldChar>
      </w:r>
      <w:r w:rsidR="00D0596D">
        <w:instrText xml:space="preserve"> ADDIN EN.CITE </w:instrText>
      </w:r>
      <w:r w:rsidR="00D0596D">
        <w:fldChar w:fldCharType="begin">
          <w:fldData xml:space="preserve">PEVuZE5vdGU+PENpdGU+PEF1dGhvcj5TaGFpa2g8L0F1dGhvcj48WWVhcj4yMDA4PC9ZZWFyPjxS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MzAyLTg8L3Bh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==
</w:fldData>
        </w:fldChar>
      </w:r>
      <w:r w:rsidR="00D0596D">
        <w:instrText xml:space="preserve"> ADDIN EN.CITE.DATA </w:instrText>
      </w:r>
      <w:r w:rsidR="00D0596D">
        <w:fldChar w:fldCharType="end"/>
      </w:r>
      <w:r w:rsidR="00B61EB2">
        <w:fldChar w:fldCharType="separate"/>
      </w:r>
      <w:r w:rsidR="00D0596D" w:rsidRPr="00D0596D">
        <w:rPr>
          <w:noProof/>
          <w:vertAlign w:val="superscript"/>
        </w:rPr>
        <w:t>2</w:t>
      </w:r>
      <w:r w:rsidR="00B61EB2">
        <w:fldChar w:fldCharType="end"/>
      </w:r>
      <w:r w:rsidR="00FE4E14">
        <w:t xml:space="preserve"> </w:t>
      </w:r>
      <w:r w:rsidR="008F79B0">
        <w:t>Following</w:t>
      </w:r>
      <w:r w:rsidR="007A3DD6">
        <w:t xml:space="preserve"> NICE guidance, </w:t>
      </w:r>
      <w:r w:rsidR="006521C2">
        <w:t>“</w:t>
      </w:r>
      <w:r w:rsidR="007A3DD6">
        <w:t xml:space="preserve">infants and children presenting with </w:t>
      </w:r>
      <w:r w:rsidR="007A3DD6" w:rsidRPr="007A3DD6">
        <w:t>unexplained fever of 38°C or higher should have a urine sample tested within 24 hours</w:t>
      </w:r>
      <w:r w:rsidR="006521C2">
        <w:t>”</w:t>
      </w:r>
      <w:r w:rsidR="007A3DD6">
        <w:t>.</w:t>
      </w:r>
      <w:r w:rsidR="007A3DD6">
        <w:fldChar w:fldCharType="begin"/>
      </w:r>
      <w:r w:rsidR="00D0596D">
        <w:instrText xml:space="preserve"> ADDIN EN.CITE &lt;EndNote&gt;&lt;Cite&gt;&lt;Year&gt;2007&lt;/Year&gt;&lt;RecNum&gt;2&lt;/RecNum&gt;&lt;DisplayText&gt;&lt;style face="superscript"&gt;3&lt;/style&gt;&lt;/DisplayText&gt;&lt;record&gt;&lt;rec-number&gt;2&lt;/rec-number&gt;&lt;foreign-keys&gt;&lt;key app="EN" db-id="spxsrws0a5dtstet0e5p2vsqfvrsad0f2e52" timestamp="1519142000"&gt;2&lt;/key&gt;&lt;/foreign-keys&gt;&lt;ref-type name="Journal Article"&gt;17&lt;/ref-type&gt;&lt;contributors&gt;&lt;/contributors&gt;&lt;titles&gt;&lt;title&gt;Urinary tract infection in children: diagnosis, treatment and long-term management.&amp;#xD;London, UK: National Institute for Health and Clinical Excellence, 2017.&lt;/title&gt;&lt;/titles&gt;&lt;volume&gt;&lt;style face="normal" font="default" size="100%"&gt; &lt;/style&gt;&lt;style face="underline" font="default" size="100%"&gt;http://www&lt;/style&gt;&lt;style face="normal" font="default" size="100%"&gt;.&amp;#xD;nice.org.uk/nicemedia/live/11819/36032/36032.pdf&lt;/style&gt;&lt;/volume&gt;&lt;dates&gt;&lt;year&gt;2007&lt;/year&gt;&lt;/dates&gt;&lt;urls&gt;&lt;/urls&gt;&lt;/record&gt;&lt;/Cite&gt;&lt;/EndNote&gt;</w:instrText>
      </w:r>
      <w:r w:rsidR="007A3DD6">
        <w:fldChar w:fldCharType="separate"/>
      </w:r>
      <w:r w:rsidR="00D0596D" w:rsidRPr="00D0596D">
        <w:rPr>
          <w:noProof/>
          <w:vertAlign w:val="superscript"/>
        </w:rPr>
        <w:t>3</w:t>
      </w:r>
      <w:r w:rsidR="007A3DD6">
        <w:fldChar w:fldCharType="end"/>
      </w:r>
    </w:p>
    <w:p w14:paraId="5ABD8143" w14:textId="7BC3170B" w:rsidR="00C31882" w:rsidRDefault="00635BBA" w:rsidP="00692190">
      <w:pPr>
        <w:jc w:val="both"/>
      </w:pPr>
      <w:r>
        <w:t>Within the UK</w:t>
      </w:r>
      <w:r w:rsidR="00FE0DA7">
        <w:t>,</w:t>
      </w:r>
      <w:r>
        <w:t xml:space="preserve"> c</w:t>
      </w:r>
      <w:r w:rsidR="00C31882">
        <w:t xml:space="preserve">lean catch </w:t>
      </w:r>
      <w:r w:rsidR="006F41B1">
        <w:t xml:space="preserve">methods </w:t>
      </w:r>
      <w:r w:rsidR="00E943C2">
        <w:t>are regarded a</w:t>
      </w:r>
      <w:r w:rsidR="003C5A3B">
        <w:t>s the gold standard for urine collection i</w:t>
      </w:r>
      <w:r w:rsidR="002B1482">
        <w:t>n</w:t>
      </w:r>
      <w:r w:rsidR="003C5A3B">
        <w:t xml:space="preserve"> children</w:t>
      </w:r>
      <w:r w:rsidR="00FE4E14">
        <w:t>.</w:t>
      </w:r>
      <w:r w:rsidR="00B514D5">
        <w:fldChar w:fldCharType="begin"/>
      </w:r>
      <w:r w:rsidR="00D0596D">
        <w:instrText xml:space="preserve"> ADDIN EN.CITE &lt;EndNote&gt;&lt;Cite&gt;&lt;Year&gt;2007&lt;/Year&gt;&lt;RecNum&gt;2&lt;/RecNum&gt;&lt;DisplayText&gt;&lt;style face="superscript"&gt;3&lt;/style&gt;&lt;/DisplayText&gt;&lt;record&gt;&lt;rec-number&gt;2&lt;/rec-number&gt;&lt;foreign-keys&gt;&lt;key app="EN" db-id="spxsrws0a5dtstet0e5p2vsqfvrsad0f2e52" timestamp="1519142000"&gt;2&lt;/key&gt;&lt;/foreign-keys&gt;&lt;ref-type name="Journal Article"&gt;17&lt;/ref-type&gt;&lt;contributors&gt;&lt;/contributors&gt;&lt;titles&gt;&lt;title&gt;Urinary tract infection in children: diagnosis, treatment and long-term management.&amp;#xD;London, UK: National Institute for Health and Clinical Excellence, 2017.&lt;/title&gt;&lt;/titles&gt;&lt;volume&gt;&lt;style face="normal" font="default" size="100%"&gt; &lt;/style&gt;&lt;style face="underline" font="default" size="100%"&gt;http://www&lt;/style&gt;&lt;style face="normal" font="default" size="100%"&gt;.&amp;#xD;nice.org.uk/nicemedia/live/11819/36032/36032.pdf&lt;/style&gt;&lt;/volume&gt;&lt;dates&gt;&lt;year&gt;2007&lt;/year&gt;&lt;/dates&gt;&lt;urls&gt;&lt;/urls&gt;&lt;/record&gt;&lt;/Cite&gt;&lt;/EndNote&gt;</w:instrText>
      </w:r>
      <w:r w:rsidR="00B514D5">
        <w:fldChar w:fldCharType="separate"/>
      </w:r>
      <w:r w:rsidR="00D0596D" w:rsidRPr="00D0596D">
        <w:rPr>
          <w:noProof/>
          <w:vertAlign w:val="superscript"/>
        </w:rPr>
        <w:t>3</w:t>
      </w:r>
      <w:r w:rsidR="00B514D5">
        <w:fldChar w:fldCharType="end"/>
      </w:r>
      <w:r w:rsidR="000D6E6D">
        <w:t xml:space="preserve"> These methods reduce the risk of contamination of samples and involve cleaning of the genital area and then waiting for spontaneous voiding into a sterile container.</w:t>
      </w:r>
      <w:r>
        <w:t xml:space="preserve"> The American Academy of Pediatrics</w:t>
      </w:r>
      <w:r w:rsidR="00BB1571">
        <w:t xml:space="preserve"> recommend</w:t>
      </w:r>
      <w:r w:rsidR="006B7DAB">
        <w:t>s</w:t>
      </w:r>
      <w:r w:rsidR="00BB1571">
        <w:t xml:space="preserve"> collection </w:t>
      </w:r>
      <w:r w:rsidR="000D6E6D">
        <w:t>by supra-pubic aspiration</w:t>
      </w:r>
      <w:r w:rsidR="0051383E">
        <w:t xml:space="preserve"> (SPA)</w:t>
      </w:r>
      <w:r w:rsidR="000D6E6D">
        <w:t xml:space="preserve"> or catheterisation to establish a diagnosis of </w:t>
      </w:r>
      <w:r w:rsidR="006B6E0C">
        <w:t>UTI</w:t>
      </w:r>
      <w:r w:rsidR="000D6E6D">
        <w:t xml:space="preserve"> in children between 2 – 24 months of age</w:t>
      </w:r>
      <w:r w:rsidR="000A5312">
        <w:t>;</w:t>
      </w:r>
      <w:r w:rsidR="000D6E6D">
        <w:fldChar w:fldCharType="begin"/>
      </w:r>
      <w:r w:rsidR="00D0596D">
        <w:instrText xml:space="preserve"> ADDIN EN.CITE &lt;EndNote&gt;&lt;Cite&gt;&lt;Author&gt;Roberts KB&lt;/Author&gt;&lt;Year&gt;2016&lt;/Year&gt;&lt;RecNum&gt;37&lt;/RecNum&gt;&lt;DisplayText&gt;&lt;style face="superscript"&gt;4&lt;/style&gt;&lt;/DisplayText&gt;&lt;record&gt;&lt;rec-number&gt;37&lt;/rec-number&gt;&lt;foreign-keys&gt;&lt;key app="EN" db-id="spxsrws0a5dtstet0e5p2vsqfvrsad0f2e52" timestamp="1559903423"&gt;37&lt;/key&gt;&lt;/foreign-keys&gt;&lt;ref-type name="Journal Article"&gt;17&lt;/ref-type&gt;&lt;contributors&gt;&lt;authors&gt;&lt;author&gt;Roberts KB, Downs SM, Finnell SM, Hellerstein S, Shortliffe LD, Wald ER, Zerin JM&lt;/author&gt;&lt;/authors&gt;&lt;/contributors&gt;&lt;titles&gt;&lt;title&gt;Reaffirmation of AAP Clinical Practice Guideline: The Diagnosis and Management of the Initial Urinary Tract Infection in Febrile Infants and Young Children 2-24 Months of Age&lt;/title&gt;&lt;secondary-title&gt;Pediatrics&lt;/secondary-title&gt;&lt;alt-title&gt;Pediatrics&lt;/alt-title&gt;&lt;/titles&gt;&lt;periodical&gt;&lt;full-title&gt;Pediatrics&lt;/full-title&gt;&lt;/periodical&gt;&lt;alt-periodical&gt;&lt;full-title&gt;Pediatrics&lt;/full-title&gt;&lt;/alt-periodical&gt;&lt;volume&gt;138&lt;/volume&gt;&lt;number&gt;6&lt;/number&gt;&lt;edition&gt;2016/12/13&lt;/edition&gt;&lt;keywords&gt;&lt;keyword&gt;Anti-Infective Agents/*therapeutic use&lt;/keyword&gt;&lt;keyword&gt;Child&lt;/keyword&gt;&lt;keyword&gt;Child, Preschool&lt;/keyword&gt;&lt;keyword&gt;Female&lt;/keyword&gt;&lt;keyword&gt;Fever/diagnosis&lt;/keyword&gt;&lt;keyword&gt;Humans&lt;/keyword&gt;&lt;keyword&gt;Infant&lt;/keyword&gt;&lt;keyword&gt;Male&lt;/keyword&gt;&lt;keyword&gt;Urinalysis/methods&lt;/keyword&gt;&lt;keyword&gt;Urinary Tract Infections/*diagnosis/drug therapy&lt;/keyword&gt;&lt;/keywords&gt;&lt;dates&gt;&lt;year&gt;2016&lt;/year&gt;&lt;pub-dates&gt;&lt;date&gt;Dec&lt;/date&gt;&lt;/pub-dates&gt;&lt;/dates&gt;&lt;isbn&gt;0031-4005&lt;/isbn&gt;&lt;accession-num&gt;27940735&lt;/accession-num&gt;&lt;urls&gt;&lt;/urls&gt;&lt;electronic-resource-num&gt;10.1542/peds.2016-3026&lt;/electronic-resource-num&gt;&lt;remote-database-provider&gt;NLM&lt;/remote-database-provider&gt;&lt;language&gt;eng&lt;/language&gt;&lt;/record&gt;&lt;/Cite&gt;&lt;/EndNote&gt;</w:instrText>
      </w:r>
      <w:r w:rsidR="000D6E6D">
        <w:fldChar w:fldCharType="separate"/>
      </w:r>
      <w:r w:rsidR="00D0596D" w:rsidRPr="00D0596D">
        <w:rPr>
          <w:noProof/>
          <w:vertAlign w:val="superscript"/>
        </w:rPr>
        <w:t>4</w:t>
      </w:r>
      <w:r w:rsidR="000D6E6D">
        <w:fldChar w:fldCharType="end"/>
      </w:r>
      <w:r w:rsidR="001B03B1">
        <w:t xml:space="preserve"> </w:t>
      </w:r>
      <w:r w:rsidR="00D712D4">
        <w:t>but</w:t>
      </w:r>
      <w:r w:rsidR="001B03B1">
        <w:t xml:space="preserve"> highlight</w:t>
      </w:r>
      <w:r w:rsidR="000B717D">
        <w:t>s</w:t>
      </w:r>
      <w:r w:rsidR="001B03B1">
        <w:t xml:space="preserve"> that</w:t>
      </w:r>
      <w:r w:rsidR="000B717D">
        <w:t>,</w:t>
      </w:r>
      <w:r w:rsidR="001B03B1">
        <w:t xml:space="preserve"> if a mid-stream clean catch sample is negative for both leucocytes and nitrites</w:t>
      </w:r>
      <w:r w:rsidR="000B717D">
        <w:t>,</w:t>
      </w:r>
      <w:r w:rsidR="001B03B1">
        <w:t xml:space="preserve"> further immediate invasive sampling can be avoided whilst the clinical course is monitored</w:t>
      </w:r>
      <w:r w:rsidR="000A5312">
        <w:t>.</w:t>
      </w:r>
      <w:r w:rsidR="00503A6D">
        <w:t xml:space="preserve"> </w:t>
      </w:r>
      <w:r w:rsidR="000D6E6D">
        <w:t>O</w:t>
      </w:r>
      <w:r w:rsidR="003C5A3B">
        <w:t>ther</w:t>
      </w:r>
      <w:r w:rsidR="006B6E0C">
        <w:t xml:space="preserve"> methods</w:t>
      </w:r>
      <w:r w:rsidR="003C5A3B">
        <w:t xml:space="preserve"> (urine collection pads</w:t>
      </w:r>
      <w:r w:rsidR="000D6E6D">
        <w:t xml:space="preserve"> and bags</w:t>
      </w:r>
      <w:r w:rsidR="003C5A3B">
        <w:t>)  carry significant risk</w:t>
      </w:r>
      <w:r w:rsidR="00E06EAF">
        <w:t>s</w:t>
      </w:r>
      <w:r w:rsidR="003C5A3B">
        <w:t xml:space="preserve"> of contamination</w:t>
      </w:r>
      <w:r w:rsidR="000D6E6D">
        <w:t xml:space="preserve"> and invasive methods (catheter and SPA)</w:t>
      </w:r>
      <w:r w:rsidR="000B717D">
        <w:t xml:space="preserve"> carry a</w:t>
      </w:r>
      <w:r w:rsidR="000D6E6D">
        <w:t xml:space="preserve"> risk of</w:t>
      </w:r>
      <w:r w:rsidR="00FE2328">
        <w:t xml:space="preserve"> </w:t>
      </w:r>
      <w:r w:rsidR="003C5A3B">
        <w:t>pain or iatrogenic harm</w:t>
      </w:r>
      <w:r w:rsidR="00FE4E14">
        <w:t>.</w:t>
      </w:r>
      <w:r w:rsidR="00C31218">
        <w:fldChar w:fldCharType="begin"/>
      </w:r>
      <w:r w:rsidR="00D0596D">
        <w:instrText xml:space="preserve"> ADDIN EN.CITE &lt;EndNote&gt;&lt;Cite&gt;&lt;Author&gt;Kozer&lt;/Author&gt;&lt;Year&gt;2006&lt;/Year&gt;&lt;RecNum&gt;18&lt;/RecNum&gt;&lt;DisplayText&gt;&lt;style face="superscript"&gt;5&lt;/style&gt;&lt;/DisplayText&gt;&lt;record&gt;&lt;rec-number&gt;18&lt;/rec-number&gt;&lt;foreign-keys&gt;&lt;key app="EN" db-id="spxsrws0a5dtstet0e5p2vsqfvrsad0f2e52" timestamp="1531765407"&gt;18&lt;/key&gt;&lt;/foreign-keys&gt;&lt;ref-type name="Journal Article"&gt;17&lt;/ref-type&gt;&lt;contributors&gt;&lt;authors&gt;&lt;author&gt;Kozer, E.&lt;/author&gt;&lt;author&gt;Rosenbloom, E.&lt;/author&gt;&lt;author&gt;Goldman, D.&lt;/author&gt;&lt;author&gt;Lavy, G.&lt;/author&gt;&lt;author&gt;Rosenfeld, N.&lt;/author&gt;&lt;author&gt;Goldman, M.&lt;/author&gt;&lt;/authors&gt;&lt;/contributors&gt;&lt;auth-address&gt;Pediatric Emergency Medicine, Assaf Harofeh Medical Center, Tel Aviv, Israel. erank@asaf.health.gov.il&lt;/auth-address&gt;&lt;titles&gt;&lt;title&gt;Pain in infants who are younger than 2 months during suprapubic aspiration and transurethral bladder catheterization: a randomized, controlled study&lt;/title&gt;&lt;secondary-title&gt;Pediatrics&lt;/secondary-title&gt;&lt;alt-title&gt;Pediatrics&lt;/alt-title&gt;&lt;/titles&gt;&lt;periodical&gt;&lt;full-title&gt;Pediatrics&lt;/full-title&gt;&lt;/periodical&gt;&lt;alt-periodical&gt;&lt;full-title&gt;Pediatrics&lt;/full-title&gt;&lt;/alt-periodical&gt;&lt;pages&gt;e51-6&lt;/pages&gt;&lt;volume&gt;118&lt;/volume&gt;&lt;number&gt;1&lt;/number&gt;&lt;edition&gt;2006/07/05&lt;/edition&gt;&lt;keywords&gt;&lt;keyword&gt;Crying&lt;/keyword&gt;&lt;keyword&gt;Female&lt;/keyword&gt;&lt;keyword&gt;Humans&lt;/keyword&gt;&lt;keyword&gt;Infant&lt;/keyword&gt;&lt;keyword&gt;Infant, Newborn&lt;/keyword&gt;&lt;keyword&gt;Male&lt;/keyword&gt;&lt;keyword&gt;Pain/*epidemiology&lt;/keyword&gt;&lt;keyword&gt;Pain Measurement/methods&lt;/keyword&gt;&lt;keyword&gt;Prospective Studies&lt;/keyword&gt;&lt;keyword&gt;Single-Blind Method&lt;/keyword&gt;&lt;keyword&gt;Specimen Handling/methods&lt;/keyword&gt;&lt;keyword&gt;Urinary Catheterization&lt;/keyword&gt;&lt;keyword&gt;Urinary Tract Infections/*diagnosis&lt;/keyword&gt;&lt;/keywords&gt;&lt;dates&gt;&lt;year&gt;2006&lt;/year&gt;&lt;pub-dates&gt;&lt;date&gt;Jul&lt;/date&gt;&lt;/pub-dates&gt;&lt;/dates&gt;&lt;isbn&gt;0031-4005&lt;/isbn&gt;&lt;accession-num&gt;16818537&lt;/accession-num&gt;&lt;urls&gt;&lt;/urls&gt;&lt;electronic-resource-num&gt;10.1542/peds.2005-2326&lt;/electronic-resource-num&gt;&lt;remote-database-provider&gt;NLM&lt;/remote-database-provider&gt;&lt;language&gt;eng&lt;/language&gt;&lt;/record&gt;&lt;/Cite&gt;&lt;/EndNote&gt;</w:instrText>
      </w:r>
      <w:r w:rsidR="00C31218">
        <w:fldChar w:fldCharType="separate"/>
      </w:r>
      <w:r w:rsidR="00D0596D" w:rsidRPr="00D0596D">
        <w:rPr>
          <w:noProof/>
          <w:vertAlign w:val="superscript"/>
        </w:rPr>
        <w:t>5</w:t>
      </w:r>
      <w:r w:rsidR="00C31218">
        <w:fldChar w:fldCharType="end"/>
      </w:r>
      <w:r w:rsidR="00E943C2">
        <w:t xml:space="preserve"> </w:t>
      </w:r>
      <w:r w:rsidR="008E23E0">
        <w:t>Current UK national guidance</w:t>
      </w:r>
      <w:r w:rsidR="002661CD">
        <w:t xml:space="preserve"> conclude</w:t>
      </w:r>
      <w:r w:rsidR="008E23E0">
        <w:t>s</w:t>
      </w:r>
      <w:r w:rsidR="002661CD">
        <w:t xml:space="preserve"> that ‘Limited available evidence showed that the urine collection methods that produce a most diagnostically accurate sample for testing are clean catch and SPA.’.</w:t>
      </w:r>
      <w:r w:rsidR="00BC2126">
        <w:fldChar w:fldCharType="begin"/>
      </w:r>
      <w:r w:rsidR="00D0596D">
        <w:instrText xml:space="preserve"> ADDIN EN.CITE &lt;EndNote&gt;&lt;Cite&gt;&lt;Year&gt;2007&lt;/Year&gt;&lt;RecNum&gt;2&lt;/RecNum&gt;&lt;DisplayText&gt;&lt;style face="superscript"&gt;3&lt;/style&gt;&lt;/DisplayText&gt;&lt;record&gt;&lt;rec-number&gt;2&lt;/rec-number&gt;&lt;foreign-keys&gt;&lt;key app="EN" db-id="spxsrws0a5dtstet0e5p2vsqfvrsad0f2e52" timestamp="1519142000"&gt;2&lt;/key&gt;&lt;/foreign-keys&gt;&lt;ref-type name="Journal Article"&gt;17&lt;/ref-type&gt;&lt;contributors&gt;&lt;/contributors&gt;&lt;titles&gt;&lt;title&gt;Urinary tract infection in children: diagnosis, treatment and long-term management.&amp;#xD;London, UK: National Institute for Health and Clinical Excellence, 2017.&lt;/title&gt;&lt;/titles&gt;&lt;volume&gt;&lt;style face="normal" font="default" size="100%"&gt; &lt;/style&gt;&lt;style face="underline" font="default" size="100%"&gt;http://www&lt;/style&gt;&lt;style face="normal" font="default" size="100%"&gt;.&amp;#xD;nice.org.uk/nicemedia/live/11819/36032/36032.pdf&lt;/style&gt;&lt;/volume&gt;&lt;dates&gt;&lt;year&gt;2007&lt;/year&gt;&lt;/dates&gt;&lt;urls&gt;&lt;/urls&gt;&lt;/record&gt;&lt;/Cite&gt;&lt;/EndNote&gt;</w:instrText>
      </w:r>
      <w:r w:rsidR="00BC2126">
        <w:fldChar w:fldCharType="separate"/>
      </w:r>
      <w:r w:rsidR="00D0596D" w:rsidRPr="00D0596D">
        <w:rPr>
          <w:noProof/>
          <w:vertAlign w:val="superscript"/>
        </w:rPr>
        <w:t>3</w:t>
      </w:r>
      <w:r w:rsidR="00BC2126">
        <w:fldChar w:fldCharType="end"/>
      </w:r>
      <w:r w:rsidR="002661CD">
        <w:t xml:space="preserve">  The results of a systematic review on the effectiveness of pre</w:t>
      </w:r>
      <w:r w:rsidR="00C31218">
        <w:t>-</w:t>
      </w:r>
      <w:r w:rsidR="002661CD">
        <w:t>analytic practices on contamination and diagnostic accuracy</w:t>
      </w:r>
      <w:r w:rsidR="00220764">
        <w:t xml:space="preserve"> indicates</w:t>
      </w:r>
      <w:r w:rsidR="002661CD">
        <w:t xml:space="preserve"> that</w:t>
      </w:r>
      <w:r w:rsidR="00FE0DA7">
        <w:t>,</w:t>
      </w:r>
      <w:r w:rsidR="002661CD">
        <w:t xml:space="preserve"> for non-invasive approaches, midstream</w:t>
      </w:r>
      <w:r w:rsidR="00E943C2" w:rsidRPr="00E943C2">
        <w:t xml:space="preserve"> collection with cleansing </w:t>
      </w:r>
      <w:r w:rsidR="00503A6D">
        <w:t xml:space="preserve">of the genitals prior to voiding </w:t>
      </w:r>
      <w:r w:rsidR="002661CD">
        <w:t>should be used in place of</w:t>
      </w:r>
      <w:r w:rsidR="00E943C2" w:rsidRPr="00E943C2">
        <w:t xml:space="preserve"> collection in sterile urine bags</w:t>
      </w:r>
      <w:r w:rsidR="002661CD">
        <w:t>.</w:t>
      </w:r>
      <w:r w:rsidR="00C31218">
        <w:fldChar w:fldCharType="begin">
          <w:fldData xml:space="preserve">PEVuZE5vdGU+PENpdGU+PEF1dGhvcj5MYVJvY2NvPC9BdXRob3I+PFllYXI+MjAxNjwvWWVhcj48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</w:fldData>
        </w:fldChar>
      </w:r>
      <w:r w:rsidR="00D0596D">
        <w:instrText xml:space="preserve"> ADDIN EN.CITE </w:instrText>
      </w:r>
      <w:r w:rsidR="00D0596D">
        <w:fldChar w:fldCharType="begin">
          <w:fldData xml:space="preserve">PEVuZE5vdGU+PENpdGU+PEF1dGhvcj5MYVJvY2NvPC9BdXRob3I+PFllYXI+MjAxNjwvWWVhcj48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</w:fldData>
        </w:fldChar>
      </w:r>
      <w:r w:rsidR="00D0596D">
        <w:instrText xml:space="preserve"> ADDIN EN.CITE.DATA </w:instrText>
      </w:r>
      <w:r w:rsidR="00D0596D">
        <w:fldChar w:fldCharType="end"/>
      </w:r>
      <w:r w:rsidR="00C31218">
        <w:fldChar w:fldCharType="separate"/>
      </w:r>
      <w:r w:rsidR="00D0596D" w:rsidRPr="00D0596D">
        <w:rPr>
          <w:noProof/>
          <w:vertAlign w:val="superscript"/>
        </w:rPr>
        <w:t>6</w:t>
      </w:r>
      <w:r w:rsidR="00C31218">
        <w:fldChar w:fldCharType="end"/>
      </w:r>
    </w:p>
    <w:p w14:paraId="485238D3" w14:textId="6268A349" w:rsidR="007A3DD6" w:rsidRDefault="007A3DD6" w:rsidP="00F04423">
      <w:pPr>
        <w:jc w:val="both"/>
      </w:pPr>
      <w:r>
        <w:lastRenderedPageBreak/>
        <w:t>Clean catch methods ca</w:t>
      </w:r>
      <w:r w:rsidR="008F79B0">
        <w:t>n be</w:t>
      </w:r>
      <w:r>
        <w:t xml:space="preserve"> difficult to carry </w:t>
      </w:r>
      <w:r w:rsidR="008F79B0">
        <w:t>out and</w:t>
      </w:r>
      <w:r w:rsidR="00604831">
        <w:t xml:space="preserve"> </w:t>
      </w:r>
      <w:r w:rsidR="00FE4E14">
        <w:t>are</w:t>
      </w:r>
      <w:r>
        <w:t xml:space="preserve"> time-consuming in pre-continent children</w:t>
      </w:r>
      <w:r w:rsidR="008F79B0">
        <w:t>.</w:t>
      </w:r>
      <w:r w:rsidR="00C25E7E">
        <w:fldChar w:fldCharType="begin">
          <w:fldData xml:space="preserve">PEVuZE5vdGU+PENpdGU+PEF1dGhvcj5Ub3NpZjwvQXV0aG9yPjxZZWFyPjIwMTc8L1llYXI+PFJl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=
</w:fldData>
        </w:fldChar>
      </w:r>
      <w:r w:rsidR="00D0596D">
        <w:instrText xml:space="preserve"> ADDIN EN.CITE </w:instrText>
      </w:r>
      <w:r w:rsidR="00D0596D">
        <w:fldChar w:fldCharType="begin">
          <w:fldData xml:space="preserve">PEVuZE5vdGU+PENpdGU+PEF1dGhvcj5Ub3NpZjwvQXV0aG9yPjxZZWFyPjIwMTc8L1llYXI+PFJl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=
</w:fldData>
        </w:fldChar>
      </w:r>
      <w:r w:rsidR="00D0596D">
        <w:instrText xml:space="preserve"> ADDIN EN.CITE.DATA </w:instrText>
      </w:r>
      <w:r w:rsidR="00D0596D">
        <w:fldChar w:fldCharType="end"/>
      </w:r>
      <w:r w:rsidR="00C25E7E">
        <w:fldChar w:fldCharType="separate"/>
      </w:r>
      <w:r w:rsidR="00D0596D" w:rsidRPr="00D0596D">
        <w:rPr>
          <w:noProof/>
          <w:vertAlign w:val="superscript"/>
        </w:rPr>
        <w:t>7</w:t>
      </w:r>
      <w:r w:rsidR="00C25E7E">
        <w:fldChar w:fldCharType="end"/>
      </w:r>
      <w:r w:rsidR="00C25E7E">
        <w:t xml:space="preserve"> </w:t>
      </w:r>
      <w:r w:rsidR="008F79B0">
        <w:t xml:space="preserve">This is a </w:t>
      </w:r>
      <w:r>
        <w:t xml:space="preserve">particular problem in the emergency department when obtaining a rapid diagnosis is essential for guiding management. </w:t>
      </w:r>
      <w:r w:rsidR="008F79B0">
        <w:t>There are published studies exploring n</w:t>
      </w:r>
      <w:r>
        <w:t xml:space="preserve">on-invasive methods of </w:t>
      </w:r>
      <w:r w:rsidR="006F41B1">
        <w:t xml:space="preserve">stimulating </w:t>
      </w:r>
      <w:r>
        <w:t>urine production</w:t>
      </w:r>
      <w:r w:rsidR="008F79B0">
        <w:t xml:space="preserve"> but no</w:t>
      </w:r>
      <w:r w:rsidR="006B6E0C">
        <w:t xml:space="preserve"> published</w:t>
      </w:r>
      <w:r>
        <w:t xml:space="preserve"> comprehensive</w:t>
      </w:r>
      <w:r w:rsidR="000B6196">
        <w:t>,</w:t>
      </w:r>
      <w:r>
        <w:t xml:space="preserve"> systematic assessment of the evidence on these techniques.</w:t>
      </w:r>
      <w:r w:rsidR="00E943C2">
        <w:t xml:space="preserve"> </w:t>
      </w:r>
    </w:p>
    <w:p w14:paraId="744CFA73" w14:textId="6F2BCCD7" w:rsidR="00B00552" w:rsidRPr="00B00552" w:rsidRDefault="002C5EEE" w:rsidP="00F04423">
      <w:pPr>
        <w:jc w:val="both"/>
      </w:pPr>
      <w:r>
        <w:t>This systematic review</w:t>
      </w:r>
      <w:r w:rsidR="00B514D5">
        <w:t xml:space="preserve"> evaluate</w:t>
      </w:r>
      <w:r>
        <w:t>s</w:t>
      </w:r>
      <w:r w:rsidR="007A3DD6">
        <w:t xml:space="preserve"> the published evidence for</w:t>
      </w:r>
      <w:r w:rsidR="00B514D5">
        <w:t xml:space="preserve"> non-invasive bladder stimulation techniques</w:t>
      </w:r>
      <w:r w:rsidR="000519ED">
        <w:t xml:space="preserve"> compared with standard techniques</w:t>
      </w:r>
      <w:r w:rsidR="00B514D5">
        <w:t xml:space="preserve"> </w:t>
      </w:r>
      <w:r w:rsidR="000519ED">
        <w:t xml:space="preserve">on urine sample collection, contamination and adverse effects </w:t>
      </w:r>
      <w:r w:rsidR="00B514D5">
        <w:t xml:space="preserve">for </w:t>
      </w:r>
      <w:r w:rsidR="00596D5E">
        <w:t>children</w:t>
      </w:r>
      <w:r w:rsidR="00B514D5">
        <w:t xml:space="preserve"> who are not</w:t>
      </w:r>
      <w:r w:rsidR="00592EAE">
        <w:t xml:space="preserve"> yet</w:t>
      </w:r>
      <w:r w:rsidR="00B514D5">
        <w:t xml:space="preserve"> toilet trained.</w:t>
      </w:r>
    </w:p>
    <w:p w14:paraId="582B1EA1" w14:textId="77777777" w:rsidR="00944DD2" w:rsidRDefault="00944DD2" w:rsidP="00F04423">
      <w:pPr>
        <w:jc w:val="both"/>
        <w:rPr>
          <w:b/>
          <w:u w:val="single"/>
        </w:rPr>
      </w:pPr>
    </w:p>
    <w:p w14:paraId="5F7828D7" w14:textId="19A22E02" w:rsidR="003C5A3B" w:rsidRPr="00BF0478" w:rsidRDefault="00B514D5" w:rsidP="00F04423">
      <w:pPr>
        <w:jc w:val="both"/>
        <w:rPr>
          <w:b/>
          <w:u w:val="single"/>
        </w:rPr>
      </w:pPr>
      <w:r w:rsidRPr="00BF0478">
        <w:rPr>
          <w:b/>
          <w:u w:val="single"/>
        </w:rPr>
        <w:t>METHODS</w:t>
      </w:r>
    </w:p>
    <w:p w14:paraId="1B6A0A01" w14:textId="6A6ABEBA" w:rsidR="00B514D5" w:rsidRDefault="005B73F3" w:rsidP="00F04423">
      <w:pPr>
        <w:jc w:val="both"/>
      </w:pPr>
      <w:r>
        <w:t xml:space="preserve">A </w:t>
      </w:r>
      <w:r w:rsidR="002E3855">
        <w:t>systematic review was undertaken</w:t>
      </w:r>
      <w:r w:rsidR="00800494">
        <w:t xml:space="preserve"> according to the prospectively </w:t>
      </w:r>
      <w:r w:rsidR="002E3855">
        <w:t>published</w:t>
      </w:r>
      <w:r w:rsidR="007A3DD6">
        <w:t xml:space="preserve"> </w:t>
      </w:r>
      <w:r w:rsidR="00800494">
        <w:t xml:space="preserve">protocol on </w:t>
      </w:r>
      <w:r w:rsidR="007A3DD6">
        <w:t>the international register of prospective</w:t>
      </w:r>
      <w:r w:rsidR="00997E8B">
        <w:t xml:space="preserve"> systematic reviews</w:t>
      </w:r>
      <w:r w:rsidR="00800494">
        <w:t xml:space="preserve"> (</w:t>
      </w:r>
      <w:r w:rsidR="009254FB" w:rsidRPr="009254FB">
        <w:t>PROSPERO 2017 CRD42017056224</w:t>
      </w:r>
      <w:r w:rsidR="00997E8B">
        <w:t>)</w:t>
      </w:r>
      <w:r w:rsidR="002E3855">
        <w:t>.</w:t>
      </w:r>
      <w:r w:rsidR="00FE4E14">
        <w:fldChar w:fldCharType="begin"/>
      </w:r>
      <w:r w:rsidR="00D0596D">
        <w:instrText xml:space="preserve"> ADDIN EN.CITE &lt;EndNote&gt;&lt;Cite&gt;&lt;Author&gt;Chandy&lt;/Author&gt;&lt;Year&gt;2017&lt;/Year&gt;&lt;RecNum&gt;3&lt;/RecNum&gt;&lt;DisplayText&gt;&lt;style face="superscript"&gt;8&lt;/style&gt;&lt;/DisplayText&gt;&lt;record&gt;&lt;rec-number&gt;3&lt;/rec-number&gt;&lt;foreign-keys&gt;&lt;key app="EN" db-id="spxsrws0a5dtstet0e5p2vsqfvrsad0f2e52" timestamp="1520010550"&gt;3&lt;/key&gt;&lt;/foreign-keys&gt;&lt;ref-type name="Journal Article"&gt;17&lt;/ref-type&gt;&lt;contributors&gt;&lt;authors&gt;&lt;author&gt;Chandy, M; Pilkington K, Dewey A&lt;/author&gt;&lt;/authors&gt;&lt;/contributors&gt;&lt;titles&gt;&lt;title&gt;Systematic review of non-invasive bladder techniques for stimulating urine production in non-toilet trained children where a sample is required for diagnostic purposes&lt;/title&gt;&lt;secondary-title&gt;PROSPERO&lt;/secondary-title&gt;&lt;/titles&gt;&lt;periodical&gt;&lt;full-title&gt;PROSPERO&lt;/full-title&gt;&lt;/periodical&gt;&lt;dates&gt;&lt;year&gt;2017&lt;/year&gt;&lt;/dates&gt;&lt;urls&gt;&lt;related-urls&gt;&lt;url&gt;&lt;style face="underline" font="default" size="100%"&gt;http://www.crd.york.ac.uk/PROSPERO/display_record.php?ID=CRD42017056224&lt;/style&gt;&lt;/url&gt;&lt;/related-urls&gt;&lt;/urls&gt;&lt;/record&gt;&lt;/Cite&gt;&lt;/EndNote&gt;</w:instrText>
      </w:r>
      <w:r w:rsidR="00FE4E14">
        <w:fldChar w:fldCharType="separate"/>
      </w:r>
      <w:r w:rsidR="00D0596D" w:rsidRPr="00D0596D">
        <w:rPr>
          <w:noProof/>
          <w:vertAlign w:val="superscript"/>
        </w:rPr>
        <w:t>8</w:t>
      </w:r>
      <w:r w:rsidR="00FE4E14">
        <w:fldChar w:fldCharType="end"/>
      </w:r>
      <w:r w:rsidR="002E3855">
        <w:t xml:space="preserve"> Th</w:t>
      </w:r>
      <w:r w:rsidR="00592EAE">
        <w:t xml:space="preserve">is review is reported according to the </w:t>
      </w:r>
      <w:r w:rsidR="002E3855">
        <w:t>criteria set out in the</w:t>
      </w:r>
      <w:r w:rsidR="00997E8B">
        <w:t xml:space="preserve"> Preferred Reporting Items for Systematic Reviews and Meta-Analyses</w:t>
      </w:r>
      <w:r w:rsidR="002E3855">
        <w:t xml:space="preserve"> </w:t>
      </w:r>
      <w:r w:rsidR="00997E8B">
        <w:t>(</w:t>
      </w:r>
      <w:r w:rsidR="002E3855">
        <w:t>PRISMA</w:t>
      </w:r>
      <w:r w:rsidR="00997E8B">
        <w:t>)</w:t>
      </w:r>
      <w:r w:rsidR="002E3855">
        <w:t xml:space="preserve"> checklist for systematic review</w:t>
      </w:r>
      <w:r w:rsidR="00800494">
        <w:t>s</w:t>
      </w:r>
      <w:r w:rsidR="00FE4E14">
        <w:t>.</w:t>
      </w:r>
      <w:r w:rsidR="00130556">
        <w:fldChar w:fldCharType="begin"/>
      </w:r>
      <w:r w:rsidR="00D0596D">
        <w:instrText xml:space="preserve"> ADDIN EN.CITE &lt;EndNote&gt;&lt;Cite&gt;&lt;Author&gt;Moher&lt;/Author&gt;&lt;Year&gt;2009&lt;/Year&gt;&lt;RecNum&gt;20&lt;/RecNum&gt;&lt;DisplayText&gt;&lt;style face="superscript"&gt;9&lt;/style&gt;&lt;/DisplayText&gt;&lt;record&gt;&lt;rec-number&gt;20&lt;/rec-number&gt;&lt;foreign-keys&gt;&lt;key app="EN" db-id="spxsrws0a5dtstet0e5p2vsqfvrsad0f2e52" timestamp="1531765727"&gt;2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periodical&gt;&lt;alt-periodical&gt;&lt;full-title&gt;BMJ (Clinical research ed.)&lt;/full-title&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130556">
        <w:fldChar w:fldCharType="separate"/>
      </w:r>
      <w:r w:rsidR="00D0596D" w:rsidRPr="00D0596D">
        <w:rPr>
          <w:noProof/>
          <w:vertAlign w:val="superscript"/>
        </w:rPr>
        <w:t>9</w:t>
      </w:r>
      <w:r w:rsidR="00130556">
        <w:fldChar w:fldCharType="end"/>
      </w:r>
      <w:r w:rsidR="002E3855">
        <w:t xml:space="preserve"> </w:t>
      </w:r>
    </w:p>
    <w:p w14:paraId="1E9782EC" w14:textId="45427EC8" w:rsidR="00B514D5" w:rsidRPr="0078307F" w:rsidRDefault="00B514D5" w:rsidP="00F04423">
      <w:pPr>
        <w:jc w:val="both"/>
        <w:rPr>
          <w:b/>
          <w:i/>
        </w:rPr>
      </w:pPr>
      <w:r w:rsidRPr="0078307F">
        <w:rPr>
          <w:b/>
          <w:i/>
        </w:rPr>
        <w:t>Literature search and selection</w:t>
      </w:r>
    </w:p>
    <w:p w14:paraId="3113722C" w14:textId="0657F118" w:rsidR="00F04423" w:rsidRDefault="002E3855" w:rsidP="00F04423">
      <w:pPr>
        <w:jc w:val="both"/>
      </w:pPr>
      <w:r>
        <w:t>The search strategy was developed by MC</w:t>
      </w:r>
      <w:r w:rsidR="00220764">
        <w:t>, KP</w:t>
      </w:r>
      <w:r>
        <w:t xml:space="preserve"> and AD </w:t>
      </w:r>
      <w:r w:rsidR="00F04423">
        <w:t>with assistance from</w:t>
      </w:r>
      <w:r w:rsidR="00866C25">
        <w:t xml:space="preserve"> a</w:t>
      </w:r>
      <w:r w:rsidR="00F04423">
        <w:t xml:space="preserve"> research librarian. </w:t>
      </w:r>
      <w:r w:rsidR="006B7DAB">
        <w:t>The strategy for M</w:t>
      </w:r>
      <w:r w:rsidR="00ED79F6">
        <w:t>EDLINE</w:t>
      </w:r>
      <w:r w:rsidR="00800494">
        <w:t xml:space="preserve"> is</w:t>
      </w:r>
      <w:r w:rsidR="00F04423">
        <w:t xml:space="preserve"> </w:t>
      </w:r>
      <w:r w:rsidR="00C15405">
        <w:t xml:space="preserve">presented </w:t>
      </w:r>
      <w:r w:rsidR="00F04423">
        <w:t xml:space="preserve">in Appendix i. </w:t>
      </w:r>
    </w:p>
    <w:p w14:paraId="6C6A6AD9" w14:textId="405B8B85" w:rsidR="00B13D8B" w:rsidRDefault="00F04423" w:rsidP="00F04423">
      <w:pPr>
        <w:jc w:val="both"/>
      </w:pPr>
      <w:r w:rsidRPr="00F04423">
        <w:t>MEDLINE; PubMed; EMBASE; CINAHL</w:t>
      </w:r>
      <w:r w:rsidR="00B73C05">
        <w:t xml:space="preserve"> databases were accessed via the NHS Athens HDAS portal and searched from inception.</w:t>
      </w:r>
    </w:p>
    <w:p w14:paraId="13044762" w14:textId="06F507DC" w:rsidR="00783E6B" w:rsidRDefault="00783E6B" w:rsidP="00F04423">
      <w:pPr>
        <w:jc w:val="both"/>
      </w:pPr>
      <w:r w:rsidRPr="00783E6B">
        <w:t>Initial database searches were undertaken in June 2017. Attempts were made to contact authors of  relevant articles to identify further or ongoing studies. The searches were updated on the 27 May 2019; no further studies were found.</w:t>
      </w:r>
    </w:p>
    <w:p w14:paraId="23069CC5" w14:textId="070C5B04" w:rsidR="002E3855" w:rsidRDefault="00B73C05" w:rsidP="00F04423">
      <w:pPr>
        <w:jc w:val="both"/>
      </w:pPr>
      <w:r>
        <w:t>S</w:t>
      </w:r>
      <w:r w:rsidR="00B13D8B">
        <w:t>earches were</w:t>
      </w:r>
      <w:r>
        <w:t xml:space="preserve"> also</w:t>
      </w:r>
      <w:r w:rsidR="00B13D8B">
        <w:t xml:space="preserve"> undertaken </w:t>
      </w:r>
      <w:r>
        <w:t>using the</w:t>
      </w:r>
      <w:r w:rsidR="00B13D8B">
        <w:t xml:space="preserve">: </w:t>
      </w:r>
      <w:r w:rsidR="00F04423" w:rsidRPr="00F04423">
        <w:t>COCHRANE Library (including</w:t>
      </w:r>
      <w:r w:rsidR="00F04423">
        <w:t xml:space="preserve"> the</w:t>
      </w:r>
      <w:r w:rsidR="00F04423" w:rsidRPr="00F04423">
        <w:t xml:space="preserve"> Cochrane Central Register of Controlled Trials (CENTRAL); Cochrane Database of Systematic Reviews; Database of Abstracts of Reviews of Effects (DARE)); TRIP database (www.tripdatabase.com) and BestBETS (www.bestbets.com)</w:t>
      </w:r>
    </w:p>
    <w:p w14:paraId="0D81CA99" w14:textId="77777777" w:rsidR="00285EF2" w:rsidRDefault="00F04423" w:rsidP="00F04423">
      <w:pPr>
        <w:jc w:val="both"/>
      </w:pPr>
      <w:r>
        <w:t>Clinical trials registries (clinicaltrials.gov and controlled-trials.com); websites of professional bodies (</w:t>
      </w:r>
      <w:r w:rsidR="00997E8B">
        <w:t xml:space="preserve">Royal College of Paediatrics and Child Health </w:t>
      </w:r>
      <w:r>
        <w:t xml:space="preserve">and </w:t>
      </w:r>
      <w:r w:rsidR="00997E8B">
        <w:t>Royal College of Emergency Medicine)</w:t>
      </w:r>
      <w:r>
        <w:t xml:space="preserve"> were reviewed for unpublished or ongoing trials. Reference lists for included studies were checked fo</w:t>
      </w:r>
      <w:r w:rsidR="00B73C05">
        <w:t>r additional</w:t>
      </w:r>
      <w:r>
        <w:t xml:space="preserve"> publications</w:t>
      </w:r>
      <w:r w:rsidR="00604831">
        <w:t xml:space="preserve"> and</w:t>
      </w:r>
      <w:r w:rsidR="00B73C05">
        <w:t xml:space="preserve"> relevant journals were</w:t>
      </w:r>
      <w:r w:rsidR="00604831">
        <w:t xml:space="preserve"> h</w:t>
      </w:r>
      <w:r w:rsidR="00997E8B">
        <w:t>and search</w:t>
      </w:r>
      <w:r w:rsidR="00B73C05">
        <w:t>ed</w:t>
      </w:r>
      <w:r w:rsidR="006F41B1">
        <w:t xml:space="preserve"> </w:t>
      </w:r>
      <w:r w:rsidR="00997E8B">
        <w:t>for the past 5 years.</w:t>
      </w:r>
    </w:p>
    <w:p w14:paraId="1CE73D2C" w14:textId="4906308F" w:rsidR="00B13D8B" w:rsidRDefault="00997E8B" w:rsidP="00F04423">
      <w:pPr>
        <w:jc w:val="both"/>
      </w:pPr>
      <w:r>
        <w:t>Search results</w:t>
      </w:r>
      <w:r w:rsidR="00604831">
        <w:t xml:space="preserve"> </w:t>
      </w:r>
      <w:r w:rsidR="00B13D8B">
        <w:t>were combined using Endnote software and duplicates removed.</w:t>
      </w:r>
      <w:r>
        <w:t xml:space="preserve"> The records were imported into Ab</w:t>
      </w:r>
      <w:r w:rsidR="00410A12">
        <w:t>s</w:t>
      </w:r>
      <w:r>
        <w:t>trackr</w:t>
      </w:r>
      <w:r w:rsidR="00B73C05">
        <w:t xml:space="preserve"> for review (</w:t>
      </w:r>
      <w:r>
        <w:t>Brown University, USA</w:t>
      </w:r>
      <w:r w:rsidR="00B73C05">
        <w:t>)</w:t>
      </w:r>
      <w:r>
        <w:t>.</w:t>
      </w:r>
      <w:r w:rsidR="00B13D8B">
        <w:t xml:space="preserve"> </w:t>
      </w:r>
      <w:r w:rsidR="00604831">
        <w:t>Titles and abstracts</w:t>
      </w:r>
      <w:r w:rsidR="00B13D8B">
        <w:t xml:space="preserve"> were screened independently by </w:t>
      </w:r>
      <w:r w:rsidR="00853E65">
        <w:t>two researchers (</w:t>
      </w:r>
      <w:r w:rsidR="00B31DC9">
        <w:t xml:space="preserve">KP </w:t>
      </w:r>
      <w:r w:rsidR="00B13D8B">
        <w:t>and M</w:t>
      </w:r>
      <w:r>
        <w:t>C</w:t>
      </w:r>
      <w:r w:rsidR="00853E65">
        <w:t>)</w:t>
      </w:r>
      <w:r>
        <w:t xml:space="preserve"> and</w:t>
      </w:r>
      <w:r w:rsidR="00604831">
        <w:t xml:space="preserve"> records</w:t>
      </w:r>
      <w:r>
        <w:t xml:space="preserve"> identified as relevant, maybe</w:t>
      </w:r>
      <w:r w:rsidR="00853E65">
        <w:t xml:space="preserve"> </w:t>
      </w:r>
      <w:r>
        <w:t>or irrelevant</w:t>
      </w:r>
      <w:r w:rsidR="00B13D8B">
        <w:t xml:space="preserve">. </w:t>
      </w:r>
      <w:r w:rsidR="00B73C05">
        <w:t>F</w:t>
      </w:r>
      <w:r w:rsidR="00B13D8B">
        <w:t>ull texts</w:t>
      </w:r>
      <w:r w:rsidR="00B31DC9">
        <w:t xml:space="preserve"> were obtained</w:t>
      </w:r>
      <w:r w:rsidR="00B13D8B">
        <w:t xml:space="preserve"> </w:t>
      </w:r>
      <w:r w:rsidR="00B31DC9">
        <w:t xml:space="preserve">for </w:t>
      </w:r>
      <w:r w:rsidR="00B13D8B">
        <w:t>studies marked as “relevant” or “maybe”</w:t>
      </w:r>
      <w:r w:rsidR="00B31DC9">
        <w:t xml:space="preserve"> by either reviewer and </w:t>
      </w:r>
      <w:r w:rsidR="00B73C05">
        <w:t>consensus</w:t>
      </w:r>
      <w:r w:rsidR="000B717D">
        <w:t xml:space="preserve"> on inclusion/exclusion</w:t>
      </w:r>
      <w:r w:rsidR="00B73C05">
        <w:t xml:space="preserve"> </w:t>
      </w:r>
      <w:r w:rsidR="00B31DC9">
        <w:t>was reached</w:t>
      </w:r>
      <w:r>
        <w:t xml:space="preserve"> by discussion</w:t>
      </w:r>
      <w:r w:rsidR="00B31DC9">
        <w:t xml:space="preserve">. </w:t>
      </w:r>
      <w:r w:rsidR="000B717D">
        <w:t>Had</w:t>
      </w:r>
      <w:r w:rsidR="003D5491">
        <w:t xml:space="preserve"> agreement not be</w:t>
      </w:r>
      <w:r w:rsidR="000B717D">
        <w:t>en</w:t>
      </w:r>
      <w:r w:rsidR="003D5491">
        <w:t xml:space="preserve"> reached</w:t>
      </w:r>
      <w:r w:rsidR="000B717D">
        <w:t>,</w:t>
      </w:r>
      <w:r w:rsidR="003D5491">
        <w:t xml:space="preserve"> a</w:t>
      </w:r>
      <w:r w:rsidR="00B31DC9">
        <w:t xml:space="preserve"> further reviewer</w:t>
      </w:r>
      <w:r w:rsidR="003D5491">
        <w:t xml:space="preserve"> (AD)</w:t>
      </w:r>
      <w:r w:rsidR="00B31DC9">
        <w:t xml:space="preserve"> was available</w:t>
      </w:r>
      <w:r w:rsidR="003D5491">
        <w:t xml:space="preserve"> </w:t>
      </w:r>
      <w:r w:rsidR="00B31DC9">
        <w:t>to provide consensus</w:t>
      </w:r>
      <w:r w:rsidR="003D5491">
        <w:t xml:space="preserve"> (but was not required).</w:t>
      </w:r>
    </w:p>
    <w:p w14:paraId="7BD310F0" w14:textId="3CEA47D8" w:rsidR="00E7622B" w:rsidRPr="00660E8B" w:rsidRDefault="00A65DF6" w:rsidP="00F04423">
      <w:pPr>
        <w:jc w:val="both"/>
      </w:pPr>
      <w:r>
        <w:lastRenderedPageBreak/>
        <w:t>Initial scoping</w:t>
      </w:r>
      <w:r w:rsidR="00B73C05">
        <w:t xml:space="preserve"> </w:t>
      </w:r>
      <w:r w:rsidR="00B31DC9">
        <w:t>revealed limited</w:t>
      </w:r>
      <w:r w:rsidR="00997E8B">
        <w:t xml:space="preserve"> randomised controlled trial</w:t>
      </w:r>
      <w:r w:rsidR="00B31DC9">
        <w:t xml:space="preserve"> </w:t>
      </w:r>
      <w:r w:rsidR="00EB4DBE">
        <w:t xml:space="preserve">(RCT) </w:t>
      </w:r>
      <w:r w:rsidR="00B31DC9">
        <w:t xml:space="preserve">evidence on the interventions being reviewed and so </w:t>
      </w:r>
      <w:r w:rsidR="00B73C05">
        <w:t>eligibility</w:t>
      </w:r>
      <w:r w:rsidR="00B31DC9">
        <w:t xml:space="preserve"> criteria</w:t>
      </w:r>
      <w:r w:rsidR="00B73C05">
        <w:t xml:space="preserve"> were designed to </w:t>
      </w:r>
      <w:r w:rsidR="00B31DC9">
        <w:t xml:space="preserve">be </w:t>
      </w:r>
      <w:r w:rsidR="00410A12">
        <w:t>broad</w:t>
      </w:r>
      <w:r w:rsidR="00B73C05">
        <w:t xml:space="preserve"> with</w:t>
      </w:r>
      <w:r w:rsidR="00997E8B">
        <w:t xml:space="preserve"> all study designs </w:t>
      </w:r>
      <w:r w:rsidR="00EE76E9">
        <w:t>considered</w:t>
      </w:r>
      <w:r w:rsidR="00ED79F6">
        <w:t>.</w:t>
      </w:r>
    </w:p>
    <w:p w14:paraId="2B742362" w14:textId="3BE92F94" w:rsidR="00EE5489" w:rsidRPr="00E84B3D" w:rsidRDefault="00B73C05" w:rsidP="00F04423">
      <w:pPr>
        <w:jc w:val="both"/>
        <w:rPr>
          <w:b/>
          <w:i/>
        </w:rPr>
      </w:pPr>
      <w:r>
        <w:rPr>
          <w:b/>
          <w:i/>
        </w:rPr>
        <w:t>Eligibility criteria</w:t>
      </w:r>
    </w:p>
    <w:p w14:paraId="77BE3FC2" w14:textId="4454221E" w:rsidR="00A65DF6" w:rsidRDefault="00A65DF6" w:rsidP="00F04423">
      <w:pPr>
        <w:jc w:val="both"/>
      </w:pPr>
      <w:r>
        <w:t xml:space="preserve">Patients/population: </w:t>
      </w:r>
      <w:r w:rsidR="00503A6D">
        <w:t>Pre-continent c</w:t>
      </w:r>
      <w:r>
        <w:t xml:space="preserve">hildren (&lt; </w:t>
      </w:r>
      <w:r w:rsidR="00503A6D">
        <w:t>3</w:t>
      </w:r>
      <w:r>
        <w:t xml:space="preserve"> years of age)</w:t>
      </w:r>
      <w:r w:rsidR="001C6F08">
        <w:t xml:space="preserve"> who were not toilet trained </w:t>
      </w:r>
      <w:r w:rsidR="004720C3">
        <w:t>and without</w:t>
      </w:r>
      <w:r>
        <w:t xml:space="preserve"> neurological problems</w:t>
      </w:r>
      <w:r w:rsidR="00B04ADE">
        <w:t xml:space="preserve"> in whom a urine sample was required to aid diagnosis</w:t>
      </w:r>
      <w:r w:rsidR="004720C3">
        <w:t>.</w:t>
      </w:r>
    </w:p>
    <w:p w14:paraId="7BC0D219" w14:textId="0C2A0D7D" w:rsidR="00A65DF6" w:rsidRDefault="00A65DF6" w:rsidP="00F04423">
      <w:pPr>
        <w:jc w:val="both"/>
      </w:pPr>
      <w:r>
        <w:t xml:space="preserve">Interventions: </w:t>
      </w:r>
      <w:r w:rsidR="00EB4DBE">
        <w:t>A</w:t>
      </w:r>
      <w:r w:rsidR="00B31DC9">
        <w:t xml:space="preserve">ny non-invasive techniques </w:t>
      </w:r>
      <w:r w:rsidR="00EB4DBE">
        <w:t xml:space="preserve">intended or designed to </w:t>
      </w:r>
      <w:r w:rsidR="00B31DC9">
        <w:t>stimulate urine production</w:t>
      </w:r>
      <w:r w:rsidR="004720C3">
        <w:t>.</w:t>
      </w:r>
    </w:p>
    <w:p w14:paraId="416C4058" w14:textId="77777777" w:rsidR="00503A6D" w:rsidRDefault="00A65DF6" w:rsidP="00F04423">
      <w:pPr>
        <w:jc w:val="both"/>
      </w:pPr>
      <w:r>
        <w:t>Comparison: A</w:t>
      </w:r>
      <w:r w:rsidR="00EB4DBE">
        <w:t>ll</w:t>
      </w:r>
      <w:r>
        <w:t xml:space="preserve"> </w:t>
      </w:r>
      <w:r w:rsidR="00EB4DBE">
        <w:t>types</w:t>
      </w:r>
      <w:r>
        <w:t xml:space="preserve"> of control or comparative intervention</w:t>
      </w:r>
      <w:r w:rsidR="00EB4DBE">
        <w:t>s were</w:t>
      </w:r>
      <w:r>
        <w:t xml:space="preserve"> considered. </w:t>
      </w:r>
    </w:p>
    <w:p w14:paraId="7AD90D21" w14:textId="43FA61CD" w:rsidR="00A65DF6" w:rsidRDefault="00503A6D" w:rsidP="00F04423">
      <w:pPr>
        <w:jc w:val="both"/>
      </w:pPr>
      <w:r>
        <w:t xml:space="preserve">Study Design: </w:t>
      </w:r>
      <w:r w:rsidR="00604831">
        <w:t>A</w:t>
      </w:r>
      <w:r w:rsidR="00EB4DBE">
        <w:t>ny clinical study reporting at least one of the outcomes</w:t>
      </w:r>
      <w:r w:rsidR="00604831">
        <w:t xml:space="preserve"> </w:t>
      </w:r>
      <w:r w:rsidR="00EB4DBE">
        <w:t>was included; thus,</w:t>
      </w:r>
      <w:r w:rsidR="00130556">
        <w:t xml:space="preserve"> </w:t>
      </w:r>
      <w:r w:rsidR="00A65DF6" w:rsidDel="00A65DF6">
        <w:t>cohort, before and after</w:t>
      </w:r>
      <w:r w:rsidR="004720C3">
        <w:t xml:space="preserve"> and</w:t>
      </w:r>
      <w:r w:rsidR="00A65DF6" w:rsidDel="00A65DF6">
        <w:t xml:space="preserve"> retrospective studies </w:t>
      </w:r>
      <w:r w:rsidR="00A65DF6">
        <w:t xml:space="preserve">in which there was no control/comparison </w:t>
      </w:r>
      <w:r w:rsidR="00A65DF6" w:rsidDel="00A65DF6">
        <w:t xml:space="preserve">as well as </w:t>
      </w:r>
      <w:r w:rsidR="007C495A">
        <w:t>RCTs and non</w:t>
      </w:r>
      <w:r w:rsidR="00701D71">
        <w:t>-randomised trials</w:t>
      </w:r>
      <w:r w:rsidR="00A65DF6" w:rsidDel="00A65DF6">
        <w:t xml:space="preserve"> were eligible for inclusion.</w:t>
      </w:r>
    </w:p>
    <w:p w14:paraId="6698D7B3" w14:textId="5E249622" w:rsidR="00D61412" w:rsidRDefault="00A65DF6" w:rsidP="00F04423">
      <w:pPr>
        <w:jc w:val="both"/>
      </w:pPr>
      <w:r>
        <w:t>Outcomes:</w:t>
      </w:r>
      <w:r w:rsidDel="00A65DF6">
        <w:t xml:space="preserve"> </w:t>
      </w:r>
      <w:r w:rsidR="006B6E0C">
        <w:t>P</w:t>
      </w:r>
      <w:r w:rsidR="00503A6D">
        <w:t>rimary or secondary outcomes that included</w:t>
      </w:r>
      <w:r w:rsidR="001C6F08">
        <w:t xml:space="preserve"> at least one of the following (i) </w:t>
      </w:r>
      <w:r w:rsidR="00EB4DBE">
        <w:t>success in obtaining a urine sample within a stated period of time</w:t>
      </w:r>
      <w:r w:rsidR="001C6F08">
        <w:t xml:space="preserve"> (ii) </w:t>
      </w:r>
      <w:r w:rsidR="00EB4DBE">
        <w:t>mean time to obtain urine sample</w:t>
      </w:r>
      <w:r w:rsidR="001C6F08">
        <w:t xml:space="preserve"> (iii)</w:t>
      </w:r>
      <w:r w:rsidR="00EB4DBE">
        <w:t xml:space="preserve"> contamination rates. </w:t>
      </w:r>
    </w:p>
    <w:p w14:paraId="1FA6F707" w14:textId="0942F828" w:rsidR="00197CD8" w:rsidRDefault="00B907A4" w:rsidP="00F04423">
      <w:pPr>
        <w:jc w:val="both"/>
      </w:pPr>
      <w:r>
        <w:t xml:space="preserve">Language: </w:t>
      </w:r>
      <w:r w:rsidR="00B73C05">
        <w:t>O</w:t>
      </w:r>
      <w:r w:rsidR="00D61412">
        <w:t>nly</w:t>
      </w:r>
      <w:r w:rsidR="00EB4DBE">
        <w:t xml:space="preserve"> s</w:t>
      </w:r>
      <w:r w:rsidR="00410A12">
        <w:t>tudies publishe</w:t>
      </w:r>
      <w:r w:rsidR="00B73C05">
        <w:t>d in English</w:t>
      </w:r>
      <w:r w:rsidR="00D61412">
        <w:t>.</w:t>
      </w:r>
    </w:p>
    <w:p w14:paraId="6E989EF6" w14:textId="74BA06E2" w:rsidR="00B514D5" w:rsidRDefault="00B514D5" w:rsidP="00F04423">
      <w:pPr>
        <w:jc w:val="both"/>
        <w:rPr>
          <w:b/>
          <w:i/>
        </w:rPr>
      </w:pPr>
      <w:r w:rsidRPr="0078307F">
        <w:rPr>
          <w:b/>
          <w:i/>
        </w:rPr>
        <w:t>Data extraction</w:t>
      </w:r>
    </w:p>
    <w:p w14:paraId="5A240345" w14:textId="5F432C44" w:rsidR="0078307F" w:rsidRPr="0078307F" w:rsidRDefault="0078307F" w:rsidP="004720C3">
      <w:pPr>
        <w:jc w:val="both"/>
      </w:pPr>
      <w:r>
        <w:t xml:space="preserve">Data extraction was undertaken independently by two reviewers </w:t>
      </w:r>
      <w:r w:rsidR="00220764">
        <w:t>(</w:t>
      </w:r>
      <w:r>
        <w:t>KP and</w:t>
      </w:r>
      <w:r w:rsidR="004720C3">
        <w:t xml:space="preserve"> </w:t>
      </w:r>
      <w:r>
        <w:t>MC</w:t>
      </w:r>
      <w:r w:rsidR="00220764">
        <w:t>)</w:t>
      </w:r>
      <w:r>
        <w:t xml:space="preserve"> onto standardised forms </w:t>
      </w:r>
      <w:r w:rsidR="00410A12">
        <w:t xml:space="preserve">developed for this review </w:t>
      </w:r>
      <w:r w:rsidR="00585A5B">
        <w:t>including</w:t>
      </w:r>
      <w:r>
        <w:t xml:space="preserve"> information on study characteristics, interventions, participant characteristics and outcomes. Extract</w:t>
      </w:r>
      <w:r w:rsidR="00604831">
        <w:t xml:space="preserve">ed </w:t>
      </w:r>
      <w:r>
        <w:t>data w</w:t>
      </w:r>
      <w:r w:rsidR="000B717D">
        <w:t>ere</w:t>
      </w:r>
      <w:r w:rsidR="001A62CE">
        <w:t xml:space="preserve"> </w:t>
      </w:r>
      <w:r>
        <w:t>compared for accuracy and reviewers met to</w:t>
      </w:r>
      <w:r w:rsidR="001B0BAA">
        <w:t xml:space="preserve"> reach</w:t>
      </w:r>
      <w:r>
        <w:t xml:space="preserve"> consensus.</w:t>
      </w:r>
    </w:p>
    <w:p w14:paraId="35081695" w14:textId="77777777" w:rsidR="001A62CE" w:rsidRDefault="001A62CE" w:rsidP="00F04423">
      <w:pPr>
        <w:jc w:val="both"/>
        <w:rPr>
          <w:b/>
          <w:i/>
        </w:rPr>
      </w:pPr>
    </w:p>
    <w:p w14:paraId="6812E804" w14:textId="09B66331" w:rsidR="00B514D5" w:rsidRDefault="00B514D5" w:rsidP="00F04423">
      <w:pPr>
        <w:jc w:val="both"/>
        <w:rPr>
          <w:b/>
          <w:i/>
        </w:rPr>
      </w:pPr>
      <w:r w:rsidRPr="0078307F">
        <w:rPr>
          <w:b/>
          <w:i/>
        </w:rPr>
        <w:t>Quality assessment</w:t>
      </w:r>
    </w:p>
    <w:p w14:paraId="27588508" w14:textId="7A2E92C4" w:rsidR="0078307F" w:rsidRDefault="0078307F" w:rsidP="00F04423">
      <w:pPr>
        <w:jc w:val="both"/>
      </w:pPr>
      <w:r>
        <w:t xml:space="preserve">Quality assessment was undertaken independently by two reviewers </w:t>
      </w:r>
      <w:r w:rsidR="00604831">
        <w:t>(</w:t>
      </w:r>
      <w:r>
        <w:t>KP and MC</w:t>
      </w:r>
      <w:r w:rsidR="00604831">
        <w:t>)</w:t>
      </w:r>
      <w:r>
        <w:t xml:space="preserve">. Cochrane </w:t>
      </w:r>
      <w:r w:rsidR="00220764">
        <w:t>R</w:t>
      </w:r>
      <w:r>
        <w:t xml:space="preserve">isk of </w:t>
      </w:r>
      <w:r w:rsidR="00220764">
        <w:t>B</w:t>
      </w:r>
      <w:r>
        <w:t>ias tool</w:t>
      </w:r>
      <w:r w:rsidR="001B0BAA">
        <w:t xml:space="preserve"> was used</w:t>
      </w:r>
      <w:r>
        <w:t xml:space="preserve"> for </w:t>
      </w:r>
      <w:r w:rsidR="00410A12">
        <w:t>RCTs</w:t>
      </w:r>
      <w:r w:rsidR="001B0BAA">
        <w:t>.</w:t>
      </w:r>
      <w:r w:rsidR="00B00552">
        <w:t xml:space="preserve"> </w:t>
      </w:r>
      <w:r w:rsidR="00B6499E">
        <w:t>T</w:t>
      </w:r>
      <w:r w:rsidR="00410A12">
        <w:t xml:space="preserve">he </w:t>
      </w:r>
      <w:r>
        <w:t>Newcastle-Ottawa scale for non-randomised trials</w:t>
      </w:r>
      <w:r w:rsidR="001B0BAA">
        <w:t xml:space="preserve"> was  to</w:t>
      </w:r>
      <w:r w:rsidR="00C15405">
        <w:t xml:space="preserve"> have</w:t>
      </w:r>
      <w:r w:rsidR="001B0BAA">
        <w:t xml:space="preserve"> be</w:t>
      </w:r>
      <w:r w:rsidR="00C15405">
        <w:t>en</w:t>
      </w:r>
      <w:r w:rsidR="001B0BAA">
        <w:t xml:space="preserve"> used</w:t>
      </w:r>
      <w:r w:rsidR="00C15405">
        <w:t xml:space="preserve"> but </w:t>
      </w:r>
      <w:r w:rsidR="001B0BAA">
        <w:t>this was replaced with the Downs and Black assessment tool</w:t>
      </w:r>
      <w:r w:rsidR="00C15405">
        <w:t xml:space="preserve"> as being more appropriate to the wide range of study designs identified</w:t>
      </w:r>
      <w:r>
        <w:t>.</w:t>
      </w:r>
      <w:r w:rsidR="003D49AA">
        <w:fldChar w:fldCharType="begin"/>
      </w:r>
      <w:r w:rsidR="00D0596D">
        <w:instrText xml:space="preserve"> ADDIN EN.CITE &lt;EndNote&gt;&lt;Cite&gt;&lt;Author&gt;Wells G&lt;/Author&gt;&lt;Year&gt;2011&lt;/Year&gt;&lt;RecNum&gt;36&lt;/RecNum&gt;&lt;DisplayText&gt;&lt;style face="superscript"&gt;10&lt;/style&gt;&lt;/DisplayText&gt;&lt;record&gt;&lt;rec-number&gt;36&lt;/rec-number&gt;&lt;foreign-keys&gt;&lt;key app="EN" db-id="spxsrws0a5dtstet0e5p2vsqfvrsad0f2e52" timestamp="1550006058"&gt;36&lt;/key&gt;&lt;/foreign-keys&gt;&lt;ref-type name="Journal Article"&gt;17&lt;/ref-type&gt;&lt;contributors&gt;&lt;authors&gt;&lt;author&gt;Wells G, Shea B, O&amp;apos;Connell J, Robertson J, et al&lt;/author&gt;&lt;/authors&gt;&lt;/contributors&gt;&lt;titles&gt;&lt;title&gt;The Newcastle-Ottawa Scale (NOS) for assessing the quality of nonrandomised studies in meta-analysis&lt;/title&gt;&lt;/titles&gt;&lt;dates&gt;&lt;year&gt;2011&lt;/year&gt;&lt;/dates&gt;&lt;urls&gt;&lt;related-urls&gt;&lt;url&gt;&lt;style face="normal" font="default" size="100%"&gt; &lt;/style&gt;&lt;style face="underline" font="default" size="100%"&gt;http://www&lt;/style&gt;&lt;style face="normal" font="default" size="100%"&gt;​.ohri.ca/programs​/clinical_epidemiology/oxford.asp.&lt;/style&gt;&lt;/url&gt;&lt;/related-urls&gt;&lt;/urls&gt;&lt;/record&gt;&lt;/Cite&gt;&lt;/EndNote&gt;</w:instrText>
      </w:r>
      <w:r w:rsidR="003D49AA">
        <w:fldChar w:fldCharType="separate"/>
      </w:r>
      <w:r w:rsidR="00D0596D" w:rsidRPr="00D0596D">
        <w:rPr>
          <w:noProof/>
          <w:vertAlign w:val="superscript"/>
        </w:rPr>
        <w:t>10</w:t>
      </w:r>
      <w:r w:rsidR="003D49AA">
        <w:fldChar w:fldCharType="end"/>
      </w:r>
      <w:r w:rsidR="00410A12">
        <w:t xml:space="preserve"> </w:t>
      </w:r>
      <w:r w:rsidR="003D49AA">
        <w:fldChar w:fldCharType="begin"/>
      </w:r>
      <w:r w:rsidR="00D0596D">
        <w:instrText xml:space="preserve"> ADDIN EN.CITE &lt;EndNote&gt;&lt;Cite&gt;&lt;Author&gt;Downs&lt;/Author&gt;&lt;Year&gt;1998&lt;/Year&gt;&lt;RecNum&gt;22&lt;/RecNum&gt;&lt;DisplayText&gt;&lt;style face="superscript"&gt;11&lt;/style&gt;&lt;/DisplayText&gt;&lt;record&gt;&lt;rec-number&gt;22&lt;/rec-number&gt;&lt;foreign-keys&gt;&lt;key app="EN" db-id="spxsrws0a5dtstet0e5p2vsqfvrsad0f2e52" timestamp="1531769863"&gt;22&lt;/key&gt;&lt;/foreign-keys&gt;&lt;ref-type name="Journal Article"&gt;17&lt;/ref-type&gt;&lt;contributors&gt;&lt;authors&gt;&lt;author&gt;Downs, S. H.&lt;/author&gt;&lt;author&gt;Black, N.&lt;/author&gt;&lt;/authors&gt;&lt;/contributors&gt;&lt;auth-address&gt;Department of Public Health and Policy, London School of Hygiene and Tropical Medicine.&lt;/auth-address&gt;&lt;titles&gt;&lt;title&gt;The feasibility of creating a checklist for the assessment of the methodological quality both of randomised and non-randomised studies of health care interventions&lt;/title&gt;&lt;secondary-title&gt;J Epidemiol Community Health&lt;/secondary-title&gt;&lt;alt-title&gt;Journal of epidemiology and community health&lt;/alt-title&gt;&lt;/titles&gt;&lt;periodical&gt;&lt;full-title&gt;J Epidemiol Community Health&lt;/full-title&gt;&lt;/periodical&gt;&lt;pages&gt;377-84&lt;/pages&gt;&lt;volume&gt;52&lt;/volume&gt;&lt;number&gt;6&lt;/number&gt;&lt;edition&gt;1998/10/09&lt;/edition&gt;&lt;keywords&gt;&lt;keyword&gt;Bias&lt;/keyword&gt;&lt;keyword&gt;Clinical Trials as Topic/*standards&lt;/keyword&gt;&lt;keyword&gt;Confounding Factors (Epidemiology)&lt;/keyword&gt;&lt;keyword&gt;Delivery of Health Care/*standards&lt;/keyword&gt;&lt;keyword&gt;Epidemiologic Studies&lt;/keyword&gt;&lt;keyword&gt;Feasibility Studies&lt;/keyword&gt;&lt;keyword&gt;Humans&lt;/keyword&gt;&lt;keyword&gt;Pilot Projects&lt;/keyword&gt;&lt;keyword&gt;*Quality Assurance, Health Care/organization &amp;amp; administration&lt;/keyword&gt;&lt;keyword&gt;Quality Control&lt;/keyword&gt;&lt;keyword&gt;Randomized Controlled Trials as Topic&lt;/keyword&gt;&lt;keyword&gt;Reproducibility of Results&lt;/keyword&gt;&lt;keyword&gt;Statistics, Nonparametric&lt;/keyword&gt;&lt;/keywords&gt;&lt;dates&gt;&lt;year&gt;1998&lt;/year&gt;&lt;pub-dates&gt;&lt;date&gt;Jun&lt;/date&gt;&lt;/pub-dates&gt;&lt;/dates&gt;&lt;isbn&gt;0143-005X (Print)&amp;#xD;0143-005x&lt;/isbn&gt;&lt;accession-num&gt;9764259&lt;/accession-num&gt;&lt;urls&gt;&lt;/urls&gt;&lt;custom2&gt;PMC1756728&lt;/custom2&gt;&lt;remote-database-provider&gt;NLM&lt;/remote-database-provider&gt;&lt;language&gt;eng&lt;/language&gt;&lt;/record&gt;&lt;/Cite&gt;&lt;/EndNote&gt;</w:instrText>
      </w:r>
      <w:r w:rsidR="003D49AA">
        <w:fldChar w:fldCharType="separate"/>
      </w:r>
      <w:r w:rsidR="00D0596D" w:rsidRPr="00D0596D">
        <w:rPr>
          <w:noProof/>
          <w:vertAlign w:val="superscript"/>
        </w:rPr>
        <w:t>11</w:t>
      </w:r>
      <w:r w:rsidR="003D49AA">
        <w:fldChar w:fldCharType="end"/>
      </w:r>
      <w:r w:rsidR="00286534">
        <w:t xml:space="preserve"> </w:t>
      </w:r>
      <w:r w:rsidR="003B7B66">
        <w:t>Th</w:t>
      </w:r>
      <w:r w:rsidR="006B7DAB">
        <w:t xml:space="preserve">e Downs and Black tool can be used to assess both </w:t>
      </w:r>
      <w:r w:rsidR="007C495A">
        <w:t>RCTs and non-RCTs</w:t>
      </w:r>
      <w:r w:rsidR="006B7DAB">
        <w:t xml:space="preserve"> providing a comparative score when mixed designs are included in a systematic review as in this case. It is a validated scale assessing 27 aspects and is considered an acceptable alternative to the Newcastle-Ottawa scale based on a comprehensive analysis of a wide range of such tools.</w:t>
      </w:r>
      <w:r w:rsidR="006B7DAB">
        <w:fldChar w:fldCharType="begin"/>
      </w:r>
      <w:r w:rsidR="00D0596D">
        <w:instrText xml:space="preserve"> ADDIN EN.CITE &lt;EndNote&gt;&lt;Cite&gt;&lt;Author&gt;Deeks&lt;/Author&gt;&lt;Year&gt;2003&lt;/Year&gt;&lt;RecNum&gt;38&lt;/RecNum&gt;&lt;DisplayText&gt;&lt;style face="superscript"&gt;12&lt;/style&gt;&lt;/DisplayText&gt;&lt;record&gt;&lt;rec-number&gt;38&lt;/rec-number&gt;&lt;foreign-keys&gt;&lt;key app="EN" db-id="spxsrws0a5dtstet0e5p2vsqfvrsad0f2e52" timestamp="1561457143"&gt;38&lt;/key&gt;&lt;/foreign-keys&gt;&lt;ref-type name="Journal Article"&gt;17&lt;/ref-type&gt;&lt;contributors&gt;&lt;authors&gt;&lt;author&gt;Deeks, J. J.&lt;/author&gt;&lt;author&gt;Dinnes, J.&lt;/author&gt;&lt;author&gt;D&amp;apos;Amico, R.&lt;/author&gt;&lt;author&gt;Sowden, A. J.&lt;/author&gt;&lt;author&gt;Sakarovitch, C.&lt;/author&gt;&lt;author&gt;Song, F.&lt;/author&gt;&lt;author&gt;Petticrew, M.&lt;/author&gt;&lt;author&gt;Altman, D. G.&lt;/author&gt;&lt;/authors&gt;&lt;/contributors&gt;&lt;auth-address&gt;Centre for Statistics in Medicine, Institute of Health Sciences, Oxford, UK.&lt;/auth-address&gt;&lt;titles&gt;&lt;title&gt;Evaluating non-randomised intervention studie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ii-x, 1-173&lt;/pages&gt;&lt;volume&gt;7&lt;/volume&gt;&lt;number&gt;27&lt;/number&gt;&lt;edition&gt;2003/09/23&lt;/edition&gt;&lt;keywords&gt;&lt;keyword&gt;Bias&lt;/keyword&gt;&lt;keyword&gt;*Clinical Trials as Topic&lt;/keyword&gt;&lt;keyword&gt;Diagnosis-Related Groups&lt;/keyword&gt;&lt;keyword&gt;Empirical Research&lt;/keyword&gt;&lt;keyword&gt;Humans&lt;/keyword&gt;&lt;keyword&gt;Patient Selection&lt;/keyword&gt;&lt;keyword&gt;Quality Control&lt;/keyword&gt;&lt;keyword&gt;Reproducibility of Results&lt;/keyword&gt;&lt;keyword&gt;Research Design&lt;/keyword&gt;&lt;keyword&gt;Selection Bias&lt;/keyword&gt;&lt;/keywords&gt;&lt;dates&gt;&lt;year&gt;2003&lt;/year&gt;&lt;/dates&gt;&lt;isbn&gt;1366-5278 (Print)&amp;#xD;1366-5278&lt;/isbn&gt;&lt;accession-num&gt;14499048&lt;/accession-num&gt;&lt;urls&gt;&lt;/urls&gt;&lt;remote-database-provider&gt;NLM&lt;/remote-database-provider&gt;&lt;language&gt;eng&lt;/language&gt;&lt;/record&gt;&lt;/Cite&gt;&lt;/EndNote&gt;</w:instrText>
      </w:r>
      <w:r w:rsidR="006B7DAB">
        <w:fldChar w:fldCharType="separate"/>
      </w:r>
      <w:r w:rsidR="00D0596D" w:rsidRPr="00D0596D">
        <w:rPr>
          <w:noProof/>
          <w:vertAlign w:val="superscript"/>
        </w:rPr>
        <w:t>12</w:t>
      </w:r>
      <w:r w:rsidR="006B7DAB">
        <w:fldChar w:fldCharType="end"/>
      </w:r>
    </w:p>
    <w:p w14:paraId="04492107" w14:textId="0484C604" w:rsidR="006161F6" w:rsidRDefault="006161F6" w:rsidP="006161F6">
      <w:pPr>
        <w:jc w:val="both"/>
        <w:rPr>
          <w:b/>
          <w:i/>
        </w:rPr>
      </w:pPr>
      <w:r w:rsidRPr="006161F6">
        <w:rPr>
          <w:b/>
          <w:i/>
        </w:rPr>
        <w:t>Data analysis</w:t>
      </w:r>
    </w:p>
    <w:p w14:paraId="31E03B6B" w14:textId="08B28D0E" w:rsidR="00EB7544" w:rsidRDefault="00B6499E" w:rsidP="00577369">
      <w:pPr>
        <w:jc w:val="both"/>
      </w:pPr>
      <w:r>
        <w:t>Given</w:t>
      </w:r>
      <w:r w:rsidR="006161F6">
        <w:t xml:space="preserve"> significant heterogeneity </w:t>
      </w:r>
      <w:r w:rsidR="00B00552">
        <w:t xml:space="preserve">of </w:t>
      </w:r>
      <w:r w:rsidR="00EB4DBE">
        <w:t xml:space="preserve">study types, </w:t>
      </w:r>
      <w:r w:rsidR="006161F6">
        <w:t>interventions and outcomes</w:t>
      </w:r>
      <w:r w:rsidR="00EB4DBE">
        <w:t>,</w:t>
      </w:r>
      <w:r w:rsidR="006161F6">
        <w:t xml:space="preserve"> it was </w:t>
      </w:r>
      <w:r w:rsidR="00EB4DBE">
        <w:t>considered</w:t>
      </w:r>
      <w:r w:rsidR="00B907A4">
        <w:t xml:space="preserve"> prospectively</w:t>
      </w:r>
      <w:r w:rsidR="00126A59">
        <w:t xml:space="preserve"> that </w:t>
      </w:r>
      <w:r w:rsidR="006161F6">
        <w:t>meta-analysis</w:t>
      </w:r>
      <w:r w:rsidR="00126A59">
        <w:t xml:space="preserve"> would not be feasible</w:t>
      </w:r>
      <w:r w:rsidR="006161F6">
        <w:t>.</w:t>
      </w:r>
      <w:r w:rsidR="00B907A4">
        <w:t xml:space="preserve"> </w:t>
      </w:r>
      <w:r w:rsidR="009862A8">
        <w:t xml:space="preserve">A reassessment of this </w:t>
      </w:r>
      <w:r w:rsidR="00126A59">
        <w:t xml:space="preserve"> was undertaken</w:t>
      </w:r>
      <w:r w:rsidR="00220764">
        <w:t xml:space="preserve"> by a statistician once the trials had been </w:t>
      </w:r>
      <w:r w:rsidR="00B00552">
        <w:t>identified and</w:t>
      </w:r>
      <w:r w:rsidR="000B717D">
        <w:t xml:space="preserve"> it was</w:t>
      </w:r>
      <w:r w:rsidR="00B00552">
        <w:t xml:space="preserve"> concluded</w:t>
      </w:r>
      <w:r w:rsidR="009862A8">
        <w:t xml:space="preserve"> that</w:t>
      </w:r>
      <w:r w:rsidR="00B00552">
        <w:t xml:space="preserve"> </w:t>
      </w:r>
      <w:r w:rsidR="00220764">
        <w:t xml:space="preserve">there was insufficient data  </w:t>
      </w:r>
      <w:r w:rsidR="00B00552">
        <w:t>for</w:t>
      </w:r>
      <w:r w:rsidR="00220764">
        <w:t xml:space="preserve"> meta-analysis.</w:t>
      </w:r>
      <w:r w:rsidR="00EB7544" w:rsidDel="00EB7544">
        <w:t xml:space="preserve"> </w:t>
      </w:r>
      <w:r w:rsidR="00AC65FE">
        <w:t>An assessment of the overall grade of the evidence for the primary outcome (success in obtaining a sample within 5 minutes), contamination and main adverse event</w:t>
      </w:r>
      <w:r w:rsidR="009D15FB">
        <w:t xml:space="preserve"> (crying</w:t>
      </w:r>
      <w:r w:rsidR="00AC65FE">
        <w:t xml:space="preserve">/distress) was carried out using an approach based on the GRADE approach. </w:t>
      </w:r>
      <w:r w:rsidR="00201E04">
        <w:fldChar w:fldCharType="begin">
          <w:fldData xml:space="preserve">PEVuZE5vdGU+PENpdGU+PEF1dGhvcj5BdGtpbnM8L0F1dGhvcj48WWVhcj4yMDA0PC9ZZWFyPjxS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</w:fldData>
        </w:fldChar>
      </w:r>
      <w:r w:rsidR="00D0596D">
        <w:instrText xml:space="preserve"> ADDIN EN.CITE </w:instrText>
      </w:r>
      <w:r w:rsidR="00D0596D">
        <w:fldChar w:fldCharType="begin">
          <w:fldData xml:space="preserve">PEVuZE5vdGU+PENpdGU+PEF1dGhvcj5BdGtpbnM8L0F1dGhvcj48WWVhcj4yMDA0PC9ZZWFyPjxS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</w:fldData>
        </w:fldChar>
      </w:r>
      <w:r w:rsidR="00D0596D">
        <w:instrText xml:space="preserve"> ADDIN EN.CITE.DATA </w:instrText>
      </w:r>
      <w:r w:rsidR="00D0596D">
        <w:fldChar w:fldCharType="end"/>
      </w:r>
      <w:r w:rsidR="00201E04">
        <w:fldChar w:fldCharType="separate"/>
      </w:r>
      <w:r w:rsidR="00D0596D" w:rsidRPr="00D0596D">
        <w:rPr>
          <w:noProof/>
          <w:vertAlign w:val="superscript"/>
        </w:rPr>
        <w:t>13</w:t>
      </w:r>
      <w:r w:rsidR="00201E04">
        <w:fldChar w:fldCharType="end"/>
      </w:r>
    </w:p>
    <w:p w14:paraId="4967E5A1" w14:textId="77777777" w:rsidR="00201E04" w:rsidRDefault="00201E04" w:rsidP="00577369">
      <w:pPr>
        <w:jc w:val="both"/>
      </w:pPr>
      <w:bookmarkStart w:id="1" w:name="_Hlk12904084"/>
    </w:p>
    <w:p w14:paraId="25AA7F6A" w14:textId="223C5ADF" w:rsidR="00A977B3" w:rsidRDefault="00A977B3" w:rsidP="00F04423">
      <w:pPr>
        <w:jc w:val="both"/>
      </w:pPr>
    </w:p>
    <w:p w14:paraId="0076E180" w14:textId="6BB59FB9" w:rsidR="004D25D2" w:rsidRDefault="004D25D2" w:rsidP="00F04423">
      <w:pPr>
        <w:jc w:val="both"/>
      </w:pPr>
    </w:p>
    <w:p w14:paraId="31BD6D34" w14:textId="4B131F9C" w:rsidR="004D25D2" w:rsidRDefault="004D25D2" w:rsidP="00F04423">
      <w:pPr>
        <w:jc w:val="both"/>
      </w:pPr>
    </w:p>
    <w:p w14:paraId="37B07498" w14:textId="0775CBA8" w:rsidR="004D25D2" w:rsidRDefault="004D25D2" w:rsidP="00F04423">
      <w:pPr>
        <w:jc w:val="both"/>
      </w:pPr>
    </w:p>
    <w:p w14:paraId="4D1296BD" w14:textId="5D2DBF07" w:rsidR="004D25D2" w:rsidRDefault="004D25D2" w:rsidP="00F04423">
      <w:pPr>
        <w:jc w:val="both"/>
      </w:pPr>
    </w:p>
    <w:p w14:paraId="3F065EBD" w14:textId="726D416A" w:rsidR="004D25D2" w:rsidRDefault="004D25D2" w:rsidP="00F04423">
      <w:pPr>
        <w:jc w:val="both"/>
      </w:pPr>
    </w:p>
    <w:p w14:paraId="647367A8" w14:textId="3A5C8474" w:rsidR="004D25D2" w:rsidRDefault="004D25D2" w:rsidP="00F04423">
      <w:pPr>
        <w:jc w:val="both"/>
      </w:pPr>
    </w:p>
    <w:p w14:paraId="0A52299D" w14:textId="0D132CDA" w:rsidR="004D25D2" w:rsidRDefault="004D25D2" w:rsidP="00F04423">
      <w:pPr>
        <w:jc w:val="both"/>
      </w:pPr>
    </w:p>
    <w:p w14:paraId="33AC5F3E" w14:textId="76CEA244" w:rsidR="004D25D2" w:rsidRDefault="004D25D2" w:rsidP="00F04423">
      <w:pPr>
        <w:jc w:val="both"/>
      </w:pPr>
    </w:p>
    <w:p w14:paraId="7033F540" w14:textId="14547D7B" w:rsidR="004D25D2" w:rsidRDefault="004D25D2" w:rsidP="00F04423">
      <w:pPr>
        <w:jc w:val="both"/>
      </w:pPr>
    </w:p>
    <w:p w14:paraId="085E9A73" w14:textId="3057DB2F" w:rsidR="004D25D2" w:rsidRDefault="004D25D2" w:rsidP="00F04423">
      <w:pPr>
        <w:jc w:val="both"/>
      </w:pPr>
    </w:p>
    <w:p w14:paraId="358076C3" w14:textId="1C58E4C5" w:rsidR="004D25D2" w:rsidRDefault="004D25D2" w:rsidP="00F04423">
      <w:pPr>
        <w:jc w:val="both"/>
      </w:pPr>
    </w:p>
    <w:p w14:paraId="194D0973" w14:textId="3B7036E0" w:rsidR="004D25D2" w:rsidRDefault="004D25D2" w:rsidP="00F04423">
      <w:pPr>
        <w:jc w:val="both"/>
      </w:pPr>
    </w:p>
    <w:p w14:paraId="5AF60EC2" w14:textId="2CA10B15" w:rsidR="004D25D2" w:rsidRDefault="004D25D2" w:rsidP="00F04423">
      <w:pPr>
        <w:jc w:val="both"/>
      </w:pPr>
    </w:p>
    <w:p w14:paraId="3932FFF8" w14:textId="749290AD" w:rsidR="004D25D2" w:rsidRDefault="004D25D2" w:rsidP="00F04423">
      <w:pPr>
        <w:jc w:val="both"/>
      </w:pPr>
    </w:p>
    <w:p w14:paraId="35C536E8" w14:textId="69D83812" w:rsidR="004D25D2" w:rsidRDefault="004D25D2" w:rsidP="00F04423">
      <w:pPr>
        <w:jc w:val="both"/>
      </w:pPr>
    </w:p>
    <w:p w14:paraId="26EC09EB" w14:textId="48454E1E" w:rsidR="004D25D2" w:rsidRDefault="004D25D2" w:rsidP="00F04423">
      <w:pPr>
        <w:jc w:val="both"/>
      </w:pPr>
    </w:p>
    <w:p w14:paraId="25D2B542" w14:textId="1F806F15" w:rsidR="004D25D2" w:rsidRDefault="004D25D2" w:rsidP="00F04423">
      <w:pPr>
        <w:jc w:val="both"/>
      </w:pPr>
    </w:p>
    <w:p w14:paraId="1D3244C2" w14:textId="2C848EEF" w:rsidR="004D25D2" w:rsidRDefault="004D25D2" w:rsidP="00F04423">
      <w:pPr>
        <w:jc w:val="both"/>
      </w:pPr>
    </w:p>
    <w:p w14:paraId="746C3319" w14:textId="75F142D6" w:rsidR="004D25D2" w:rsidRDefault="004D25D2" w:rsidP="00F04423">
      <w:pPr>
        <w:jc w:val="both"/>
      </w:pPr>
    </w:p>
    <w:p w14:paraId="538A8376" w14:textId="03E2166B" w:rsidR="004D25D2" w:rsidRDefault="004D25D2" w:rsidP="00F04423">
      <w:pPr>
        <w:jc w:val="both"/>
      </w:pPr>
    </w:p>
    <w:p w14:paraId="1382C477" w14:textId="1AB7C88C" w:rsidR="004D25D2" w:rsidRDefault="004D25D2" w:rsidP="00F04423">
      <w:pPr>
        <w:jc w:val="both"/>
      </w:pPr>
    </w:p>
    <w:p w14:paraId="179568FF" w14:textId="59E9B2B6" w:rsidR="004D25D2" w:rsidRDefault="004D25D2" w:rsidP="00F04423">
      <w:pPr>
        <w:jc w:val="both"/>
      </w:pPr>
    </w:p>
    <w:p w14:paraId="7579D32B" w14:textId="5DA71DC4" w:rsidR="004D25D2" w:rsidRDefault="004D25D2" w:rsidP="00F04423">
      <w:pPr>
        <w:jc w:val="both"/>
      </w:pPr>
    </w:p>
    <w:p w14:paraId="57B1A6FE" w14:textId="77777777" w:rsidR="004D25D2" w:rsidRDefault="004D25D2" w:rsidP="00F04423">
      <w:pPr>
        <w:jc w:val="both"/>
      </w:pPr>
    </w:p>
    <w:p w14:paraId="49901012" w14:textId="65E97665" w:rsidR="00F9208D" w:rsidRDefault="006161F6" w:rsidP="00F04423">
      <w:pPr>
        <w:jc w:val="both"/>
      </w:pPr>
      <w:r>
        <w:t xml:space="preserve">Figure 1. </w:t>
      </w:r>
      <w:r w:rsidR="002505D0">
        <w:t xml:space="preserve">Preferred Reporting Items for Systematic Reviews and Meta-Analyses (PRISMA) </w:t>
      </w:r>
      <w:r w:rsidR="00AF4088">
        <w:t>f</w:t>
      </w:r>
      <w:r>
        <w:t>low diagram of studie</w:t>
      </w:r>
      <w:r w:rsidR="002505D0">
        <w:t>s</w:t>
      </w:r>
    </w:p>
    <w:bookmarkEnd w:id="1"/>
    <w:p w14:paraId="37060F21" w14:textId="65C82068" w:rsidR="00B514D5" w:rsidRPr="00BF0478" w:rsidRDefault="00B514D5" w:rsidP="00F04423">
      <w:pPr>
        <w:jc w:val="both"/>
        <w:rPr>
          <w:u w:val="single"/>
        </w:rPr>
      </w:pPr>
      <w:r w:rsidRPr="00BF0478">
        <w:rPr>
          <w:b/>
          <w:u w:val="single"/>
        </w:rPr>
        <w:lastRenderedPageBreak/>
        <w:t>RESULTS</w:t>
      </w:r>
    </w:p>
    <w:p w14:paraId="39913957" w14:textId="47461198" w:rsidR="00701D71" w:rsidRPr="00285EF2" w:rsidRDefault="006161F6" w:rsidP="00701D71">
      <w:pPr>
        <w:jc w:val="both"/>
        <w:rPr>
          <w:b/>
          <w:i/>
        </w:rPr>
      </w:pPr>
      <w:r w:rsidRPr="009C4DA6">
        <w:rPr>
          <w:b/>
          <w:i/>
        </w:rPr>
        <w:t>Literature search</w:t>
      </w:r>
      <w:r w:rsidR="00D03688" w:rsidRPr="009C4DA6">
        <w:rPr>
          <w:b/>
          <w:i/>
        </w:rPr>
        <w:t xml:space="preserve"> and inclusion</w:t>
      </w:r>
    </w:p>
    <w:p w14:paraId="01A57F40" w14:textId="565618AE" w:rsidR="00A354CC" w:rsidRDefault="003D49AA" w:rsidP="00F04423">
      <w:pPr>
        <w:jc w:val="both"/>
      </w:pPr>
      <w:r>
        <w:t>Database searches</w:t>
      </w:r>
      <w:r w:rsidR="009C4DA6">
        <w:t xml:space="preserve"> identified </w:t>
      </w:r>
      <w:r w:rsidR="008C38B9">
        <w:t>1536 records</w:t>
      </w:r>
      <w:r w:rsidR="009C4DA6">
        <w:t xml:space="preserve">. </w:t>
      </w:r>
      <w:r w:rsidR="00116B09">
        <w:t>Two</w:t>
      </w:r>
      <w:r w:rsidR="009C4DA6">
        <w:t xml:space="preserve"> further relevant stud</w:t>
      </w:r>
      <w:r w:rsidR="00116B09">
        <w:t>ies</w:t>
      </w:r>
      <w:r w:rsidR="009C4DA6">
        <w:t xml:space="preserve"> w</w:t>
      </w:r>
      <w:r w:rsidR="0074333E">
        <w:t>ere</w:t>
      </w:r>
      <w:r w:rsidR="009C4DA6">
        <w:t xml:space="preserve"> found on review of reference lists of included studies</w:t>
      </w:r>
      <w:r w:rsidR="000B717D">
        <w:t xml:space="preserve">, </w:t>
      </w:r>
      <w:r w:rsidR="0074333E">
        <w:t>and one further study found by other sources</w:t>
      </w:r>
      <w:r w:rsidR="000B717D">
        <w:t>.</w:t>
      </w:r>
      <w:r w:rsidR="001B0BAA">
        <w:t xml:space="preserve"> No studies were excluded due to publication language. </w:t>
      </w:r>
      <w:r w:rsidR="009C4DA6">
        <w:t xml:space="preserve"> Following initial </w:t>
      </w:r>
      <w:r w:rsidR="00B00552">
        <w:t xml:space="preserve">title and abstract screening, </w:t>
      </w:r>
      <w:r w:rsidR="000A5072">
        <w:t>2</w:t>
      </w:r>
      <w:r w:rsidR="0074333E">
        <w:t>4</w:t>
      </w:r>
      <w:r w:rsidR="000A5072">
        <w:t xml:space="preserve"> studies were assessed as relevant or </w:t>
      </w:r>
      <w:r w:rsidR="00546E49">
        <w:t>maybe</w:t>
      </w:r>
      <w:r w:rsidR="000A5072">
        <w:t xml:space="preserve"> relevant.  </w:t>
      </w:r>
      <w:r w:rsidR="00F9208D">
        <w:t>Full text versions of</w:t>
      </w:r>
      <w:r w:rsidR="00A977B3">
        <w:t xml:space="preserve"> </w:t>
      </w:r>
      <w:r w:rsidR="000A5072">
        <w:t>these</w:t>
      </w:r>
      <w:r w:rsidR="00A977B3">
        <w:t xml:space="preserve"> </w:t>
      </w:r>
      <w:r w:rsidR="008C38B9">
        <w:t xml:space="preserve">publications </w:t>
      </w:r>
      <w:r w:rsidR="00A977B3">
        <w:t xml:space="preserve">were </w:t>
      </w:r>
      <w:r>
        <w:t xml:space="preserve">reviewed, </w:t>
      </w:r>
      <w:r w:rsidR="000A5072">
        <w:t xml:space="preserve">and </w:t>
      </w:r>
      <w:r w:rsidR="008C38B9">
        <w:t>1</w:t>
      </w:r>
      <w:r w:rsidR="0074333E">
        <w:t>1</w:t>
      </w:r>
      <w:r w:rsidR="008C38B9">
        <w:t xml:space="preserve"> studies </w:t>
      </w:r>
      <w:r w:rsidR="000A5072">
        <w:t xml:space="preserve">selected for inclusion. </w:t>
      </w:r>
      <w:r w:rsidR="00A977B3">
        <w:t xml:space="preserve">Reasons for exclusion of remaining </w:t>
      </w:r>
      <w:r w:rsidR="008C38B9">
        <w:t>publications</w:t>
      </w:r>
      <w:r w:rsidR="00A977B3">
        <w:t xml:space="preserve"> are listed in Figure 1</w:t>
      </w:r>
      <w:r w:rsidR="00B97492">
        <w:t>.</w:t>
      </w:r>
      <w:r w:rsidR="00650473">
        <w:t xml:space="preserve"> T</w:t>
      </w:r>
      <w:r w:rsidR="00E669E7">
        <w:t>hree</w:t>
      </w:r>
      <w:r w:rsidR="00650473">
        <w:t xml:space="preserve"> abstracts of studies were excluded because they did not report enough information to allow risk of bias and quality assessment to be performed.</w:t>
      </w:r>
      <w:r w:rsidR="00D0596D">
        <w:fldChar w:fldCharType="begin">
          <w:fldData xml:space="preserve">PEVuZE5vdGU+PENpdGU+PEF1dGhvcj5OaWthbTwvQXV0aG9yPjxZZWFyPjIwMTc8L1llYXI+PFJl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=
</w:fldData>
        </w:fldChar>
      </w:r>
      <w:r w:rsidR="00D0596D">
        <w:instrText xml:space="preserve"> ADDIN EN.CITE </w:instrText>
      </w:r>
      <w:r w:rsidR="00D0596D">
        <w:fldChar w:fldCharType="begin">
          <w:fldData xml:space="preserve">PEVuZE5vdGU+PENpdGU+PEF1dGhvcj5OaWthbTwvQXV0aG9yPjxZZWFyPjIwMTc8L1llYXI+PFJl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=
</w:fldData>
        </w:fldChar>
      </w:r>
      <w:r w:rsidR="00D0596D">
        <w:instrText xml:space="preserve"> ADDIN EN.CITE.DATA </w:instrText>
      </w:r>
      <w:r w:rsidR="00D0596D">
        <w:fldChar w:fldCharType="end"/>
      </w:r>
      <w:r w:rsidR="00D0596D">
        <w:fldChar w:fldCharType="separate"/>
      </w:r>
      <w:r w:rsidR="00D0596D" w:rsidRPr="00D0596D">
        <w:rPr>
          <w:noProof/>
          <w:vertAlign w:val="superscript"/>
        </w:rPr>
        <w:t>14-16</w:t>
      </w:r>
      <w:r w:rsidR="00D0596D">
        <w:fldChar w:fldCharType="end"/>
      </w:r>
      <w:r>
        <w:t xml:space="preserve"> </w:t>
      </w:r>
    </w:p>
    <w:p w14:paraId="30D46F04" w14:textId="687082A0" w:rsidR="00F9208D" w:rsidRDefault="00DA1170" w:rsidP="00F04423">
      <w:pPr>
        <w:jc w:val="both"/>
        <w:rPr>
          <w:b/>
          <w:i/>
        </w:rPr>
      </w:pPr>
      <w:r w:rsidRPr="00DA1170">
        <w:rPr>
          <w:b/>
          <w:i/>
        </w:rPr>
        <w:t>Description of studies included</w:t>
      </w:r>
    </w:p>
    <w:p w14:paraId="4B1EC9D9" w14:textId="28679547" w:rsidR="000F389D" w:rsidRDefault="008C38B9" w:rsidP="000A5072">
      <w:pPr>
        <w:jc w:val="both"/>
      </w:pPr>
      <w:r>
        <w:t>Three RCTs</w:t>
      </w:r>
      <w:r w:rsidR="007A363F">
        <w:t>,</w:t>
      </w:r>
      <w:r w:rsidR="004F6E99">
        <w:fldChar w:fldCharType="begin">
          <w:fldData xml:space="preserve">PEVuZE5vdGU+PENpdGU+PEF1dGhvcj5EYXZpZXM8L0F1dGhvcj48WWVhcj4yMDA4PC9ZZWFyPjxS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</w:fldData>
        </w:fldChar>
      </w:r>
      <w:r w:rsidR="00D0596D">
        <w:instrText xml:space="preserve"> ADDIN EN.CITE </w:instrText>
      </w:r>
      <w:r w:rsidR="00D0596D">
        <w:fldChar w:fldCharType="begin">
          <w:fldData xml:space="preserve">PEVuZE5vdGU+PENpdGU+PEF1dGhvcj5EYXZpZXM8L0F1dGhvcj48WWVhcj4yMDA4PC9ZZWFyPjxS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</w:fldData>
        </w:fldChar>
      </w:r>
      <w:r w:rsidR="00D0596D">
        <w:instrText xml:space="preserve"> ADDIN EN.CITE.DATA </w:instrText>
      </w:r>
      <w:r w:rsidR="00D0596D">
        <w:fldChar w:fldCharType="end"/>
      </w:r>
      <w:r w:rsidR="004F6E99">
        <w:fldChar w:fldCharType="separate"/>
      </w:r>
      <w:r w:rsidR="00D0596D" w:rsidRPr="00D0596D">
        <w:rPr>
          <w:noProof/>
          <w:vertAlign w:val="superscript"/>
        </w:rPr>
        <w:t>17-19</w:t>
      </w:r>
      <w:r w:rsidR="004F6E99">
        <w:fldChar w:fldCharType="end"/>
      </w:r>
      <w:r w:rsidR="007A363F">
        <w:t xml:space="preserve"> two non-randomised studies (a feasibility study which compared an intervention at two different temperatures and a comparison of tapping with </w:t>
      </w:r>
      <w:r w:rsidR="004F6E99">
        <w:t>collection in urine bags)</w:t>
      </w:r>
      <w:r w:rsidR="004F6E99">
        <w:fldChar w:fldCharType="begin">
          <w:fldData xml:space="preserve">PEVuZE5vdGU+PENpdGU+PEF1dGhvcj5UYXlsb3IgTVJIPC9BdXRob3I+PFllYXI+MTk4NjwvWWVh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</w:fldData>
        </w:fldChar>
      </w:r>
      <w:r w:rsidR="00D0596D">
        <w:instrText xml:space="preserve"> ADDIN EN.CITE </w:instrText>
      </w:r>
      <w:r w:rsidR="00D0596D">
        <w:fldChar w:fldCharType="begin">
          <w:fldData xml:space="preserve">PEVuZE5vdGU+PENpdGU+PEF1dGhvcj5UYXlsb3IgTVJIPC9BdXRob3I+PFllYXI+MTk4NjwvWWVh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</w:fldData>
        </w:fldChar>
      </w:r>
      <w:r w:rsidR="00D0596D">
        <w:instrText xml:space="preserve"> ADDIN EN.CITE.DATA </w:instrText>
      </w:r>
      <w:r w:rsidR="00D0596D">
        <w:fldChar w:fldCharType="end"/>
      </w:r>
      <w:r w:rsidR="004F6E99">
        <w:fldChar w:fldCharType="separate"/>
      </w:r>
      <w:r w:rsidR="00D0596D" w:rsidRPr="00D0596D">
        <w:rPr>
          <w:noProof/>
          <w:vertAlign w:val="superscript"/>
        </w:rPr>
        <w:t>20 21</w:t>
      </w:r>
      <w:r w:rsidR="004F6E99">
        <w:fldChar w:fldCharType="end"/>
      </w:r>
      <w:r w:rsidR="007A363F">
        <w:t xml:space="preserve"> and </w:t>
      </w:r>
      <w:r w:rsidR="00E669E7">
        <w:t>six</w:t>
      </w:r>
      <w:r w:rsidR="007A363F">
        <w:t xml:space="preserve"> uncontrolled pre-post trials</w:t>
      </w:r>
      <w:r w:rsidR="00ED79F6">
        <w:t xml:space="preserve"> were identified</w:t>
      </w:r>
      <w:r w:rsidR="00DB32A7">
        <w:t>.</w:t>
      </w:r>
      <w:r w:rsidR="009D23EC">
        <w:fldChar w:fldCharType="begin">
          <w:fldData xml:space="preserve">PEVuZE5vdGU+PENpdGU+PEF1dGhvcj5IZXJyZXJvcyBGZXJuw6FuZGV6PC9BdXRob3I+PFllYXI+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ENpdGU+PEF1dGhvcj5OZXBhbCBBPC9B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</w:fldData>
        </w:fldChar>
      </w:r>
      <w:r w:rsidR="00D0596D">
        <w:instrText xml:space="preserve"> ADDIN EN.CITE </w:instrText>
      </w:r>
      <w:r w:rsidR="00D0596D">
        <w:fldChar w:fldCharType="begin">
          <w:fldData xml:space="preserve">PEVuZE5vdGU+PENpdGU+PEF1dGhvcj5IZXJyZXJvcyBGZXJuw6FuZGV6PC9BdXRob3I+PFllYXI+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ENpdGU+PEF1dGhvcj5OZXBhbCBBPC9B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</w:fldData>
        </w:fldChar>
      </w:r>
      <w:r w:rsidR="00D0596D">
        <w:instrText xml:space="preserve"> ADDIN EN.CITE.DATA </w:instrText>
      </w:r>
      <w:r w:rsidR="00D0596D">
        <w:fldChar w:fldCharType="end"/>
      </w:r>
      <w:r w:rsidR="009D23EC">
        <w:fldChar w:fldCharType="separate"/>
      </w:r>
      <w:r w:rsidR="00D0596D" w:rsidRPr="00D0596D">
        <w:rPr>
          <w:noProof/>
          <w:vertAlign w:val="superscript"/>
        </w:rPr>
        <w:t>22-27</w:t>
      </w:r>
      <w:r w:rsidR="009D23EC">
        <w:fldChar w:fldCharType="end"/>
      </w:r>
      <w:r w:rsidR="007A363F">
        <w:t xml:space="preserve"> </w:t>
      </w:r>
      <w:r w:rsidR="00546E49">
        <w:t xml:space="preserve"> (Table</w:t>
      </w:r>
      <w:r w:rsidR="00D0596D">
        <w:t>s</w:t>
      </w:r>
      <w:r w:rsidR="00546E49">
        <w:t xml:space="preserve"> 1</w:t>
      </w:r>
      <w:r w:rsidR="00DB32A7">
        <w:t xml:space="preserve"> &amp;</w:t>
      </w:r>
      <w:r w:rsidR="0074333E">
        <w:t xml:space="preserve"> </w:t>
      </w:r>
      <w:r w:rsidR="00DB32A7">
        <w:t>4</w:t>
      </w:r>
      <w:r w:rsidR="00546E49">
        <w:t xml:space="preserve">) </w:t>
      </w:r>
      <w:r w:rsidR="000F389D" w:rsidDel="000F389D">
        <w:t xml:space="preserve"> </w:t>
      </w:r>
    </w:p>
    <w:p w14:paraId="4CB17316" w14:textId="77777777" w:rsidR="000A5312" w:rsidRDefault="000A5312" w:rsidP="00E13838">
      <w:pPr>
        <w:jc w:val="both"/>
        <w:rPr>
          <w:b/>
          <w:i/>
        </w:rPr>
      </w:pPr>
    </w:p>
    <w:p w14:paraId="7E0420C8" w14:textId="054BEC35" w:rsidR="00FD36D6" w:rsidRDefault="00FD36D6" w:rsidP="00E13838">
      <w:pPr>
        <w:jc w:val="both"/>
        <w:rPr>
          <w:b/>
          <w:i/>
        </w:rPr>
      </w:pPr>
      <w:r>
        <w:rPr>
          <w:b/>
          <w:i/>
        </w:rPr>
        <w:t>Randomised controlled trials</w:t>
      </w:r>
    </w:p>
    <w:p w14:paraId="145FBCD6" w14:textId="77777777" w:rsidR="00F914ED" w:rsidRDefault="00F914ED" w:rsidP="00F914ED">
      <w:pPr>
        <w:jc w:val="both"/>
        <w:rPr>
          <w:b/>
          <w:i/>
        </w:rPr>
      </w:pPr>
      <w:r w:rsidRPr="00047F5A">
        <w:rPr>
          <w:b/>
          <w:i/>
        </w:rPr>
        <w:t>Risk of bias and quality assessments</w:t>
      </w:r>
    </w:p>
    <w:p w14:paraId="339F6D3D" w14:textId="2D79ADBE" w:rsidR="001A62CE" w:rsidRPr="0074333E" w:rsidRDefault="00F914ED" w:rsidP="00E13838">
      <w:pPr>
        <w:jc w:val="both"/>
        <w:rPr>
          <w:bCs/>
          <w:iCs/>
        </w:rPr>
      </w:pPr>
      <w:r>
        <w:rPr>
          <w:bCs/>
          <w:iCs/>
        </w:rPr>
        <w:t xml:space="preserve">Whilst none of the included studies were blinded, the objective nature of the outcomes (time to voiding) mitigated the risk of bias posed. The nature of the interventions would make blinding </w:t>
      </w:r>
      <w:r w:rsidR="00D0596D">
        <w:rPr>
          <w:bCs/>
          <w:iCs/>
        </w:rPr>
        <w:t>of</w:t>
      </w:r>
      <w:r>
        <w:rPr>
          <w:bCs/>
          <w:iCs/>
        </w:rPr>
        <w:t xml:space="preserve"> participants and those delivering the intervention challenging. </w:t>
      </w:r>
      <w:r w:rsidR="00BA219B">
        <w:rPr>
          <w:bCs/>
          <w:iCs/>
        </w:rPr>
        <w:t>T</w:t>
      </w:r>
      <w:r>
        <w:rPr>
          <w:bCs/>
          <w:iCs/>
        </w:rPr>
        <w:t xml:space="preserve">he </w:t>
      </w:r>
      <w:r w:rsidR="00D0596D">
        <w:rPr>
          <w:bCs/>
          <w:iCs/>
        </w:rPr>
        <w:t>trial</w:t>
      </w:r>
      <w:r>
        <w:rPr>
          <w:bCs/>
          <w:iCs/>
        </w:rPr>
        <w:t xml:space="preserve"> utilising gauze soaked in cold</w:t>
      </w:r>
      <w:r w:rsidR="00D0596D">
        <w:rPr>
          <w:bCs/>
          <w:iCs/>
        </w:rPr>
        <w:t xml:space="preserve"> saline</w:t>
      </w:r>
      <w:r>
        <w:rPr>
          <w:bCs/>
          <w:iCs/>
        </w:rPr>
        <w:t xml:space="preserve"> was</w:t>
      </w:r>
      <w:r w:rsidR="00BA219B">
        <w:rPr>
          <w:bCs/>
          <w:iCs/>
        </w:rPr>
        <w:t xml:space="preserve"> judged to be</w:t>
      </w:r>
      <w:r>
        <w:rPr>
          <w:bCs/>
          <w:iCs/>
        </w:rPr>
        <w:t xml:space="preserve"> at low risk of bias,</w:t>
      </w:r>
      <w:r>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Pr>
          <w:bCs/>
          <w:iCs/>
        </w:rPr>
        <w:fldChar w:fldCharType="separate"/>
      </w:r>
      <w:r w:rsidR="00D0596D" w:rsidRPr="00D0596D">
        <w:rPr>
          <w:bCs/>
          <w:iCs/>
          <w:noProof/>
          <w:vertAlign w:val="superscript"/>
        </w:rPr>
        <w:t>19</w:t>
      </w:r>
      <w:r>
        <w:rPr>
          <w:bCs/>
          <w:iCs/>
        </w:rPr>
        <w:fldChar w:fldCharType="end"/>
      </w:r>
      <w:r>
        <w:rPr>
          <w:bCs/>
          <w:iCs/>
        </w:rPr>
        <w:t xml:space="preserve"> with the</w:t>
      </w:r>
      <w:r w:rsidR="00BA219B">
        <w:rPr>
          <w:bCs/>
          <w:iCs/>
        </w:rPr>
        <w:t xml:space="preserve"> overall risk of bias in the</w:t>
      </w:r>
      <w:r>
        <w:rPr>
          <w:bCs/>
          <w:iCs/>
        </w:rPr>
        <w:t xml:space="preserve"> remaining </w:t>
      </w:r>
      <w:r w:rsidR="00D0596D">
        <w:rPr>
          <w:bCs/>
          <w:iCs/>
        </w:rPr>
        <w:t>trials</w:t>
      </w:r>
      <w:r>
        <w:rPr>
          <w:bCs/>
          <w:iCs/>
        </w:rPr>
        <w:t xml:space="preserve"> being unclear.</w:t>
      </w:r>
      <w:r>
        <w:rPr>
          <w:bCs/>
          <w:iCs/>
        </w:rPr>
        <w:fldChar w:fldCharType="begin">
          <w:fldData xml:space="preserve">PEVuZE5vdGU+PENpdGU+PEF1dGhvcj5EYXZpZXM8L0F1dGhvcj48WWVhcj4yMDA4PC9ZZWFyPjxS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</w:fldData>
        </w:fldChar>
      </w:r>
      <w:r w:rsidR="00D0596D">
        <w:rPr>
          <w:bCs/>
          <w:iCs/>
        </w:rPr>
        <w:instrText xml:space="preserve"> ADDIN EN.CITE </w:instrText>
      </w:r>
      <w:r w:rsidR="00D0596D">
        <w:rPr>
          <w:bCs/>
          <w:iCs/>
        </w:rPr>
        <w:fldChar w:fldCharType="begin">
          <w:fldData xml:space="preserve">PEVuZE5vdGU+PENpdGU+PEF1dGhvcj5EYXZpZXM8L0F1dGhvcj48WWVhcj4yMDA4PC9ZZWFyPjxS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</w:fldData>
        </w:fldChar>
      </w:r>
      <w:r w:rsidR="00D0596D">
        <w:rPr>
          <w:bCs/>
          <w:iCs/>
        </w:rPr>
        <w:instrText xml:space="preserve"> ADDIN EN.CITE.DATA </w:instrText>
      </w:r>
      <w:r w:rsidR="00D0596D">
        <w:rPr>
          <w:bCs/>
          <w:iCs/>
        </w:rPr>
      </w:r>
      <w:r w:rsidR="00D0596D">
        <w:rPr>
          <w:bCs/>
          <w:iCs/>
        </w:rPr>
        <w:fldChar w:fldCharType="end"/>
      </w:r>
      <w:r>
        <w:rPr>
          <w:bCs/>
          <w:iCs/>
        </w:rPr>
      </w:r>
      <w:r>
        <w:rPr>
          <w:bCs/>
          <w:iCs/>
        </w:rPr>
        <w:fldChar w:fldCharType="separate"/>
      </w:r>
      <w:r w:rsidR="00D0596D" w:rsidRPr="00D0596D">
        <w:rPr>
          <w:bCs/>
          <w:iCs/>
          <w:noProof/>
          <w:vertAlign w:val="superscript"/>
        </w:rPr>
        <w:t>17 18</w:t>
      </w:r>
      <w:r>
        <w:rPr>
          <w:bCs/>
          <w:iCs/>
        </w:rPr>
        <w:fldChar w:fldCharType="end"/>
      </w:r>
      <w:r w:rsidR="00D0596D">
        <w:rPr>
          <w:bCs/>
          <w:iCs/>
        </w:rPr>
        <w:t xml:space="preserve"> (Tables 2 &amp; 3)</w:t>
      </w:r>
    </w:p>
    <w:p w14:paraId="02511C78" w14:textId="19CD77B6" w:rsidR="00E13838" w:rsidRDefault="00E13838" w:rsidP="00E13838">
      <w:pPr>
        <w:jc w:val="both"/>
        <w:rPr>
          <w:b/>
          <w:i/>
        </w:rPr>
      </w:pPr>
      <w:r w:rsidRPr="005338CE">
        <w:rPr>
          <w:b/>
          <w:i/>
        </w:rPr>
        <w:t>Patient characteristics</w:t>
      </w:r>
      <w:r>
        <w:rPr>
          <w:b/>
          <w:i/>
        </w:rPr>
        <w:t xml:space="preserve"> and settings</w:t>
      </w:r>
    </w:p>
    <w:p w14:paraId="7A7641C7" w14:textId="188C34CB" w:rsidR="00FD36D6" w:rsidRPr="00FD36D6" w:rsidRDefault="00FD36D6" w:rsidP="00E13838">
      <w:pPr>
        <w:jc w:val="both"/>
        <w:rPr>
          <w:bCs/>
          <w:iCs/>
        </w:rPr>
      </w:pPr>
      <w:r w:rsidRPr="00FD36D6">
        <w:rPr>
          <w:bCs/>
          <w:iCs/>
        </w:rPr>
        <w:t xml:space="preserve">The </w:t>
      </w:r>
      <w:r w:rsidR="00D712D4">
        <w:rPr>
          <w:bCs/>
          <w:iCs/>
        </w:rPr>
        <w:t>three</w:t>
      </w:r>
      <w:r w:rsidRPr="00FD36D6">
        <w:rPr>
          <w:bCs/>
          <w:iCs/>
        </w:rPr>
        <w:t xml:space="preserve"> RCTs included a total of </w:t>
      </w:r>
      <w:r w:rsidR="00D712D4">
        <w:rPr>
          <w:bCs/>
          <w:iCs/>
        </w:rPr>
        <w:t>568</w:t>
      </w:r>
      <w:r w:rsidRPr="00FD36D6">
        <w:rPr>
          <w:bCs/>
          <w:iCs/>
        </w:rPr>
        <w:t xml:space="preserve"> male and female patients aged from 2 </w:t>
      </w:r>
      <w:r w:rsidR="00267A74">
        <w:rPr>
          <w:bCs/>
          <w:iCs/>
        </w:rPr>
        <w:t>days</w:t>
      </w:r>
      <w:r w:rsidRPr="00FD36D6">
        <w:rPr>
          <w:bCs/>
          <w:iCs/>
        </w:rPr>
        <w:t xml:space="preserve"> to 35 months. </w:t>
      </w:r>
      <w:r w:rsidR="00267A74">
        <w:rPr>
          <w:bCs/>
          <w:iCs/>
        </w:rPr>
        <w:t>Two were carried out in</w:t>
      </w:r>
      <w:r w:rsidRPr="00FD36D6">
        <w:rPr>
          <w:bCs/>
          <w:iCs/>
        </w:rPr>
        <w:t xml:space="preserve"> Paediatric Emergency Department</w:t>
      </w:r>
      <w:r w:rsidR="00267A74">
        <w:rPr>
          <w:bCs/>
          <w:iCs/>
        </w:rPr>
        <w:t>s</w:t>
      </w:r>
      <w:r w:rsidRPr="00FD36D6">
        <w:rPr>
          <w:bCs/>
          <w:iCs/>
        </w:rPr>
        <w:t xml:space="preserve"> </w:t>
      </w:r>
      <w:r w:rsidR="00BA219B">
        <w:rPr>
          <w:bCs/>
          <w:iCs/>
        </w:rPr>
        <w:t xml:space="preserve">and; </w:t>
      </w:r>
      <w:r w:rsidR="007C495A">
        <w:rPr>
          <w:bCs/>
          <w:iCs/>
        </w:rPr>
        <w:t>one</w:t>
      </w:r>
      <w:r w:rsidRPr="00FD36D6">
        <w:rPr>
          <w:bCs/>
          <w:iCs/>
        </w:rPr>
        <w:t xml:space="preserve"> in a neonatal</w:t>
      </w:r>
      <w:r w:rsidR="0063545B">
        <w:rPr>
          <w:bCs/>
          <w:iCs/>
        </w:rPr>
        <w:t xml:space="preserve"> intensive care</w:t>
      </w:r>
      <w:r w:rsidRPr="00FD36D6">
        <w:rPr>
          <w:bCs/>
          <w:iCs/>
        </w:rPr>
        <w:t xml:space="preserve"> unit</w:t>
      </w:r>
      <w:r w:rsidR="0063545B">
        <w:rPr>
          <w:bCs/>
          <w:iCs/>
        </w:rPr>
        <w:t xml:space="preserve"> (NICU)</w:t>
      </w:r>
      <w:r w:rsidR="001A62CE">
        <w:rPr>
          <w:bCs/>
          <w:iCs/>
        </w:rPr>
        <w:t>.</w:t>
      </w:r>
    </w:p>
    <w:p w14:paraId="76ED87C3" w14:textId="3B26982D" w:rsidR="00FD36D6" w:rsidRDefault="00FD36D6" w:rsidP="00E13838">
      <w:pPr>
        <w:jc w:val="both"/>
        <w:rPr>
          <w:b/>
          <w:i/>
        </w:rPr>
      </w:pPr>
      <w:r>
        <w:rPr>
          <w:b/>
          <w:i/>
        </w:rPr>
        <w:t>Intervention and comparators</w:t>
      </w:r>
    </w:p>
    <w:p w14:paraId="52A8C180" w14:textId="36FCC68A" w:rsidR="00FD36D6" w:rsidRDefault="00FD36D6" w:rsidP="00E13838">
      <w:pPr>
        <w:jc w:val="both"/>
        <w:rPr>
          <w:bCs/>
          <w:iCs/>
        </w:rPr>
      </w:pPr>
      <w:r>
        <w:rPr>
          <w:bCs/>
          <w:iCs/>
        </w:rPr>
        <w:t>Three types of non-invasive interventions were evaluated. One trial assessed the effic</w:t>
      </w:r>
      <w:r w:rsidR="00346B8A">
        <w:rPr>
          <w:bCs/>
          <w:iCs/>
        </w:rPr>
        <w:t>ac</w:t>
      </w:r>
      <w:r>
        <w:rPr>
          <w:bCs/>
          <w:iCs/>
        </w:rPr>
        <w:t xml:space="preserve">y of </w:t>
      </w:r>
      <w:bookmarkStart w:id="2" w:name="_Hlk18263510"/>
      <w:r>
        <w:rPr>
          <w:bCs/>
          <w:iCs/>
        </w:rPr>
        <w:t>rubbing the suprapubic region with saline soaked gauze</w:t>
      </w:r>
      <w:bookmarkEnd w:id="2"/>
      <w:r>
        <w:rPr>
          <w:bCs/>
          <w:iCs/>
        </w:rPr>
        <w:t>.</w:t>
      </w:r>
      <w:r w:rsidR="009D23EC">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9</w:t>
      </w:r>
      <w:r w:rsidR="009D23EC">
        <w:rPr>
          <w:bCs/>
          <w:iCs/>
        </w:rPr>
        <w:fldChar w:fldCharType="end"/>
      </w:r>
      <w:r>
        <w:rPr>
          <w:bCs/>
          <w:iCs/>
        </w:rPr>
        <w:t xml:space="preserve"> One trial evaluated a technique involving tapping with the fingers over the suprapubic region (at a rate of 100/min for 30 seconds) followed by lumbar paravertebral massage (for 30 seconds).</w:t>
      </w:r>
      <w:r w:rsidR="009D23EC">
        <w:rPr>
          <w:bCs/>
          <w:iCs/>
        </w:rPr>
        <w:fldChar w:fldCharType="begin"/>
      </w:r>
      <w:r w:rsidR="00D0596D">
        <w:rPr>
          <w:bCs/>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8</w:t>
      </w:r>
      <w:r w:rsidR="009D23EC">
        <w:rPr>
          <w:bCs/>
          <w:iCs/>
        </w:rPr>
        <w:fldChar w:fldCharType="end"/>
      </w:r>
      <w:r>
        <w:rPr>
          <w:bCs/>
          <w:iCs/>
        </w:rPr>
        <w:t xml:space="preserve"> One further RCT used a vibrating bladder stimulator held over the suprapubic region.</w:t>
      </w:r>
      <w:r w:rsidR="009D23EC">
        <w:rPr>
          <w:bCs/>
          <w:iCs/>
        </w:rPr>
        <w:fldChar w:fldCharType="begin"/>
      </w:r>
      <w:r w:rsidR="00D0596D">
        <w:rPr>
          <w:bCs/>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9D23EC">
        <w:rPr>
          <w:bCs/>
          <w:iCs/>
        </w:rPr>
        <w:fldChar w:fldCharType="separate"/>
      </w:r>
      <w:r w:rsidR="00D0596D" w:rsidRPr="00D0596D">
        <w:rPr>
          <w:bCs/>
          <w:iCs/>
          <w:noProof/>
          <w:vertAlign w:val="superscript"/>
        </w:rPr>
        <w:t>17</w:t>
      </w:r>
      <w:r w:rsidR="009D23EC">
        <w:rPr>
          <w:bCs/>
          <w:iCs/>
        </w:rPr>
        <w:fldChar w:fldCharType="end"/>
      </w:r>
      <w:r>
        <w:rPr>
          <w:bCs/>
          <w:iCs/>
        </w:rPr>
        <w:t xml:space="preserve"> The control interventions involved waiting for the child to void spontaneously, holding the child in the same position without stimulation and providing advice only.</w:t>
      </w:r>
    </w:p>
    <w:p w14:paraId="5D6BE5E9" w14:textId="661DCF08" w:rsidR="000A5312" w:rsidRDefault="000A5312" w:rsidP="00E13838">
      <w:pPr>
        <w:jc w:val="both"/>
        <w:rPr>
          <w:b/>
          <w:i/>
        </w:rPr>
      </w:pPr>
    </w:p>
    <w:p w14:paraId="209C4571" w14:textId="2620CA3B" w:rsidR="00285EF2" w:rsidRDefault="00285EF2" w:rsidP="00E13838">
      <w:pPr>
        <w:jc w:val="both"/>
        <w:rPr>
          <w:b/>
          <w:i/>
        </w:rPr>
      </w:pPr>
    </w:p>
    <w:p w14:paraId="52FB0C87" w14:textId="77777777" w:rsidR="00285EF2" w:rsidRDefault="00285EF2" w:rsidP="00E13838">
      <w:pPr>
        <w:jc w:val="both"/>
        <w:rPr>
          <w:b/>
          <w:i/>
        </w:rPr>
      </w:pPr>
    </w:p>
    <w:p w14:paraId="2E51F216" w14:textId="4E98F7EC" w:rsidR="00FD36D6" w:rsidRDefault="00FD36D6" w:rsidP="00E13838">
      <w:pPr>
        <w:jc w:val="both"/>
        <w:rPr>
          <w:b/>
          <w:i/>
        </w:rPr>
      </w:pPr>
      <w:r>
        <w:rPr>
          <w:b/>
          <w:i/>
        </w:rPr>
        <w:lastRenderedPageBreak/>
        <w:t>Personnel required to deliver intervention</w:t>
      </w:r>
    </w:p>
    <w:p w14:paraId="6CCE35EB" w14:textId="370ED56D" w:rsidR="00FD36D6" w:rsidRDefault="00CB1DCC" w:rsidP="00E13838">
      <w:pPr>
        <w:jc w:val="both"/>
        <w:rPr>
          <w:bCs/>
          <w:iCs/>
        </w:rPr>
      </w:pPr>
      <w:r>
        <w:rPr>
          <w:bCs/>
          <w:iCs/>
        </w:rPr>
        <w:t>The number of personnel required varied depending on the intervention. The intervention involving s</w:t>
      </w:r>
      <w:r w:rsidR="00D068E8">
        <w:rPr>
          <w:bCs/>
          <w:iCs/>
        </w:rPr>
        <w:t>ali</w:t>
      </w:r>
      <w:r>
        <w:rPr>
          <w:bCs/>
          <w:iCs/>
        </w:rPr>
        <w:t>ne soaked gauze required two operators; one to perform the intervention and one to collect the urine sample.</w:t>
      </w:r>
      <w:r w:rsidR="009D23EC">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9</w:t>
      </w:r>
      <w:r w:rsidR="009D23EC">
        <w:rPr>
          <w:bCs/>
          <w:iCs/>
        </w:rPr>
        <w:fldChar w:fldCharType="end"/>
      </w:r>
      <w:r>
        <w:rPr>
          <w:bCs/>
          <w:iCs/>
        </w:rPr>
        <w:t xml:space="preserve"> </w:t>
      </w:r>
      <w:r w:rsidR="00946292">
        <w:rPr>
          <w:bCs/>
          <w:iCs/>
        </w:rPr>
        <w:t>Finger tapping over the suprapubic area</w:t>
      </w:r>
      <w:r>
        <w:rPr>
          <w:bCs/>
          <w:iCs/>
        </w:rPr>
        <w:t xml:space="preserve"> and </w:t>
      </w:r>
      <w:r w:rsidR="007379FC">
        <w:rPr>
          <w:bCs/>
          <w:iCs/>
        </w:rPr>
        <w:t xml:space="preserve"> lumbar </w:t>
      </w:r>
      <w:r>
        <w:rPr>
          <w:bCs/>
          <w:iCs/>
        </w:rPr>
        <w:t xml:space="preserve">paravertebral massage required three operators; one to hold the child </w:t>
      </w:r>
      <w:r w:rsidR="00D0596D">
        <w:rPr>
          <w:bCs/>
          <w:iCs/>
        </w:rPr>
        <w:t>in the correct position</w:t>
      </w:r>
      <w:r>
        <w:rPr>
          <w:bCs/>
          <w:iCs/>
        </w:rPr>
        <w:t>, one to perform the intervention and one to collect the urine sample.</w:t>
      </w:r>
      <w:r w:rsidR="009D23EC">
        <w:rPr>
          <w:bCs/>
          <w:iCs/>
        </w:rPr>
        <w:fldChar w:fldCharType="begin"/>
      </w:r>
      <w:r w:rsidR="00D0596D">
        <w:rPr>
          <w:bCs/>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8</w:t>
      </w:r>
      <w:r w:rsidR="009D23EC">
        <w:rPr>
          <w:bCs/>
          <w:iCs/>
        </w:rPr>
        <w:fldChar w:fldCharType="end"/>
      </w:r>
      <w:r>
        <w:rPr>
          <w:bCs/>
          <w:iCs/>
        </w:rPr>
        <w:t xml:space="preserve"> The vibrating bladder stimulator was applied by the parent and</w:t>
      </w:r>
      <w:r w:rsidR="008F5F33">
        <w:rPr>
          <w:bCs/>
          <w:iCs/>
        </w:rPr>
        <w:t xml:space="preserve"> </w:t>
      </w:r>
      <w:r w:rsidR="00D0596D">
        <w:rPr>
          <w:bCs/>
          <w:iCs/>
        </w:rPr>
        <w:t>i</w:t>
      </w:r>
      <w:r w:rsidR="008F5F33">
        <w:rPr>
          <w:bCs/>
          <w:iCs/>
        </w:rPr>
        <w:t>t is</w:t>
      </w:r>
      <w:r>
        <w:rPr>
          <w:bCs/>
          <w:iCs/>
        </w:rPr>
        <w:t xml:space="preserve"> </w:t>
      </w:r>
      <w:r w:rsidR="000B6196">
        <w:rPr>
          <w:bCs/>
          <w:iCs/>
        </w:rPr>
        <w:t>inferred</w:t>
      </w:r>
      <w:r>
        <w:rPr>
          <w:bCs/>
          <w:iCs/>
        </w:rPr>
        <w:t xml:space="preserve"> that they would be responsible for collection of the urine sample.</w:t>
      </w:r>
      <w:r w:rsidR="009D23EC">
        <w:rPr>
          <w:bCs/>
          <w:iCs/>
        </w:rPr>
        <w:fldChar w:fldCharType="begin"/>
      </w:r>
      <w:r w:rsidR="00D0596D">
        <w:rPr>
          <w:bCs/>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9D23EC">
        <w:rPr>
          <w:bCs/>
          <w:iCs/>
        </w:rPr>
        <w:fldChar w:fldCharType="separate"/>
      </w:r>
      <w:r w:rsidR="00D0596D" w:rsidRPr="00D0596D">
        <w:rPr>
          <w:bCs/>
          <w:iCs/>
          <w:noProof/>
          <w:vertAlign w:val="superscript"/>
        </w:rPr>
        <w:t>17</w:t>
      </w:r>
      <w:r w:rsidR="009D23EC">
        <w:rPr>
          <w:bCs/>
          <w:iCs/>
        </w:rPr>
        <w:fldChar w:fldCharType="end"/>
      </w:r>
    </w:p>
    <w:p w14:paraId="0E65231A" w14:textId="48E24650" w:rsidR="00CB1DCC" w:rsidRDefault="00CB1DCC" w:rsidP="00E13838">
      <w:pPr>
        <w:jc w:val="both"/>
        <w:rPr>
          <w:b/>
          <w:i/>
        </w:rPr>
      </w:pPr>
      <w:r>
        <w:rPr>
          <w:b/>
          <w:i/>
        </w:rPr>
        <w:t>Outcomes measured</w:t>
      </w:r>
    </w:p>
    <w:p w14:paraId="2BB03BC3" w14:textId="4F1E77DC" w:rsidR="00CB1DCC" w:rsidRDefault="00CB1DCC" w:rsidP="00E13838">
      <w:pPr>
        <w:jc w:val="both"/>
        <w:rPr>
          <w:bCs/>
          <w:iCs/>
        </w:rPr>
      </w:pPr>
      <w:r>
        <w:rPr>
          <w:bCs/>
          <w:iCs/>
        </w:rPr>
        <w:t>Voiding within 5 minutes and v</w:t>
      </w:r>
      <w:r w:rsidR="00047F5A">
        <w:rPr>
          <w:bCs/>
          <w:iCs/>
        </w:rPr>
        <w:t>oiding plus successful urine catch was assessed in one RCT</w:t>
      </w:r>
      <w:r w:rsidR="00F2202D">
        <w:rPr>
          <w:bCs/>
          <w:iCs/>
        </w:rPr>
        <w:t>;</w:t>
      </w:r>
      <w:r w:rsidR="00F2202D">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F2202D">
        <w:rPr>
          <w:bCs/>
          <w:iCs/>
        </w:rPr>
        <w:fldChar w:fldCharType="separate"/>
      </w:r>
      <w:r w:rsidR="00D0596D" w:rsidRPr="00D0596D">
        <w:rPr>
          <w:bCs/>
          <w:iCs/>
          <w:noProof/>
          <w:vertAlign w:val="superscript"/>
        </w:rPr>
        <w:t>19</w:t>
      </w:r>
      <w:r w:rsidR="00F2202D">
        <w:rPr>
          <w:bCs/>
          <w:iCs/>
        </w:rPr>
        <w:fldChar w:fldCharType="end"/>
      </w:r>
      <w:r w:rsidR="00047F5A">
        <w:rPr>
          <w:bCs/>
          <w:iCs/>
        </w:rPr>
        <w:t xml:space="preserve"> while time to voiding was assessed in another.</w:t>
      </w:r>
      <w:r w:rsidR="00F2202D">
        <w:rPr>
          <w:bCs/>
          <w:iCs/>
        </w:rPr>
        <w:fldChar w:fldCharType="begin"/>
      </w:r>
      <w:r w:rsidR="00D0596D">
        <w:rPr>
          <w:bCs/>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F2202D">
        <w:rPr>
          <w:bCs/>
          <w:iCs/>
        </w:rPr>
        <w:fldChar w:fldCharType="separate"/>
      </w:r>
      <w:r w:rsidR="00D0596D" w:rsidRPr="00D0596D">
        <w:rPr>
          <w:bCs/>
          <w:iCs/>
          <w:noProof/>
          <w:vertAlign w:val="superscript"/>
        </w:rPr>
        <w:t>17</w:t>
      </w:r>
      <w:r w:rsidR="00F2202D">
        <w:rPr>
          <w:bCs/>
          <w:iCs/>
        </w:rPr>
        <w:fldChar w:fldCharType="end"/>
      </w:r>
      <w:r w:rsidR="00047F5A">
        <w:rPr>
          <w:bCs/>
          <w:iCs/>
        </w:rPr>
        <w:t xml:space="preserve"> The third RCT measured both voiding within 5 minutes and overall time to voiding.</w:t>
      </w:r>
      <w:r w:rsidR="00F2202D">
        <w:rPr>
          <w:bCs/>
          <w:iCs/>
        </w:rPr>
        <w:fldChar w:fldCharType="begin"/>
      </w:r>
      <w:r w:rsidR="00D0596D">
        <w:rPr>
          <w:bCs/>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F2202D">
        <w:rPr>
          <w:bCs/>
          <w:iCs/>
        </w:rPr>
        <w:fldChar w:fldCharType="separate"/>
      </w:r>
      <w:r w:rsidR="00D0596D" w:rsidRPr="00D0596D">
        <w:rPr>
          <w:bCs/>
          <w:iCs/>
          <w:noProof/>
          <w:vertAlign w:val="superscript"/>
        </w:rPr>
        <w:t>18</w:t>
      </w:r>
      <w:r w:rsidR="00F2202D">
        <w:rPr>
          <w:bCs/>
          <w:iCs/>
        </w:rPr>
        <w:fldChar w:fldCharType="end"/>
      </w:r>
      <w:r w:rsidR="00047F5A">
        <w:rPr>
          <w:bCs/>
          <w:iCs/>
        </w:rPr>
        <w:t xml:space="preserve"> Contamination rates were recorded in two RCTs</w:t>
      </w:r>
      <w:r w:rsidR="00F2202D">
        <w:rPr>
          <w:bCs/>
          <w:iCs/>
        </w:rPr>
        <w:fldChar w:fldCharType="begin">
          <w:fldData xml:space="preserve">PEVuZE5vdGU+PENpdGU+PEF1dGhvcj5BbHR1bnRhczwvQXV0aG9yPjxZZWFyPjIwMTU8L1llYXI+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</w:fldData>
        </w:fldChar>
      </w:r>
      <w:r w:rsidR="00D0596D">
        <w:rPr>
          <w:bCs/>
          <w:iCs/>
        </w:rPr>
        <w:instrText xml:space="preserve"> ADDIN EN.CITE </w:instrText>
      </w:r>
      <w:r w:rsidR="00D0596D">
        <w:rPr>
          <w:bCs/>
          <w:iCs/>
        </w:rPr>
        <w:fldChar w:fldCharType="begin">
          <w:fldData xml:space="preserve">PEVuZE5vdGU+PENpdGU+PEF1dGhvcj5BbHR1bnRhczwvQXV0aG9yPjxZZWFyPjIwMTU8L1llYXI+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</w:fldData>
        </w:fldChar>
      </w:r>
      <w:r w:rsidR="00D0596D">
        <w:rPr>
          <w:bCs/>
          <w:iCs/>
        </w:rPr>
        <w:instrText xml:space="preserve"> ADDIN EN.CITE.DATA </w:instrText>
      </w:r>
      <w:r w:rsidR="00D0596D">
        <w:rPr>
          <w:bCs/>
          <w:iCs/>
        </w:rPr>
      </w:r>
      <w:r w:rsidR="00D0596D">
        <w:rPr>
          <w:bCs/>
          <w:iCs/>
        </w:rPr>
        <w:fldChar w:fldCharType="end"/>
      </w:r>
      <w:r w:rsidR="00F2202D">
        <w:rPr>
          <w:bCs/>
          <w:iCs/>
        </w:rPr>
      </w:r>
      <w:r w:rsidR="00F2202D">
        <w:rPr>
          <w:bCs/>
          <w:iCs/>
        </w:rPr>
        <w:fldChar w:fldCharType="separate"/>
      </w:r>
      <w:r w:rsidR="00D0596D" w:rsidRPr="00D0596D">
        <w:rPr>
          <w:bCs/>
          <w:iCs/>
          <w:noProof/>
          <w:vertAlign w:val="superscript"/>
        </w:rPr>
        <w:t>18 19</w:t>
      </w:r>
      <w:r w:rsidR="00F2202D">
        <w:rPr>
          <w:bCs/>
          <w:iCs/>
        </w:rPr>
        <w:fldChar w:fldCharType="end"/>
      </w:r>
      <w:r w:rsidR="00047F5A">
        <w:rPr>
          <w:bCs/>
          <w:iCs/>
        </w:rPr>
        <w:t xml:space="preserve"> and one investigated parental and clinician satisfaction with the technique.</w:t>
      </w:r>
      <w:r w:rsidR="00F2202D">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F2202D">
        <w:rPr>
          <w:bCs/>
          <w:iCs/>
        </w:rPr>
        <w:fldChar w:fldCharType="separate"/>
      </w:r>
      <w:r w:rsidR="00D0596D" w:rsidRPr="00D0596D">
        <w:rPr>
          <w:bCs/>
          <w:iCs/>
          <w:noProof/>
          <w:vertAlign w:val="superscript"/>
        </w:rPr>
        <w:t>19</w:t>
      </w:r>
      <w:r w:rsidR="00F2202D">
        <w:rPr>
          <w:bCs/>
          <w:iCs/>
        </w:rPr>
        <w:fldChar w:fldCharType="end"/>
      </w:r>
    </w:p>
    <w:p w14:paraId="742BBAE0" w14:textId="77777777" w:rsidR="00AC6DBA" w:rsidRDefault="00AC6DBA" w:rsidP="00E13838">
      <w:pPr>
        <w:jc w:val="both"/>
        <w:rPr>
          <w:b/>
          <w:i/>
        </w:rPr>
      </w:pPr>
    </w:p>
    <w:p w14:paraId="1367BA50" w14:textId="55D1FEE0" w:rsidR="00047F5A" w:rsidRDefault="00047F5A" w:rsidP="00E13838">
      <w:pPr>
        <w:jc w:val="both"/>
        <w:rPr>
          <w:b/>
          <w:i/>
        </w:rPr>
      </w:pPr>
      <w:r w:rsidRPr="00FC76D1">
        <w:rPr>
          <w:b/>
          <w:i/>
        </w:rPr>
        <w:t>Effects of the interventions</w:t>
      </w:r>
    </w:p>
    <w:p w14:paraId="6AB9A2A7" w14:textId="58BD5D8F" w:rsidR="00FC76D1" w:rsidRDefault="00FC76D1" w:rsidP="00E13838">
      <w:pPr>
        <w:jc w:val="both"/>
        <w:rPr>
          <w:b/>
          <w:iCs/>
        </w:rPr>
      </w:pPr>
      <w:r>
        <w:rPr>
          <w:b/>
          <w:iCs/>
        </w:rPr>
        <w:t>Outcome: Voiding with a pre-specified time/time to void</w:t>
      </w:r>
    </w:p>
    <w:p w14:paraId="73BB1894" w14:textId="5A421D17" w:rsidR="00FC76D1" w:rsidRDefault="00FC76D1" w:rsidP="00E13838">
      <w:pPr>
        <w:jc w:val="both"/>
        <w:rPr>
          <w:bCs/>
          <w:i/>
        </w:rPr>
      </w:pPr>
      <w:r>
        <w:rPr>
          <w:bCs/>
          <w:i/>
        </w:rPr>
        <w:t>Tapping plus massage</w:t>
      </w:r>
    </w:p>
    <w:p w14:paraId="3562EEF9" w14:textId="7A7CEB0D" w:rsidR="00FC76D1" w:rsidRDefault="00BA219B" w:rsidP="00E13838">
      <w:pPr>
        <w:jc w:val="both"/>
        <w:rPr>
          <w:bCs/>
          <w:iCs/>
        </w:rPr>
      </w:pPr>
      <w:r>
        <w:rPr>
          <w:bCs/>
          <w:iCs/>
        </w:rPr>
        <w:t>T</w:t>
      </w:r>
      <w:r w:rsidR="00267A74">
        <w:rPr>
          <w:bCs/>
          <w:iCs/>
        </w:rPr>
        <w:t>his technique</w:t>
      </w:r>
      <w:r>
        <w:rPr>
          <w:bCs/>
          <w:iCs/>
        </w:rPr>
        <w:t xml:space="preserve"> was assessed</w:t>
      </w:r>
      <w:r w:rsidR="00267A74">
        <w:rPr>
          <w:bCs/>
          <w:iCs/>
        </w:rPr>
        <w:t xml:space="preserve"> in </w:t>
      </w:r>
      <w:r>
        <w:rPr>
          <w:bCs/>
          <w:iCs/>
        </w:rPr>
        <w:t>one</w:t>
      </w:r>
      <w:r w:rsidR="00267A74">
        <w:rPr>
          <w:bCs/>
          <w:iCs/>
        </w:rPr>
        <w:t xml:space="preserve"> RCT in a NICU setting; the infants had a median age of 7-8 days </w:t>
      </w:r>
      <w:r w:rsidR="00FC76D1" w:rsidRPr="00FC76D1">
        <w:rPr>
          <w:bCs/>
          <w:iCs/>
        </w:rPr>
        <w:t>and a significant difference was found between the intervention and holding the infant in the same position without stimulation (success in &lt; 5 minutes in 78% in the intervention group vs. 33% in the control group (p&lt; 0.0001)</w:t>
      </w:r>
      <w:r w:rsidR="006B6E0C">
        <w:rPr>
          <w:bCs/>
          <w:iCs/>
        </w:rPr>
        <w:t>)</w:t>
      </w:r>
      <w:r w:rsidR="009D23EC">
        <w:rPr>
          <w:bCs/>
          <w:iCs/>
        </w:rPr>
        <w:t>.</w:t>
      </w:r>
      <w:r w:rsidR="009D23EC">
        <w:rPr>
          <w:bCs/>
          <w:iCs/>
        </w:rPr>
        <w:fldChar w:fldCharType="begin"/>
      </w:r>
      <w:r w:rsidR="00D0596D">
        <w:rPr>
          <w:bCs/>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8</w:t>
      </w:r>
      <w:r w:rsidR="009D23EC">
        <w:rPr>
          <w:bCs/>
          <w:iCs/>
        </w:rPr>
        <w:fldChar w:fldCharType="end"/>
      </w:r>
      <w:r w:rsidR="009D23EC">
        <w:rPr>
          <w:bCs/>
          <w:iCs/>
        </w:rPr>
        <w:t xml:space="preserve"> </w:t>
      </w:r>
      <w:r w:rsidR="0063545B">
        <w:rPr>
          <w:bCs/>
          <w:iCs/>
        </w:rPr>
        <w:t>Gender was not found to be an independent variable of success.</w:t>
      </w:r>
    </w:p>
    <w:p w14:paraId="2E4A86F8" w14:textId="5EE914C7" w:rsidR="00FC76D1" w:rsidRDefault="00FC76D1" w:rsidP="00E13838">
      <w:pPr>
        <w:jc w:val="both"/>
        <w:rPr>
          <w:bCs/>
          <w:i/>
        </w:rPr>
      </w:pPr>
      <w:r>
        <w:rPr>
          <w:bCs/>
          <w:i/>
        </w:rPr>
        <w:t xml:space="preserve">Gauze soaked in cold </w:t>
      </w:r>
      <w:r w:rsidR="00D0596D">
        <w:rPr>
          <w:bCs/>
          <w:i/>
        </w:rPr>
        <w:t>saline</w:t>
      </w:r>
    </w:p>
    <w:p w14:paraId="28B3DC60" w14:textId="2ECEF8AD" w:rsidR="00FC76D1" w:rsidRDefault="00FC76D1" w:rsidP="00E13838">
      <w:pPr>
        <w:jc w:val="both"/>
        <w:rPr>
          <w:bCs/>
          <w:iCs/>
        </w:rPr>
      </w:pPr>
      <w:r>
        <w:rPr>
          <w:bCs/>
          <w:iCs/>
        </w:rPr>
        <w:t>Only one RCT was found which included 344 infants</w:t>
      </w:r>
      <w:r w:rsidR="00BA219B">
        <w:rPr>
          <w:bCs/>
          <w:iCs/>
        </w:rPr>
        <w:t xml:space="preserve"> with a mean age of 5.4 months</w:t>
      </w:r>
      <w:r w:rsidR="009A2C6B">
        <w:rPr>
          <w:bCs/>
          <w:iCs/>
        </w:rPr>
        <w:t xml:space="preserve"> in a Paediatric Emergency Department setting</w:t>
      </w:r>
      <w:r>
        <w:rPr>
          <w:bCs/>
          <w:iCs/>
        </w:rPr>
        <w:t>. A significant difference was seen between the effects of the intervention and the control (waiting for spontaneous voiding) with successful voiding at 5 minutes of 31% and 12% respectively (p&lt;0.001).</w:t>
      </w:r>
      <w:r w:rsidR="009D23EC">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9</w:t>
      </w:r>
      <w:r w:rsidR="009D23EC">
        <w:rPr>
          <w:bCs/>
          <w:iCs/>
        </w:rPr>
        <w:fldChar w:fldCharType="end"/>
      </w:r>
      <w:r w:rsidR="0063545B">
        <w:rPr>
          <w:bCs/>
          <w:iCs/>
        </w:rPr>
        <w:t xml:space="preserve"> Age and gender were not found to </w:t>
      </w:r>
      <w:r w:rsidR="00D0596D">
        <w:rPr>
          <w:bCs/>
          <w:iCs/>
        </w:rPr>
        <w:t>a</w:t>
      </w:r>
      <w:r w:rsidR="0063545B">
        <w:rPr>
          <w:bCs/>
          <w:iCs/>
        </w:rPr>
        <w:t>ffect primary outcome results.</w:t>
      </w:r>
    </w:p>
    <w:p w14:paraId="136FA243" w14:textId="5B459FE9" w:rsidR="00FC76D1" w:rsidRDefault="00FC76D1" w:rsidP="00E13838">
      <w:pPr>
        <w:jc w:val="both"/>
        <w:rPr>
          <w:bCs/>
          <w:iCs/>
        </w:rPr>
      </w:pPr>
      <w:r>
        <w:rPr>
          <w:bCs/>
          <w:i/>
        </w:rPr>
        <w:t>Bladder stimulator (mechanical/battery operated)</w:t>
      </w:r>
    </w:p>
    <w:p w14:paraId="57C0506C" w14:textId="54AA22AD" w:rsidR="000A5312" w:rsidRDefault="00FC76D1" w:rsidP="00E13838">
      <w:pPr>
        <w:jc w:val="both"/>
        <w:rPr>
          <w:bCs/>
          <w:iCs/>
        </w:rPr>
      </w:pPr>
      <w:r>
        <w:rPr>
          <w:bCs/>
          <w:iCs/>
        </w:rPr>
        <w:t>This method</w:t>
      </w:r>
      <w:r w:rsidR="009A2C6B">
        <w:rPr>
          <w:bCs/>
          <w:iCs/>
        </w:rPr>
        <w:t>,</w:t>
      </w:r>
      <w:r>
        <w:rPr>
          <w:bCs/>
          <w:iCs/>
        </w:rPr>
        <w:t xml:space="preserve"> </w:t>
      </w:r>
      <w:r w:rsidR="009A2C6B">
        <w:rPr>
          <w:bCs/>
          <w:iCs/>
        </w:rPr>
        <w:t>using a vibrating bladder stimulator,</w:t>
      </w:r>
      <w:r>
        <w:rPr>
          <w:bCs/>
          <w:iCs/>
        </w:rPr>
        <w:t xml:space="preserve"> was evaluated in one RCT</w:t>
      </w:r>
      <w:r w:rsidR="009A2C6B">
        <w:rPr>
          <w:bCs/>
          <w:iCs/>
        </w:rPr>
        <w:t xml:space="preserve"> in a Paediatric Emergency Department with 97 patients ranging in age from 0.5 to 35 months</w:t>
      </w:r>
      <w:r>
        <w:rPr>
          <w:bCs/>
          <w:iCs/>
        </w:rPr>
        <w:t>. No significant difference was observed between the effects of advice or a bladder stimulator on time to void (42% vs 53% waiting &lt; 1hour; p</w:t>
      </w:r>
      <w:r w:rsidR="00D0596D">
        <w:rPr>
          <w:bCs/>
          <w:iCs/>
        </w:rPr>
        <w:t>=</w:t>
      </w:r>
      <w:r>
        <w:rPr>
          <w:bCs/>
          <w:iCs/>
        </w:rPr>
        <w:t>0.15).</w:t>
      </w:r>
      <w:r w:rsidR="009D23EC">
        <w:rPr>
          <w:bCs/>
          <w:iCs/>
        </w:rPr>
        <w:fldChar w:fldCharType="begin"/>
      </w:r>
      <w:r w:rsidR="00D0596D">
        <w:rPr>
          <w:bCs/>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9D23EC">
        <w:rPr>
          <w:bCs/>
          <w:iCs/>
        </w:rPr>
        <w:fldChar w:fldCharType="separate"/>
      </w:r>
      <w:r w:rsidR="00D0596D" w:rsidRPr="00D0596D">
        <w:rPr>
          <w:bCs/>
          <w:iCs/>
          <w:noProof/>
          <w:vertAlign w:val="superscript"/>
        </w:rPr>
        <w:t>17</w:t>
      </w:r>
      <w:r w:rsidR="009D23EC">
        <w:rPr>
          <w:bCs/>
          <w:iCs/>
        </w:rPr>
        <w:fldChar w:fldCharType="end"/>
      </w:r>
      <w:r w:rsidR="0063545B">
        <w:rPr>
          <w:bCs/>
          <w:iCs/>
        </w:rPr>
        <w:t xml:space="preserve"> There were no significant differences in outcome found with age and gender.</w:t>
      </w:r>
    </w:p>
    <w:p w14:paraId="1E0119B9" w14:textId="77777777" w:rsidR="00285EF2" w:rsidRDefault="00285EF2" w:rsidP="00E13838">
      <w:pPr>
        <w:jc w:val="both"/>
        <w:rPr>
          <w:bCs/>
          <w:iCs/>
        </w:rPr>
      </w:pPr>
    </w:p>
    <w:p w14:paraId="1625B996" w14:textId="2493DE35" w:rsidR="00B66E30" w:rsidRDefault="00B66E30" w:rsidP="00E13838">
      <w:pPr>
        <w:jc w:val="both"/>
        <w:rPr>
          <w:b/>
          <w:i/>
        </w:rPr>
      </w:pPr>
      <w:r>
        <w:rPr>
          <w:b/>
          <w:i/>
        </w:rPr>
        <w:t>Outcome: Contamination rates</w:t>
      </w:r>
    </w:p>
    <w:p w14:paraId="42500C11" w14:textId="125BD5B7" w:rsidR="00B66E30" w:rsidRDefault="00BE39C5" w:rsidP="00E13838">
      <w:pPr>
        <w:jc w:val="both"/>
        <w:rPr>
          <w:bCs/>
          <w:iCs/>
        </w:rPr>
      </w:pPr>
      <w:r>
        <w:rPr>
          <w:bCs/>
          <w:iCs/>
        </w:rPr>
        <w:lastRenderedPageBreak/>
        <w:t>Two of the RCTs reviewed assessed contamination rates, however they did not demonstrate a significant difference between intervention and control arms.</w:t>
      </w:r>
      <w:r w:rsidR="009D23EC">
        <w:rPr>
          <w:bCs/>
          <w:iCs/>
        </w:rPr>
        <w:fldChar w:fldCharType="begin">
          <w:fldData xml:space="preserve">PEVuZE5vdGU+PENpdGU+PEF1dGhvcj5BbHR1bnRhczwvQXV0aG9yPjxZZWFyPjIwMTU8L1llYXI+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</w:fldData>
        </w:fldChar>
      </w:r>
      <w:r w:rsidR="00D0596D">
        <w:rPr>
          <w:bCs/>
          <w:iCs/>
        </w:rPr>
        <w:instrText xml:space="preserve"> ADDIN EN.CITE </w:instrText>
      </w:r>
      <w:r w:rsidR="00D0596D">
        <w:rPr>
          <w:bCs/>
          <w:iCs/>
        </w:rPr>
        <w:fldChar w:fldCharType="begin">
          <w:fldData xml:space="preserve">PEVuZE5vdGU+PENpdGU+PEF1dGhvcj5BbHR1bnRhczwvQXV0aG9yPjxZZWFyPjIwMTU8L1llYXI+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</w:fldData>
        </w:fldChar>
      </w:r>
      <w:r w:rsidR="00D0596D">
        <w:rPr>
          <w:bCs/>
          <w:iCs/>
        </w:rPr>
        <w:instrText xml:space="preserve"> ADDIN EN.CITE.DATA </w:instrText>
      </w:r>
      <w:r w:rsidR="00D0596D">
        <w:rPr>
          <w:bCs/>
          <w:iCs/>
        </w:rPr>
      </w:r>
      <w:r w:rsidR="00D0596D">
        <w:rPr>
          <w:bCs/>
          <w:iCs/>
        </w:rPr>
        <w:fldChar w:fldCharType="end"/>
      </w:r>
      <w:r w:rsidR="009D23EC">
        <w:rPr>
          <w:bCs/>
          <w:iCs/>
        </w:rPr>
      </w:r>
      <w:r w:rsidR="009D23EC">
        <w:rPr>
          <w:bCs/>
          <w:iCs/>
        </w:rPr>
        <w:fldChar w:fldCharType="separate"/>
      </w:r>
      <w:r w:rsidR="00D0596D" w:rsidRPr="00D0596D">
        <w:rPr>
          <w:bCs/>
          <w:iCs/>
          <w:noProof/>
          <w:vertAlign w:val="superscript"/>
        </w:rPr>
        <w:t>18 19</w:t>
      </w:r>
      <w:r w:rsidR="009D23EC">
        <w:rPr>
          <w:bCs/>
          <w:iCs/>
        </w:rPr>
        <w:fldChar w:fldCharType="end"/>
      </w:r>
    </w:p>
    <w:p w14:paraId="774CAE9E" w14:textId="754FF3F7" w:rsidR="00BE39C5" w:rsidRDefault="00BE39C5" w:rsidP="00E13838">
      <w:pPr>
        <w:jc w:val="both"/>
        <w:rPr>
          <w:b/>
          <w:i/>
        </w:rPr>
      </w:pPr>
      <w:r>
        <w:rPr>
          <w:b/>
          <w:i/>
        </w:rPr>
        <w:t xml:space="preserve">Outcome: Parent/carer and health </w:t>
      </w:r>
      <w:r w:rsidR="00346E06">
        <w:rPr>
          <w:b/>
          <w:i/>
        </w:rPr>
        <w:t>professional</w:t>
      </w:r>
      <w:r>
        <w:rPr>
          <w:b/>
          <w:i/>
        </w:rPr>
        <w:t>/health</w:t>
      </w:r>
      <w:r w:rsidR="00346E06">
        <w:rPr>
          <w:b/>
          <w:i/>
        </w:rPr>
        <w:t xml:space="preserve"> </w:t>
      </w:r>
      <w:r>
        <w:rPr>
          <w:b/>
          <w:i/>
        </w:rPr>
        <w:t>care worker satisfaction</w:t>
      </w:r>
    </w:p>
    <w:p w14:paraId="6BBB0750" w14:textId="4C51591B" w:rsidR="00AF17A1" w:rsidRDefault="005C7B67" w:rsidP="00E13838">
      <w:pPr>
        <w:jc w:val="both"/>
        <w:rPr>
          <w:bCs/>
          <w:iCs/>
        </w:rPr>
      </w:pPr>
      <w:r>
        <w:rPr>
          <w:bCs/>
          <w:iCs/>
        </w:rPr>
        <w:t>Satisfaction</w:t>
      </w:r>
      <w:r w:rsidR="00DB32A7">
        <w:rPr>
          <w:bCs/>
          <w:iCs/>
        </w:rPr>
        <w:t xml:space="preserve"> amongst carers and health professionals</w:t>
      </w:r>
      <w:r>
        <w:rPr>
          <w:bCs/>
          <w:iCs/>
        </w:rPr>
        <w:t xml:space="preserve"> was found to be </w:t>
      </w:r>
      <w:r w:rsidR="00AF17A1">
        <w:rPr>
          <w:bCs/>
          <w:iCs/>
        </w:rPr>
        <w:t>good</w:t>
      </w:r>
      <w:r>
        <w:rPr>
          <w:bCs/>
          <w:iCs/>
        </w:rPr>
        <w:t xml:space="preserve"> with </w:t>
      </w:r>
      <w:r w:rsidR="00AF17A1">
        <w:rPr>
          <w:bCs/>
          <w:iCs/>
        </w:rPr>
        <w:t xml:space="preserve">statistically significant differences in Likert scores of 2 (satisfied) v 3(neutral) in favour of </w:t>
      </w:r>
      <w:r w:rsidR="00DB32A7">
        <w:rPr>
          <w:bCs/>
          <w:iCs/>
        </w:rPr>
        <w:t xml:space="preserve">the </w:t>
      </w:r>
      <w:r w:rsidR="00AF17A1">
        <w:rPr>
          <w:bCs/>
          <w:iCs/>
        </w:rPr>
        <w:t>intervention</w:t>
      </w:r>
      <w:r w:rsidR="00DB32A7">
        <w:rPr>
          <w:bCs/>
          <w:iCs/>
        </w:rPr>
        <w:t xml:space="preserve"> using gauze soaked in </w:t>
      </w:r>
      <w:r w:rsidR="00D0596D">
        <w:rPr>
          <w:bCs/>
          <w:iCs/>
        </w:rPr>
        <w:t>saline</w:t>
      </w:r>
      <w:r w:rsidR="00AF17A1">
        <w:rPr>
          <w:bCs/>
          <w:iCs/>
        </w:rPr>
        <w:t>.</w:t>
      </w:r>
      <w:r w:rsidR="009D23EC">
        <w:rPr>
          <w:bCs/>
          <w:iCs/>
        </w:rPr>
        <w:fldChar w:fldCharType="begin"/>
      </w:r>
      <w:r w:rsidR="00D0596D">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9</w:t>
      </w:r>
      <w:r w:rsidR="009D23EC">
        <w:rPr>
          <w:bCs/>
          <w:iCs/>
        </w:rPr>
        <w:fldChar w:fldCharType="end"/>
      </w:r>
    </w:p>
    <w:p w14:paraId="41758245" w14:textId="15B44DB9" w:rsidR="005C7B67" w:rsidRPr="00AF17A1" w:rsidRDefault="00AF17A1" w:rsidP="00E13838">
      <w:pPr>
        <w:jc w:val="both"/>
        <w:rPr>
          <w:b/>
          <w:i/>
        </w:rPr>
      </w:pPr>
      <w:r w:rsidRPr="00AF17A1">
        <w:rPr>
          <w:b/>
          <w:i/>
        </w:rPr>
        <w:t>Outcome: Adverse events</w:t>
      </w:r>
      <w:r w:rsidR="005C7B67" w:rsidRPr="00AF17A1">
        <w:rPr>
          <w:b/>
          <w:i/>
        </w:rPr>
        <w:t xml:space="preserve"> </w:t>
      </w:r>
    </w:p>
    <w:p w14:paraId="3FEBAA40" w14:textId="52C3F085" w:rsidR="00FC76D1" w:rsidRPr="00FC76D1" w:rsidRDefault="00CE4676" w:rsidP="00E13838">
      <w:pPr>
        <w:jc w:val="both"/>
        <w:rPr>
          <w:bCs/>
          <w:iCs/>
        </w:rPr>
      </w:pPr>
      <w:r>
        <w:rPr>
          <w:bCs/>
          <w:iCs/>
        </w:rPr>
        <w:t xml:space="preserve">In the two RCTs that </w:t>
      </w:r>
      <w:r w:rsidR="00FB6455">
        <w:rPr>
          <w:bCs/>
          <w:iCs/>
        </w:rPr>
        <w:t>reported</w:t>
      </w:r>
      <w:r>
        <w:rPr>
          <w:bCs/>
          <w:iCs/>
        </w:rPr>
        <w:t xml:space="preserve"> adverse events one commented on crying in all participants </w:t>
      </w:r>
      <w:r w:rsidR="00B84016">
        <w:rPr>
          <w:bCs/>
          <w:iCs/>
        </w:rPr>
        <w:t>(in both the control group and those receiving tapping and massage).</w:t>
      </w:r>
      <w:r w:rsidR="009D23EC">
        <w:rPr>
          <w:bCs/>
          <w:iCs/>
        </w:rPr>
        <w:fldChar w:fldCharType="begin"/>
      </w:r>
      <w:r w:rsidR="00D0596D">
        <w:rPr>
          <w:bCs/>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9D23EC">
        <w:rPr>
          <w:bCs/>
          <w:iCs/>
        </w:rPr>
        <w:fldChar w:fldCharType="separate"/>
      </w:r>
      <w:r w:rsidR="00D0596D" w:rsidRPr="00D0596D">
        <w:rPr>
          <w:bCs/>
          <w:iCs/>
          <w:noProof/>
          <w:vertAlign w:val="superscript"/>
        </w:rPr>
        <w:t>18</w:t>
      </w:r>
      <w:r w:rsidR="009D23EC">
        <w:rPr>
          <w:bCs/>
          <w:iCs/>
        </w:rPr>
        <w:fldChar w:fldCharType="end"/>
      </w:r>
      <w:r w:rsidR="00B84016">
        <w:rPr>
          <w:bCs/>
          <w:iCs/>
        </w:rPr>
        <w:t xml:space="preserve"> The other found </w:t>
      </w:r>
      <w:r w:rsidR="00FB6455">
        <w:rPr>
          <w:bCs/>
          <w:iCs/>
        </w:rPr>
        <w:t>5 of</w:t>
      </w:r>
      <w:r w:rsidR="00BA219B">
        <w:rPr>
          <w:bCs/>
          <w:iCs/>
        </w:rPr>
        <w:t xml:space="preserve"> </w:t>
      </w:r>
      <w:r w:rsidR="00FB6455">
        <w:rPr>
          <w:bCs/>
          <w:iCs/>
        </w:rPr>
        <w:t xml:space="preserve">49 </w:t>
      </w:r>
      <w:r w:rsidR="00B84016">
        <w:rPr>
          <w:bCs/>
          <w:iCs/>
        </w:rPr>
        <w:t xml:space="preserve"> children</w:t>
      </w:r>
      <w:r w:rsidR="00FB6455">
        <w:rPr>
          <w:bCs/>
          <w:iCs/>
        </w:rPr>
        <w:t xml:space="preserve"> in the intervention group</w:t>
      </w:r>
      <w:r w:rsidR="00B84016">
        <w:rPr>
          <w:bCs/>
          <w:iCs/>
        </w:rPr>
        <w:t xml:space="preserve"> </w:t>
      </w:r>
      <w:r w:rsidR="00D0596D">
        <w:rPr>
          <w:bCs/>
          <w:iCs/>
        </w:rPr>
        <w:t>were</w:t>
      </w:r>
      <w:r w:rsidR="00B84016">
        <w:rPr>
          <w:bCs/>
          <w:iCs/>
        </w:rPr>
        <w:t xml:space="preserve"> more upset following use of the mechanical vibrating device and </w:t>
      </w:r>
      <w:r w:rsidR="00FB6455">
        <w:rPr>
          <w:bCs/>
          <w:iCs/>
        </w:rPr>
        <w:t xml:space="preserve">2 </w:t>
      </w:r>
      <w:r w:rsidR="00BA219B">
        <w:rPr>
          <w:bCs/>
          <w:iCs/>
        </w:rPr>
        <w:t xml:space="preserve">had </w:t>
      </w:r>
      <w:r w:rsidR="00B84016">
        <w:rPr>
          <w:bCs/>
          <w:iCs/>
        </w:rPr>
        <w:t>a transient red mark on the skin.</w:t>
      </w:r>
      <w:r w:rsidR="009D23EC">
        <w:rPr>
          <w:bCs/>
          <w:iCs/>
        </w:rPr>
        <w:fldChar w:fldCharType="begin"/>
      </w:r>
      <w:r w:rsidR="00D0596D">
        <w:rPr>
          <w:bCs/>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9D23EC">
        <w:rPr>
          <w:bCs/>
          <w:iCs/>
        </w:rPr>
        <w:fldChar w:fldCharType="separate"/>
      </w:r>
      <w:r w:rsidR="00D0596D" w:rsidRPr="00D0596D">
        <w:rPr>
          <w:bCs/>
          <w:iCs/>
          <w:noProof/>
          <w:vertAlign w:val="superscript"/>
        </w:rPr>
        <w:t>17</w:t>
      </w:r>
      <w:r w:rsidR="009D23EC">
        <w:rPr>
          <w:bCs/>
          <w:iCs/>
        </w:rPr>
        <w:fldChar w:fldCharType="end"/>
      </w:r>
      <w:r w:rsidR="00BE0B50">
        <w:rPr>
          <w:bCs/>
          <w:iCs/>
        </w:rPr>
        <w:t xml:space="preserve"> In the third RCT, crying and mild distress was not regarded as adverse events as they commonly occur with routine clean catch urine and no other adverse events were observed. </w:t>
      </w:r>
      <w:r w:rsidR="00BE0B50">
        <w:rPr>
          <w:bCs/>
          <w:iCs/>
        </w:rPr>
        <w:fldChar w:fldCharType="begin"/>
      </w:r>
      <w:r w:rsidR="00BE0B50">
        <w:rPr>
          <w:bCs/>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BE0B50">
        <w:rPr>
          <w:bCs/>
          <w:iCs/>
        </w:rPr>
        <w:fldChar w:fldCharType="separate"/>
      </w:r>
      <w:r w:rsidR="00BE0B50" w:rsidRPr="00BE0B50">
        <w:rPr>
          <w:bCs/>
          <w:iCs/>
          <w:noProof/>
          <w:vertAlign w:val="superscript"/>
        </w:rPr>
        <w:t>19</w:t>
      </w:r>
      <w:r w:rsidR="00BE0B50">
        <w:rPr>
          <w:bCs/>
          <w:iCs/>
        </w:rPr>
        <w:fldChar w:fldCharType="end"/>
      </w:r>
    </w:p>
    <w:p w14:paraId="4FC3569D" w14:textId="77777777" w:rsidR="008119DC" w:rsidRDefault="008119DC" w:rsidP="00E13838">
      <w:pPr>
        <w:jc w:val="both"/>
        <w:rPr>
          <w:bCs/>
          <w:iCs/>
        </w:rPr>
      </w:pPr>
    </w:p>
    <w:p w14:paraId="0A517D60" w14:textId="428512AA" w:rsidR="00650473" w:rsidRPr="008119DC" w:rsidRDefault="00047F5A" w:rsidP="00E13838">
      <w:pPr>
        <w:jc w:val="both"/>
        <w:rPr>
          <w:b/>
          <w:i/>
        </w:rPr>
      </w:pPr>
      <w:r>
        <w:rPr>
          <w:b/>
          <w:i/>
        </w:rPr>
        <w:t>Non-randomised and observational</w:t>
      </w:r>
      <w:r w:rsidR="00650473">
        <w:rPr>
          <w:b/>
          <w:i/>
        </w:rPr>
        <w:t>/</w:t>
      </w:r>
      <w:r>
        <w:rPr>
          <w:b/>
          <w:i/>
        </w:rPr>
        <w:t>uncontrolled pre-post studies</w:t>
      </w:r>
      <w:r w:rsidR="00BE0B50">
        <w:rPr>
          <w:b/>
          <w:i/>
        </w:rPr>
        <w:t xml:space="preserve"> (Tables 4 and 5)</w:t>
      </w:r>
    </w:p>
    <w:p w14:paraId="43FD327A" w14:textId="7CFF5F6D" w:rsidR="00650473" w:rsidRDefault="0074333E" w:rsidP="00E13838">
      <w:pPr>
        <w:jc w:val="both"/>
        <w:rPr>
          <w:bCs/>
          <w:iCs/>
        </w:rPr>
      </w:pPr>
      <w:r>
        <w:rPr>
          <w:bCs/>
          <w:iCs/>
        </w:rPr>
        <w:t>Eight</w:t>
      </w:r>
      <w:r w:rsidR="00650473">
        <w:rPr>
          <w:bCs/>
          <w:iCs/>
        </w:rPr>
        <w:t xml:space="preserve"> studies</w:t>
      </w:r>
      <w:r w:rsidR="00BA219B">
        <w:rPr>
          <w:bCs/>
          <w:iCs/>
        </w:rPr>
        <w:t xml:space="preserve"> other than RCTs</w:t>
      </w:r>
      <w:r w:rsidR="00650473">
        <w:rPr>
          <w:bCs/>
          <w:iCs/>
        </w:rPr>
        <w:t xml:space="preserve"> were identified and included a total of </w:t>
      </w:r>
      <w:r w:rsidR="00ED5BDB">
        <w:rPr>
          <w:bCs/>
          <w:iCs/>
        </w:rPr>
        <w:t>7</w:t>
      </w:r>
      <w:r w:rsidR="00A86E5E">
        <w:rPr>
          <w:bCs/>
          <w:iCs/>
        </w:rPr>
        <w:t>29</w:t>
      </w:r>
      <w:r w:rsidR="00650473">
        <w:rPr>
          <w:bCs/>
          <w:iCs/>
        </w:rPr>
        <w:t xml:space="preserve"> patients.</w:t>
      </w:r>
      <w:r w:rsidR="00F2202D">
        <w:rPr>
          <w:bCs/>
          <w:iCs/>
        </w:rPr>
        <w:fldChar w:fldCharType="begin">
          <w:fldData xml:space="preserve">PEVuZE5vdGU+PENpdGU+PEF1dGhvcj5UYXlsb3IgTVJIPC9BdXRob3I+PFllYXI+MTk4NjwvWWVh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</w:fldData>
        </w:fldChar>
      </w:r>
      <w:r w:rsidR="00D0596D">
        <w:rPr>
          <w:bCs/>
          <w:iCs/>
        </w:rPr>
        <w:instrText xml:space="preserve"> ADDIN EN.CITE </w:instrText>
      </w:r>
      <w:r w:rsidR="00D0596D">
        <w:rPr>
          <w:bCs/>
          <w:iCs/>
        </w:rPr>
        <w:fldChar w:fldCharType="begin">
          <w:fldData xml:space="preserve">PEVuZE5vdGU+PENpdGU+PEF1dGhvcj5UYXlsb3IgTVJIPC9BdXRob3I+PFllYXI+MTk4NjwvWWVh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</w:fldData>
        </w:fldChar>
      </w:r>
      <w:r w:rsidR="00D0596D">
        <w:rPr>
          <w:bCs/>
          <w:iCs/>
        </w:rPr>
        <w:instrText xml:space="preserve"> ADDIN EN.CITE.DATA </w:instrText>
      </w:r>
      <w:r w:rsidR="00D0596D">
        <w:rPr>
          <w:bCs/>
          <w:iCs/>
        </w:rPr>
      </w:r>
      <w:r w:rsidR="00D0596D">
        <w:rPr>
          <w:bCs/>
          <w:iCs/>
        </w:rPr>
        <w:fldChar w:fldCharType="end"/>
      </w:r>
      <w:r w:rsidR="00F2202D">
        <w:rPr>
          <w:bCs/>
          <w:iCs/>
        </w:rPr>
      </w:r>
      <w:r w:rsidR="00F2202D">
        <w:rPr>
          <w:bCs/>
          <w:iCs/>
        </w:rPr>
        <w:fldChar w:fldCharType="separate"/>
      </w:r>
      <w:r w:rsidR="00D0596D" w:rsidRPr="00D0596D">
        <w:rPr>
          <w:bCs/>
          <w:iCs/>
          <w:noProof/>
          <w:vertAlign w:val="superscript"/>
        </w:rPr>
        <w:t>20-27</w:t>
      </w:r>
      <w:r w:rsidR="00F2202D">
        <w:rPr>
          <w:bCs/>
          <w:iCs/>
        </w:rPr>
        <w:fldChar w:fldCharType="end"/>
      </w:r>
      <w:r w:rsidR="00650473">
        <w:rPr>
          <w:bCs/>
          <w:iCs/>
        </w:rPr>
        <w:t xml:space="preserve"> Age of participants varied with means ranging from </w:t>
      </w:r>
      <w:r>
        <w:rPr>
          <w:bCs/>
          <w:iCs/>
        </w:rPr>
        <w:t>31.5 hrs</w:t>
      </w:r>
      <w:r w:rsidR="00650473">
        <w:rPr>
          <w:bCs/>
          <w:iCs/>
        </w:rPr>
        <w:t xml:space="preserve"> to 7.5 months</w:t>
      </w:r>
      <w:r w:rsidR="00BA219B">
        <w:rPr>
          <w:bCs/>
          <w:iCs/>
        </w:rPr>
        <w:t xml:space="preserve"> (median of 10 months reported in one study)</w:t>
      </w:r>
      <w:r w:rsidR="00650473">
        <w:rPr>
          <w:bCs/>
          <w:iCs/>
        </w:rPr>
        <w:t>. Techniques utilised in these studies included saline soaked gauze rubbed over the suprapubic region</w:t>
      </w:r>
      <w:r w:rsidR="00BA219B">
        <w:rPr>
          <w:bCs/>
          <w:iCs/>
        </w:rPr>
        <w:t>,</w:t>
      </w:r>
      <w:r w:rsidR="00F2202D">
        <w:rPr>
          <w:bCs/>
          <w:iCs/>
        </w:rPr>
        <w:fldChar w:fldCharType="begin"/>
      </w:r>
      <w:r w:rsidR="00D0596D">
        <w:rPr>
          <w:bCs/>
          <w:iCs/>
        </w:rPr>
        <w:instrText xml:space="preserve"> ADDIN EN.CITE &lt;EndNote&gt;&lt;Cite&gt;&lt;Author&gt;Kaufman&lt;/Author&gt;&lt;Year&gt;2017&lt;/Year&gt;&lt;RecNum&gt;15&lt;/RecNum&gt;&lt;DisplayText&gt;&lt;style face="superscript"&gt;21&lt;/style&gt;&lt;/DisplayText&gt;&lt;record&gt;&lt;rec-number&gt;15&lt;/rec-number&gt;&lt;foreign-keys&gt;&lt;key app="EN" db-id="spxsrws0a5dtstet0e5p2vsqfvrsad0f2e52" timestamp="1520095980"&gt;15&lt;/key&gt;&lt;/foreign-keys&gt;&lt;ref-type name="Journal Article"&gt;17&lt;/ref-type&gt;&lt;contributors&gt;&lt;authors&gt;&lt;author&gt;Kaufman, Jonathan&lt;/author&gt;&lt;author&gt;Tosif, Shidan&lt;/author&gt;&lt;author&gt;Fitzpatrick, Patrick&lt;/author&gt;&lt;author&gt;Hopper, Sandy M.&lt;/author&gt;&lt;author&gt;Bryant, Penelope A.&lt;/author&gt;&lt;author&gt;Donath, Susan M.&lt;/author&gt;&lt;author&gt;Babl, Franz E.&lt;/author&gt;&lt;/authors&gt;&lt;/contributors&gt;&lt;titles&gt;&lt;title&gt;Quick-Wee: a novel non-invasive urine collection method&lt;/title&gt;&lt;secondary-title&gt;Emergency medicine journal : EMJ&lt;/secondary-title&gt;&lt;/titles&gt;&lt;periodical&gt;&lt;full-title&gt;Emergency medicine journal : EMJ&lt;/full-title&gt;&lt;/periodical&gt;&lt;pages&gt;63-64&lt;/pages&gt;&lt;volume&gt;34&lt;/volume&gt;&lt;number&gt;1&lt;/number&gt;&lt;dates&gt;&lt;year&gt;2017&lt;/year&gt;&lt;pub-dates&gt;&lt;date&gt;Jan 2017&lt;/date&gt;&lt;/pub-dates&gt;&lt;/dates&gt;&lt;urls&gt;&lt;related-urls&gt;&lt;url&gt;&lt;style face="underline" font="default" size="100%"&gt;http://linker2.worldcat.org/?rft.institution_id=129956&amp;amp;spage=63&amp;amp;pkgName=bmj&amp;amp;issn=1472-0205&amp;amp;linkclass=to_article&amp;amp;jKey=emj.bmj.com&amp;amp;issue=1&amp;amp;provider=highwire&amp;amp;date=2017-01&amp;amp;aulast=Kaufman%2C+Jonathan%3B+Tosif%2C+Shidan%3B+Fitzpatrick%2C+Patrick%3B+Hopper%2C+Sandy+M%3B+Bryant%2C+Penelope+A%3B+Donath%2C+Susan+M%3B+Babl%2C+Franz+E&amp;amp;atitle=Quick-Wee%3A+a+novel+non-invasive+urine+collection+method.&amp;amp;title=Emergency+Medicine+Journal&amp;amp;rft.content=fulltext%2Cprint&amp;amp;eissn=1472-0213&amp;amp;linkScheme=bmjathens.highwire&amp;amp;jHome=http%3A%2F%2Femj.bmj.com%2F&amp;amp;volume=34&amp;amp;rft.id=info%3Apmid%2F&amp;amp;rft.order_by=preference&amp;amp;linktype=best&lt;/style&gt;&lt;/url&gt;&lt;/related-urls&gt;&lt;/urls&gt;&lt;remote-database-provider&gt;Medline&lt;/remote-database-provider&gt;&lt;/record&gt;&lt;/Cite&gt;&lt;/EndNote&gt;</w:instrText>
      </w:r>
      <w:r w:rsidR="00F2202D">
        <w:rPr>
          <w:bCs/>
          <w:iCs/>
        </w:rPr>
        <w:fldChar w:fldCharType="separate"/>
      </w:r>
      <w:r w:rsidR="00D0596D" w:rsidRPr="00D0596D">
        <w:rPr>
          <w:bCs/>
          <w:iCs/>
          <w:noProof/>
          <w:vertAlign w:val="superscript"/>
        </w:rPr>
        <w:t>21</w:t>
      </w:r>
      <w:r w:rsidR="00F2202D">
        <w:rPr>
          <w:bCs/>
          <w:iCs/>
        </w:rPr>
        <w:fldChar w:fldCharType="end"/>
      </w:r>
      <w:r w:rsidR="00F2202D">
        <w:rPr>
          <w:bCs/>
          <w:iCs/>
        </w:rPr>
        <w:t xml:space="preserve"> </w:t>
      </w:r>
      <w:r w:rsidR="00BE0B50">
        <w:rPr>
          <w:bCs/>
          <w:iCs/>
        </w:rPr>
        <w:t>a finger tapping technique,</w:t>
      </w:r>
      <w:r w:rsidR="00BE0B50">
        <w:rPr>
          <w:bCs/>
          <w:iCs/>
        </w:rPr>
        <w:fldChar w:fldCharType="begin"/>
      </w:r>
      <w:r w:rsidR="00BE0B50">
        <w:rPr>
          <w:bCs/>
          <w:iCs/>
        </w:rPr>
        <w:instrText xml:space="preserve"> ADDIN EN.CITE &lt;EndNote&gt;&lt;Cite&gt;&lt;Author&gt;Taylor MRH&lt;/Author&gt;&lt;Year&gt;1986&lt;/Year&gt;&lt;RecNum&gt;12&lt;/RecNum&gt;&lt;DisplayText&gt;&lt;style face="superscript"&gt;20&lt;/style&gt;&lt;/DisplayText&gt;&lt;record&gt;&lt;rec-number&gt;12&lt;/rec-number&gt;&lt;foreign-keys&gt;&lt;key app="EN" db-id="t2vxz5p2wtvw0kewaexpp5p9rvfzvfvevpar" timestamp="1575383087"&gt;12&lt;/key&gt;&lt;/foreign-keys&gt;&lt;ref-type name="Journal Article"&gt;17&lt;/ref-type&gt;&lt;contributors&gt;&lt;authors&gt;&lt;author&gt;Taylor MRH, Dillon M, Keane CT&lt;/author&gt;&lt;/authors&gt;&lt;/contributors&gt;&lt;titles&gt;&lt;title&gt;Reduction in mixed growth rates in urine by using a &amp;quot;finger-tap&amp;quot; method of collection&lt;/title&gt;&lt;secondary-title&gt;BMJ &lt;/secondary-title&gt;&lt;/titles&gt;&lt;pages&gt;990&lt;/pages&gt;&lt;volume&gt;292&lt;/volume&gt;&lt;dates&gt;&lt;year&gt;1986&lt;/year&gt;&lt;pub-dates&gt;&lt;date&gt;1986&lt;/date&gt;&lt;/pub-dates&gt;&lt;/dates&gt;&lt;urls&gt;&lt;/urls&gt;&lt;/record&gt;&lt;/Cite&gt;&lt;/EndNote&gt;</w:instrText>
      </w:r>
      <w:r w:rsidR="00BE0B50">
        <w:rPr>
          <w:bCs/>
          <w:iCs/>
        </w:rPr>
        <w:fldChar w:fldCharType="separate"/>
      </w:r>
      <w:r w:rsidR="00BE0B50" w:rsidRPr="00BE0B50">
        <w:rPr>
          <w:bCs/>
          <w:iCs/>
          <w:noProof/>
          <w:vertAlign w:val="superscript"/>
        </w:rPr>
        <w:t>20</w:t>
      </w:r>
      <w:r w:rsidR="00BE0B50">
        <w:rPr>
          <w:bCs/>
          <w:iCs/>
        </w:rPr>
        <w:fldChar w:fldCharType="end"/>
      </w:r>
      <w:r w:rsidR="00BE0B50">
        <w:rPr>
          <w:bCs/>
          <w:iCs/>
        </w:rPr>
        <w:t xml:space="preserve"> while</w:t>
      </w:r>
      <w:r w:rsidR="00650473">
        <w:rPr>
          <w:bCs/>
          <w:iCs/>
        </w:rPr>
        <w:t xml:space="preserve"> the majority of  studies utilised the finger </w:t>
      </w:r>
      <w:r w:rsidR="00A125B4">
        <w:rPr>
          <w:bCs/>
          <w:iCs/>
        </w:rPr>
        <w:t>tapping</w:t>
      </w:r>
      <w:r w:rsidR="00650473">
        <w:rPr>
          <w:bCs/>
          <w:iCs/>
        </w:rPr>
        <w:t xml:space="preserve"> and lumb</w:t>
      </w:r>
      <w:r w:rsidR="00A125B4">
        <w:rPr>
          <w:bCs/>
          <w:iCs/>
        </w:rPr>
        <w:t>ar</w:t>
      </w:r>
      <w:r w:rsidR="007379FC">
        <w:rPr>
          <w:bCs/>
          <w:iCs/>
        </w:rPr>
        <w:t xml:space="preserve"> paravertebral</w:t>
      </w:r>
      <w:r w:rsidR="00650473">
        <w:rPr>
          <w:bCs/>
          <w:iCs/>
        </w:rPr>
        <w:t xml:space="preserve"> massage technique</w:t>
      </w:r>
      <w:r w:rsidR="006266CB">
        <w:rPr>
          <w:bCs/>
          <w:iCs/>
        </w:rPr>
        <w:t xml:space="preserve"> </w:t>
      </w:r>
      <w:r w:rsidR="006266CB">
        <w:rPr>
          <w:bCs/>
          <w:iCs/>
          <w:vertAlign w:val="superscript"/>
        </w:rPr>
        <w:t>22-27</w:t>
      </w:r>
      <w:r w:rsidR="00650473">
        <w:rPr>
          <w:bCs/>
          <w:iCs/>
        </w:rPr>
        <w:t xml:space="preserve"> described by Herre</w:t>
      </w:r>
      <w:r w:rsidR="0030557B">
        <w:rPr>
          <w:bCs/>
          <w:iCs/>
        </w:rPr>
        <w:t>r</w:t>
      </w:r>
      <w:r w:rsidR="00650473">
        <w:rPr>
          <w:bCs/>
          <w:iCs/>
        </w:rPr>
        <w:t>os-Fernandez et al.</w:t>
      </w:r>
      <w:r w:rsidR="001F26E7">
        <w:rPr>
          <w:bCs/>
          <w:iCs/>
        </w:rPr>
        <w:fldChar w:fldCharType="begin"/>
      </w:r>
      <w:r w:rsidR="00D0596D">
        <w:rPr>
          <w:bCs/>
          <w:iCs/>
        </w:rPr>
        <w:instrText xml:space="preserve"> ADDIN EN.CITE &lt;EndNote&gt;&lt;Cite&gt;&lt;Author&gt;Herreros Fernández&lt;/Author&gt;&lt;Year&gt;2013&lt;/Year&gt;&lt;RecNum&gt;55&lt;/RecNum&gt;&lt;DisplayText&gt;&lt;style face="superscript"&gt;22&lt;/style&gt;&lt;/DisplayText&gt;&lt;record&gt;&lt;rec-number&gt;55&lt;/rec-number&gt;&lt;foreign-keys&gt;&lt;key app="EN" db-id="ref9zfa9pre5tretxe25wp2jzs0zps5x2eww" timestamp="1566895555"&gt;55&lt;/key&gt;&lt;/foreign-keys&gt;&lt;ref-type name="Journal Article"&gt;17&lt;/ref-type&gt;&lt;contributors&gt;&lt;authors&gt;&lt;author&gt;Herreros Fernández, M. L.&lt;/author&gt;&lt;author&gt;González Merino, N.&lt;/author&gt;&lt;author&gt;Tagarro García, A.&lt;/author&gt;&lt;author&gt;Pérez Seoane, B.&lt;/author&gt;&lt;author&gt;de la Serna Martínez, M.&lt;/author&gt;&lt;author&gt;Contreras Abad, M. T.&lt;/author&gt;&lt;author&gt;García-Pose, A.&lt;/author&gt;&lt;/authors&gt;&lt;/contributors&gt;&lt;titles&gt;&lt;title&gt;A new technique for fast and safe collection of urine in newborns&lt;/title&gt;&lt;secondary-title&gt;Archives of Disease in Childhood&lt;/secondary-title&gt;&lt;/titles&gt;&lt;periodical&gt;&lt;full-title&gt;Archives of Disease in Childhood&lt;/full-title&gt;&lt;/periodical&gt;&lt;pages&gt;27-29&lt;/pages&gt;&lt;volume&gt;98&lt;/volume&gt;&lt;number&gt;1&lt;/number&gt;&lt;dates&gt;&lt;year&gt;2013&lt;/year&gt;&lt;pub-dates&gt;&lt;date&gt;Jan 2013&lt;/date&gt;&lt;/pub-dates&gt;&lt;/dates&gt;&lt;publisher&gt;BMJ Publishing Group&lt;/publisher&gt;&lt;urls&gt;&lt;related-urls&gt;&lt;url&gt;&lt;style face="underline" font="default" size="100%"&gt;https://go.openathens.net/redirector/nhs?url=https%3A%2F%2Fadc.bmj.com%2Flookup%2Fdoi%2F10.1136%2Farchdischild-2012-301872&lt;/style&gt;&lt;/url&gt;&lt;url&gt;&lt;style face="underline" font="default" size="100%"&gt;http://gateway.proquest.com/openurl?ctx_ver=Z39.88-2004&amp;amp;res_id=xri:pqm&amp;amp;req_dat=xri:pqil:pq_clntid=48638&amp;amp;rft_val_fmt=ori/fmt:kev:mtx:journal&amp;amp;genre=article&amp;amp;issn=0003-9888&amp;amp;volume=98&amp;amp;issue=1&amp;amp;spage=27&lt;/style&gt;&lt;/url&gt;&lt;/related-urls&gt;&lt;/urls&gt;&lt;remote-database-provider&gt;Cinahl&lt;/remote-database-provider&gt;&lt;/record&gt;&lt;/Cite&gt;&lt;/EndNote&gt;</w:instrText>
      </w:r>
      <w:r w:rsidR="001F26E7">
        <w:rPr>
          <w:bCs/>
          <w:iCs/>
        </w:rPr>
        <w:fldChar w:fldCharType="separate"/>
      </w:r>
      <w:r w:rsidR="00D0596D" w:rsidRPr="00D0596D">
        <w:rPr>
          <w:bCs/>
          <w:iCs/>
          <w:noProof/>
          <w:vertAlign w:val="superscript"/>
        </w:rPr>
        <w:t>22</w:t>
      </w:r>
      <w:r w:rsidR="001F26E7">
        <w:rPr>
          <w:bCs/>
          <w:iCs/>
        </w:rPr>
        <w:fldChar w:fldCharType="end"/>
      </w:r>
    </w:p>
    <w:p w14:paraId="59D0844D" w14:textId="6BFCCEC2" w:rsidR="00946292" w:rsidRPr="00946292" w:rsidRDefault="00946292" w:rsidP="00946292">
      <w:pPr>
        <w:jc w:val="both"/>
      </w:pPr>
      <w:r w:rsidRPr="00946292">
        <w:t xml:space="preserve">Quality of the </w:t>
      </w:r>
      <w:r w:rsidR="009A2C6B">
        <w:t xml:space="preserve">non-randomised and observational </w:t>
      </w:r>
      <w:r w:rsidRPr="00946292">
        <w:t xml:space="preserve">studies was assessed using the Downs and Black tool and was found to be poor with scores of less than 14 in </w:t>
      </w:r>
      <w:r w:rsidR="0074333E">
        <w:t>six</w:t>
      </w:r>
      <w:r w:rsidRPr="00946292">
        <w:t xml:space="preserve"> of the </w:t>
      </w:r>
      <w:r w:rsidR="0074333E">
        <w:t>eight</w:t>
      </w:r>
      <w:r w:rsidRPr="00946292">
        <w:t>;</w:t>
      </w:r>
      <w:r w:rsidRPr="00946292">
        <w:fldChar w:fldCharType="begin">
          <w:fldData xml:space="preserve">PEVuZE5vdGU+PENpdGU+PEF1dGhvcj5LYXVmbWFuPC9BdXRob3I+PFllYXI+MjAxNzwvWWVhcj48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</w:fldData>
        </w:fldChar>
      </w:r>
      <w:r w:rsidR="00D0596D">
        <w:instrText xml:space="preserve"> ADDIN EN.CITE </w:instrText>
      </w:r>
      <w:r w:rsidR="00D0596D">
        <w:fldChar w:fldCharType="begin">
          <w:fldData xml:space="preserve">PEVuZE5vdGU+PENpdGU+PEF1dGhvcj5LYXVmbWFuPC9BdXRob3I+PFllYXI+MjAxNzwvWWVhcj48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</w:fldData>
        </w:fldChar>
      </w:r>
      <w:r w:rsidR="00D0596D">
        <w:instrText xml:space="preserve"> ADDIN EN.CITE.DATA </w:instrText>
      </w:r>
      <w:r w:rsidR="00D0596D">
        <w:fldChar w:fldCharType="end"/>
      </w:r>
      <w:r w:rsidRPr="00946292">
        <w:fldChar w:fldCharType="separate"/>
      </w:r>
      <w:r w:rsidR="00D0596D" w:rsidRPr="00D0596D">
        <w:rPr>
          <w:noProof/>
          <w:vertAlign w:val="superscript"/>
        </w:rPr>
        <w:t>20-24 27</w:t>
      </w:r>
      <w:r w:rsidRPr="00946292">
        <w:fldChar w:fldCharType="end"/>
      </w:r>
      <w:r w:rsidRPr="00946292">
        <w:t xml:space="preserve"> and fair in the remaining two.</w:t>
      </w:r>
      <w:r w:rsidRPr="00946292">
        <w:fldChar w:fldCharType="begin">
          <w:fldData xml:space="preserve">PEVuZE5vdGU+PENpdGU+PEF1dGhvcj5WYWxsZWl4LUxlY2xlcmM8L0F1dGhvcj48WWVhcj4yMDE2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</w:fldData>
        </w:fldChar>
      </w:r>
      <w:r w:rsidR="00D0596D">
        <w:instrText xml:space="preserve"> ADDIN EN.CITE </w:instrText>
      </w:r>
      <w:r w:rsidR="00D0596D">
        <w:fldChar w:fldCharType="begin">
          <w:fldData xml:space="preserve">PEVuZE5vdGU+PENpdGU+PEF1dGhvcj5WYWxsZWl4LUxlY2xlcmM8L0F1dGhvcj48WWVhcj4yMDE2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</w:fldData>
        </w:fldChar>
      </w:r>
      <w:r w:rsidR="00D0596D">
        <w:instrText xml:space="preserve"> ADDIN EN.CITE.DATA </w:instrText>
      </w:r>
      <w:r w:rsidR="00D0596D">
        <w:fldChar w:fldCharType="end"/>
      </w:r>
      <w:r w:rsidRPr="00946292">
        <w:fldChar w:fldCharType="separate"/>
      </w:r>
      <w:r w:rsidR="00D0596D" w:rsidRPr="00D0596D">
        <w:rPr>
          <w:noProof/>
          <w:vertAlign w:val="superscript"/>
        </w:rPr>
        <w:t>25 26</w:t>
      </w:r>
      <w:r w:rsidRPr="00946292">
        <w:fldChar w:fldCharType="end"/>
      </w:r>
      <w:r w:rsidRPr="00946292">
        <w:t xml:space="preserve"> </w:t>
      </w:r>
    </w:p>
    <w:p w14:paraId="36C0D343" w14:textId="6A1189B8" w:rsidR="00795999" w:rsidRDefault="00B81B49" w:rsidP="00795999">
      <w:pPr>
        <w:jc w:val="both"/>
      </w:pPr>
      <w:r>
        <w:t>Six</w:t>
      </w:r>
      <w:r w:rsidR="00795999">
        <w:t xml:space="preserve"> studies utilised the tapping plus </w:t>
      </w:r>
      <w:r w:rsidR="00EA7088">
        <w:t xml:space="preserve">lumbar paravertebral </w:t>
      </w:r>
      <w:r w:rsidR="00795999">
        <w:t>massage technique.</w:t>
      </w:r>
      <w:r w:rsidR="001F26E7">
        <w:fldChar w:fldCharType="begin">
          <w:fldData xml:space="preserve">PEVuZE5vdGU+PENpdGU+PEF1dGhvcj5IZXJyZXJvcyBGZXJuw6FuZGV6PC9BdXRob3I+PFllYXI+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ENpdGU+PEF1dGhvcj5OZXBhbCBBPC9B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</w:fldData>
        </w:fldChar>
      </w:r>
      <w:r w:rsidR="00D0596D">
        <w:instrText xml:space="preserve"> ADDIN EN.CITE </w:instrText>
      </w:r>
      <w:r w:rsidR="00D0596D">
        <w:fldChar w:fldCharType="begin">
          <w:fldData xml:space="preserve">PEVuZE5vdGU+PENpdGU+PEF1dGhvcj5IZXJyZXJvcyBGZXJuw6FuZGV6PC9BdXRob3I+PFllYXI+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ENpdGU+PEF1dGhvcj5OZXBhbCBBPC9B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</w:fldData>
        </w:fldChar>
      </w:r>
      <w:r w:rsidR="00D0596D">
        <w:instrText xml:space="preserve"> ADDIN EN.CITE.DATA </w:instrText>
      </w:r>
      <w:r w:rsidR="00D0596D">
        <w:fldChar w:fldCharType="end"/>
      </w:r>
      <w:r w:rsidR="001F26E7">
        <w:fldChar w:fldCharType="separate"/>
      </w:r>
      <w:r w:rsidR="00D0596D" w:rsidRPr="00D0596D">
        <w:rPr>
          <w:noProof/>
          <w:vertAlign w:val="superscript"/>
        </w:rPr>
        <w:t>22-27</w:t>
      </w:r>
      <w:r w:rsidR="001F26E7">
        <w:fldChar w:fldCharType="end"/>
      </w:r>
      <w:r w:rsidR="00795999">
        <w:t xml:space="preserve"> </w:t>
      </w:r>
      <w:r w:rsidR="00795999" w:rsidRPr="00FC2A53">
        <w:t xml:space="preserve">Voiding within </w:t>
      </w:r>
      <w:r>
        <w:t xml:space="preserve">a pre-specified time was reported in 5 studies testing the tapping plus massage technique: 3 studies reported rates within </w:t>
      </w:r>
      <w:r w:rsidR="00795999" w:rsidRPr="00FC2A53">
        <w:t xml:space="preserve">5 minutes </w:t>
      </w:r>
      <w:r>
        <w:t xml:space="preserve"> of</w:t>
      </w:r>
      <w:r w:rsidR="00795999" w:rsidRPr="00FC2A53">
        <w:t xml:space="preserve"> 27%</w:t>
      </w:r>
      <w:r>
        <w:t>, 49%</w:t>
      </w:r>
      <w:r w:rsidR="00795999" w:rsidRPr="00FC2A53">
        <w:t xml:space="preserve"> </w:t>
      </w:r>
      <w:r>
        <w:t>and</w:t>
      </w:r>
      <w:r w:rsidR="00795999" w:rsidRPr="00FC2A53">
        <w:t xml:space="preserve"> 86%</w:t>
      </w:r>
      <w:r>
        <w:t xml:space="preserve"> respectively</w:t>
      </w:r>
      <w:r w:rsidR="00795999" w:rsidRPr="00FC2A53">
        <w:t>.</w:t>
      </w:r>
      <w:r w:rsidR="00875BA6">
        <w:rPr>
          <w:vertAlign w:val="superscript"/>
        </w:rPr>
        <w:t>25 26 22</w:t>
      </w:r>
      <w:r w:rsidR="004F4BF6">
        <w:t xml:space="preserve"> One study reported voiding within 4 minutes and  a success rate of 91%</w:t>
      </w:r>
      <w:r w:rsidR="001A62CE">
        <w:t>,</w:t>
      </w:r>
      <w:r w:rsidR="001A62CE">
        <w:fldChar w:fldCharType="begin"/>
      </w:r>
      <w:r w:rsidR="00D0596D">
        <w:instrText xml:space="preserve"> ADDIN EN.CITE &lt;EndNote&gt;&lt;Cite&gt;&lt;Author&gt;Nepal A&lt;/Author&gt;&lt;Year&gt;2016&lt;/Year&gt;&lt;RecNum&gt;1468&lt;/RecNum&gt;&lt;DisplayText&gt;&lt;style face="superscript"&gt;27&lt;/style&gt;&lt;/DisplayText&gt;&lt;record&gt;&lt;rec-number&gt;1468&lt;/rec-number&gt;&lt;foreign-keys&gt;&lt;key app="EN" db-id="ref9zfa9pre5tretxe25wp2jzs0zps5x2eww" timestamp="1568404831"&gt;1468&lt;/key&gt;&lt;/foreign-keys&gt;&lt;ref-type name="Journal Article"&gt;17&lt;/ref-type&gt;&lt;contributors&gt;&lt;authors&gt;&lt;author&gt;Nepal A, Basnet R, Acharya R, Shrestha A, Koirala S, Poudel A et al&lt;/author&gt;&lt;/authors&gt;&lt;/contributors&gt;&lt;titles&gt;&lt;title&gt;A technique for fast and safe collection of urine in newborns&lt;/title&gt;&lt;secondary-title&gt;Journal of Kathmandu medical college&lt;/secondary-title&gt;&lt;/titles&gt;&lt;periodical&gt;&lt;full-title&gt;Journal of Kathmandu medical college&lt;/full-title&gt;&lt;/periodical&gt;&lt;pages&gt;82-83&lt;/pages&gt;&lt;volume&gt;5&lt;/volume&gt;&lt;number&gt;3&lt;/number&gt;&lt;dates&gt;&lt;year&gt;2016&lt;/year&gt;&lt;/dates&gt;&lt;urls&gt;&lt;/urls&gt;&lt;/record&gt;&lt;/Cite&gt;&lt;/EndNote&gt;</w:instrText>
      </w:r>
      <w:r w:rsidR="001A62CE">
        <w:fldChar w:fldCharType="separate"/>
      </w:r>
      <w:r w:rsidR="00D0596D" w:rsidRPr="00D0596D">
        <w:rPr>
          <w:noProof/>
          <w:vertAlign w:val="superscript"/>
        </w:rPr>
        <w:t>27</w:t>
      </w:r>
      <w:r w:rsidR="001A62CE">
        <w:fldChar w:fldCharType="end"/>
      </w:r>
      <w:r w:rsidR="00474E73">
        <w:t xml:space="preserve"> and another reported voiding within 3 minutes with a success rate of 5</w:t>
      </w:r>
      <w:r w:rsidR="00BA219B">
        <w:t>6</w:t>
      </w:r>
      <w:r w:rsidR="00474E73">
        <w:t>%</w:t>
      </w:r>
      <w:r w:rsidR="00BA219B">
        <w:t>.</w:t>
      </w:r>
      <w:r w:rsidR="00734972">
        <w:rPr>
          <w:vertAlign w:val="superscript"/>
        </w:rPr>
        <w:t>2</w:t>
      </w:r>
      <w:r w:rsidR="00875BA6">
        <w:rPr>
          <w:vertAlign w:val="superscript"/>
        </w:rPr>
        <w:t>4</w:t>
      </w:r>
      <w:r w:rsidR="00795999" w:rsidRPr="00FC2A53">
        <w:t xml:space="preserve"> The lowest rate was reported in a study in France in 48 infants with a median age of 10 months;</w:t>
      </w:r>
      <w:r w:rsidR="001F26E7">
        <w:fldChar w:fldCharType="begin"/>
      </w:r>
      <w:r w:rsidR="00D0596D">
        <w:instrText xml:space="preserve"> ADDIN EN.CITE &lt;EndNote&gt;&lt;Cite&gt;&lt;Author&gt;Valleix-Leclerc&lt;/Author&gt;&lt;Year&gt;2016&lt;/Year&gt;&lt;RecNum&gt;362&lt;/RecNum&gt;&lt;DisplayText&gt;&lt;style face="superscript"&gt;25&lt;/style&gt;&lt;/DisplayText&gt;&lt;record&gt;&lt;rec-number&gt;362&lt;/rec-number&gt;&lt;foreign-keys&gt;&lt;key app="EN" db-id="ref9zfa9pre5tretxe25wp2jzs0zps5x2eww" timestamp="1566895655"&gt;362&lt;/key&gt;&lt;/foreign-keys&gt;&lt;ref-type name="Journal Article"&gt;17&lt;/ref-type&gt;&lt;contributors&gt;&lt;authors&gt;&lt;author&gt;Valleix-Leclerc, M.&lt;/author&gt;&lt;author&gt;Bahans, C.&lt;/author&gt;&lt;author&gt;Tahir, A.&lt;/author&gt;&lt;author&gt;Faubert, S.&lt;/author&gt;&lt;author&gt;Fargeot, A.&lt;/author&gt;&lt;author&gt;Abouchi, S.&lt;/author&gt;&lt;author&gt;Dallocchio, A.&lt;/author&gt;&lt;author&gt;Mussgnug, M.&lt;/author&gt;&lt;author&gt;Guigonis, V.&lt;/author&gt;&lt;/authors&gt;&lt;/contributors&gt;&lt;titles&gt;&lt;title&gt;Prospective evaluation of a cutaneous stimulation technique to induce on-demand urination in non-toilet-trained infants&lt;/title&gt;&lt;secondary-title&gt;Archives de pediatrie : organe officiel de la Societe francaise de pediatrie&lt;/secondary-title&gt;&lt;/titles&gt;&lt;periodical&gt;&lt;full-title&gt;Archives de pediatrie : organe officiel de la Societe francaise de pediatrie&lt;/full-title&gt;&lt;/periodical&gt;&lt;pages&gt;815-819&lt;/pages&gt;&lt;volume&gt;23&lt;/volume&gt;&lt;number&gt;8&lt;/number&gt;&lt;dates&gt;&lt;year&gt;2016&lt;/year&gt;&lt;pub-dates&gt;&lt;date&gt;Aug 2016&lt;/date&gt;&lt;/pub-dates&gt;&lt;/dates&gt;&lt;urls&gt;&lt;/urls&gt;&lt;remote-database-provider&gt;Medline&lt;/remote-database-provider&gt;&lt;/record&gt;&lt;/Cite&gt;&lt;/EndNote&gt;</w:instrText>
      </w:r>
      <w:r w:rsidR="001F26E7">
        <w:fldChar w:fldCharType="separate"/>
      </w:r>
      <w:r w:rsidR="00D0596D" w:rsidRPr="00D0596D">
        <w:rPr>
          <w:noProof/>
          <w:vertAlign w:val="superscript"/>
        </w:rPr>
        <w:t>25</w:t>
      </w:r>
      <w:r w:rsidR="001F26E7">
        <w:fldChar w:fldCharType="end"/>
      </w:r>
      <w:r w:rsidR="00795999" w:rsidRPr="00FC2A53">
        <w:t xml:space="preserve"> the highest rate</w:t>
      </w:r>
      <w:r w:rsidR="00BA2147">
        <w:t xml:space="preserve"> was found</w:t>
      </w:r>
      <w:r w:rsidR="00795999" w:rsidRPr="00FC2A53">
        <w:t xml:space="preserve"> in</w:t>
      </w:r>
      <w:r w:rsidR="00BA2147">
        <w:t xml:space="preserve"> a study of</w:t>
      </w:r>
      <w:r w:rsidR="00795999" w:rsidRPr="00FC2A53">
        <w:t xml:space="preserve"> </w:t>
      </w:r>
      <w:r w:rsidR="004F4BF6">
        <w:t>100 neonates less than 28 days old</w:t>
      </w:r>
      <w:r w:rsidR="00795999" w:rsidRPr="00FC2A53">
        <w:t>.</w:t>
      </w:r>
      <w:r w:rsidR="00247BC5">
        <w:rPr>
          <w:vertAlign w:val="superscript"/>
        </w:rPr>
        <w:t>26</w:t>
      </w:r>
      <w:r w:rsidR="00795999" w:rsidRPr="00FC2A53">
        <w:t xml:space="preserve"> No comparison with control was reported</w:t>
      </w:r>
      <w:r w:rsidR="00875BA6">
        <w:t xml:space="preserve"> in these studies. Rates of 35% and 25% for voiding within 5 minutes were reported in a study comparing rubbing with gauze soaked with cold and room temperature saline respectively.</w:t>
      </w:r>
      <w:r w:rsidR="00247BC5">
        <w:rPr>
          <w:vertAlign w:val="superscript"/>
        </w:rPr>
        <w:t>21</w:t>
      </w:r>
      <w:r w:rsidR="00875BA6">
        <w:t xml:space="preserve"> One study reported time taken to voiding rather than success rate</w:t>
      </w:r>
      <w:r w:rsidR="00247BC5">
        <w:t>s</w:t>
      </w:r>
      <w:r w:rsidR="00247BC5">
        <w:rPr>
          <w:vertAlign w:val="superscript"/>
        </w:rPr>
        <w:t>20</w:t>
      </w:r>
      <w:r w:rsidR="00875BA6">
        <w:t xml:space="preserve"> and the final study did not assess voiding time.</w:t>
      </w:r>
      <w:r w:rsidR="00247BC5">
        <w:rPr>
          <w:vertAlign w:val="superscript"/>
        </w:rPr>
        <w:t>23</w:t>
      </w:r>
    </w:p>
    <w:p w14:paraId="1F8E6832" w14:textId="7D54F5AE" w:rsidR="00795999" w:rsidRDefault="00795999" w:rsidP="00795999">
      <w:pPr>
        <w:jc w:val="both"/>
      </w:pPr>
      <w:r>
        <w:t>T</w:t>
      </w:r>
      <w:r w:rsidR="00474E73">
        <w:t>hree</w:t>
      </w:r>
      <w:r>
        <w:t xml:space="preserve"> studies assessed contamination as a primary outcome.</w:t>
      </w:r>
      <w:r w:rsidR="00FB1E69">
        <w:fldChar w:fldCharType="begin">
          <w:fldData xml:space="preserve">PEVuZE5vdGU+PENpdGU+PEF1dGhvcj5IZXJyZXJvczwvQXV0aG9yPjxZZWFyPjIwMTU8L1llYXI+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==
</w:fldData>
        </w:fldChar>
      </w:r>
      <w:r w:rsidR="00D0596D">
        <w:instrText xml:space="preserve"> ADDIN EN.CITE </w:instrText>
      </w:r>
      <w:r w:rsidR="00D0596D">
        <w:fldChar w:fldCharType="begin">
          <w:fldData xml:space="preserve">PEVuZE5vdGU+PENpdGU+PEF1dGhvcj5IZXJyZXJvczwvQXV0aG9yPjxZZWFyPjIwMTU8L1llYXI+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==
</w:fldData>
        </w:fldChar>
      </w:r>
      <w:r w:rsidR="00D0596D">
        <w:instrText xml:space="preserve"> ADDIN EN.CITE.DATA </w:instrText>
      </w:r>
      <w:r w:rsidR="00D0596D">
        <w:fldChar w:fldCharType="end"/>
      </w:r>
      <w:r w:rsidR="00FB1E69">
        <w:fldChar w:fldCharType="separate"/>
      </w:r>
      <w:r w:rsidR="00D0596D" w:rsidRPr="00D0596D">
        <w:rPr>
          <w:noProof/>
          <w:vertAlign w:val="superscript"/>
        </w:rPr>
        <w:t>20 23</w:t>
      </w:r>
      <w:r w:rsidR="00FB1E69">
        <w:fldChar w:fldCharType="end"/>
      </w:r>
      <w:r w:rsidR="00734972">
        <w:rPr>
          <w:vertAlign w:val="superscript"/>
        </w:rPr>
        <w:t xml:space="preserve"> 2</w:t>
      </w:r>
      <w:r w:rsidR="00620704">
        <w:rPr>
          <w:vertAlign w:val="superscript"/>
        </w:rPr>
        <w:t>6</w:t>
      </w:r>
      <w:r>
        <w:t xml:space="preserve"> A non-randomised trial compared finger tapping to urine collection bags</w:t>
      </w:r>
      <w:r w:rsidR="00DB3D84">
        <w:t xml:space="preserve"> and a</w:t>
      </w:r>
      <w:r>
        <w:t xml:space="preserve"> statistically significant reduction in contaminated samples was demonstrated in the intervention arm of the study (</w:t>
      </w:r>
      <w:r w:rsidR="00620704">
        <w:t xml:space="preserve">7.7% v. </w:t>
      </w:r>
      <w:r>
        <w:t>51%  p&lt; 0.001).</w:t>
      </w:r>
      <w:r w:rsidR="00FB1E69">
        <w:fldChar w:fldCharType="begin"/>
      </w:r>
      <w:r w:rsidR="00D0596D">
        <w:instrText xml:space="preserve"> ADDIN EN.CITE &lt;EndNote&gt;&lt;Cite&gt;&lt;Author&gt;Taylor MRH&lt;/Author&gt;&lt;Year&gt;1986&lt;/Year&gt;&lt;RecNum&gt;21&lt;/RecNum&gt;&lt;DisplayText&gt;&lt;style face="superscript"&gt;20&lt;/style&gt;&lt;/DisplayText&gt;&lt;record&gt;&lt;rec-number&gt;21&lt;/rec-number&gt;&lt;foreign-keys&gt;&lt;key app="EN" db-id="spxsrws0a5dtstet0e5p2vsqfvrsad0f2e52" timestamp="1531767794"&gt;21&lt;/key&gt;&lt;/foreign-keys&gt;&lt;ref-type name="Journal Article"&gt;17&lt;/ref-type&gt;&lt;contributors&gt;&lt;authors&gt;&lt;author&gt;Taylor MRH, Dillon M, Keane CT&lt;/author&gt;&lt;/authors&gt;&lt;/contributors&gt;&lt;titles&gt;&lt;title&gt;Reduction in mixed growth rates in urine by using a &amp;quot;finger-tap&amp;quot; method of collection&lt;/title&gt;&lt;secondary-title&gt;BMJ &lt;/secondary-title&gt;&lt;/titles&gt;&lt;periodical&gt;&lt;full-title&gt;BMJ&lt;/full-title&gt;&lt;/periodical&gt;&lt;pages&gt;990&lt;/pages&gt;&lt;volume&gt;292&lt;/volume&gt;&lt;dates&gt;&lt;year&gt;1986&lt;/year&gt;&lt;pub-dates&gt;&lt;date&gt;1986&lt;/date&gt;&lt;/pub-dates&gt;&lt;/dates&gt;&lt;urls&gt;&lt;/urls&gt;&lt;/record&gt;&lt;/Cite&gt;&lt;/EndNote&gt;</w:instrText>
      </w:r>
      <w:r w:rsidR="00FB1E69">
        <w:fldChar w:fldCharType="separate"/>
      </w:r>
      <w:r w:rsidR="00D0596D" w:rsidRPr="00D0596D">
        <w:rPr>
          <w:noProof/>
          <w:vertAlign w:val="superscript"/>
        </w:rPr>
        <w:t>20</w:t>
      </w:r>
      <w:r w:rsidR="00FB1E69">
        <w:fldChar w:fldCharType="end"/>
      </w:r>
      <w:r w:rsidR="008B1B61">
        <w:t xml:space="preserve"> </w:t>
      </w:r>
      <w:r>
        <w:t>A  cross-sectional study utilising the finger tapping plus massage technique paired urine samples with a subsequent sample taken by cathe</w:t>
      </w:r>
      <w:r w:rsidR="005C16E1">
        <w:t>te</w:t>
      </w:r>
      <w:r>
        <w:t>r within 1 hour. This</w:t>
      </w:r>
      <w:r w:rsidR="005C16E1">
        <w:t xml:space="preserve"> </w:t>
      </w:r>
      <w:r>
        <w:t xml:space="preserve">demonstrated that the </w:t>
      </w:r>
      <w:r w:rsidR="008B1B61">
        <w:t>technique</w:t>
      </w:r>
      <w:r>
        <w:t xml:space="preserve"> was </w:t>
      </w:r>
      <w:r>
        <w:lastRenderedPageBreak/>
        <w:t>Sensitive (97%) and Specific (89%) with low contamination rates in both groups.</w:t>
      </w:r>
      <w:r w:rsidR="00FB1E69">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instrText xml:space="preserve"> ADDIN EN.CITE </w:instrText>
      </w:r>
      <w:r w:rsidR="00D0596D">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instrText xml:space="preserve"> ADDIN EN.CITE.DATA </w:instrText>
      </w:r>
      <w:r w:rsidR="00D0596D">
        <w:fldChar w:fldCharType="end"/>
      </w:r>
      <w:r w:rsidR="00FB1E69">
        <w:fldChar w:fldCharType="separate"/>
      </w:r>
      <w:r w:rsidR="00D0596D" w:rsidRPr="00D0596D">
        <w:rPr>
          <w:noProof/>
          <w:vertAlign w:val="superscript"/>
        </w:rPr>
        <w:t>23</w:t>
      </w:r>
      <w:r w:rsidR="00FB1E69">
        <w:fldChar w:fldCharType="end"/>
      </w:r>
      <w:r>
        <w:t xml:space="preserve"> </w:t>
      </w:r>
      <w:r w:rsidR="009D3EB1">
        <w:t>A prospective cohort study found a non-statistically significant differenc</w:t>
      </w:r>
      <w:r w:rsidR="00C93ED0">
        <w:t>e</w:t>
      </w:r>
      <w:r w:rsidR="009D3EB1">
        <w:t xml:space="preserve"> </w:t>
      </w:r>
      <w:r w:rsidR="00C93ED0">
        <w:t>in paired urine samples with a contamination rate of 16% in the tapping plus massage samples compared to 6% in paired samples</w:t>
      </w:r>
      <w:r w:rsidR="00A86E5E">
        <w:t xml:space="preserve"> collected by either catheter or suprapubic aspirate in</w:t>
      </w:r>
      <w:r w:rsidR="00382BD6">
        <w:t xml:space="preserve"> a</w:t>
      </w:r>
      <w:r w:rsidR="00A86E5E">
        <w:t xml:space="preserve"> subgroup of the study population in the following situations ( positive urinalysis, decision to prescribe antibiotics, unsuccessful non-invasive sampling)</w:t>
      </w:r>
      <w:r w:rsidR="00C93ED0">
        <w:t>.</w:t>
      </w:r>
      <w:r w:rsidR="00734972">
        <w:rPr>
          <w:vertAlign w:val="superscript"/>
        </w:rPr>
        <w:t>2</w:t>
      </w:r>
      <w:r w:rsidR="00DB3D84">
        <w:rPr>
          <w:vertAlign w:val="superscript"/>
        </w:rPr>
        <w:t>6</w:t>
      </w:r>
      <w:r w:rsidR="009D3EB1">
        <w:t xml:space="preserve"> </w:t>
      </w:r>
    </w:p>
    <w:p w14:paraId="353FFAD7" w14:textId="62E77108" w:rsidR="00795999" w:rsidRDefault="00A125B4" w:rsidP="00795999">
      <w:pPr>
        <w:jc w:val="both"/>
      </w:pPr>
      <w:r>
        <w:t xml:space="preserve">Gender was not found to </w:t>
      </w:r>
      <w:r w:rsidR="00EA7088">
        <w:t xml:space="preserve">be </w:t>
      </w:r>
      <w:r>
        <w:t>an independent variable of success in a</w:t>
      </w:r>
      <w:r w:rsidR="00BA2147">
        <w:t>n</w:t>
      </w:r>
      <w:r>
        <w:t>y study</w:t>
      </w:r>
      <w:r w:rsidR="008B1B61">
        <w:t>. A</w:t>
      </w:r>
      <w:r>
        <w:t xml:space="preserve"> number of studies demonstrated,</w:t>
      </w:r>
      <w:r w:rsidR="00620704">
        <w:t xml:space="preserve"> </w:t>
      </w:r>
      <w:r>
        <w:t>in subgroup analysis</w:t>
      </w:r>
      <w:r w:rsidR="000A5312">
        <w:t xml:space="preserve"> or logistic regression</w:t>
      </w:r>
      <w:r>
        <w:t>, increased success in those of a younger age or lower weight</w:t>
      </w:r>
      <w:r w:rsidR="003E4C9D">
        <w:t>.</w:t>
      </w:r>
      <w:r w:rsidR="00FB1E69">
        <w:fldChar w:fldCharType="begin">
          <w:fldData xml:space="preserve">PEVuZE5vdGU+PENpdGU+PEF1dGhvcj5UcmFuPC9BdXRob3I+PFllYXI+MjAxNjwvWWVhcj48UmVj
TnVtPjEwPC9SZWNOdW0+PERpc3BsYXlUZXh0PjxzdHlsZSBmYWNlPSJzdXBlcnNjcmlwdCI+MjQt
MjY8L3N0eWxlPjwvRGlzcGxheVRleHQ+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C9FbmROb3RlPgB=
</w:fldData>
        </w:fldChar>
      </w:r>
      <w:r w:rsidR="00D0596D">
        <w:instrText xml:space="preserve"> ADDIN EN.CITE </w:instrText>
      </w:r>
      <w:r w:rsidR="00D0596D">
        <w:fldChar w:fldCharType="begin">
          <w:fldData xml:space="preserve">PEVuZE5vdGU+PENpdGU+PEF1dGhvcj5UcmFuPC9BdXRob3I+PFllYXI+MjAxNjwvWWVhcj48UmVj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</w:fldData>
        </w:fldChar>
      </w:r>
      <w:r w:rsidR="00D0596D">
        <w:instrText xml:space="preserve"> ADDIN EN.CITE.DATA </w:instrText>
      </w:r>
      <w:r w:rsidR="00D0596D">
        <w:fldChar w:fldCharType="end"/>
      </w:r>
      <w:r w:rsidR="00FB1E69">
        <w:fldChar w:fldCharType="separate"/>
      </w:r>
      <w:r w:rsidR="00D0596D" w:rsidRPr="00D0596D">
        <w:rPr>
          <w:noProof/>
          <w:vertAlign w:val="superscript"/>
        </w:rPr>
        <w:t>24-26</w:t>
      </w:r>
      <w:r w:rsidR="00FB1E69">
        <w:fldChar w:fldCharType="end"/>
      </w:r>
      <w:r w:rsidR="003E4C9D">
        <w:t xml:space="preserve">  Challenges were noted in maintaining the child in the correct position in the correct position in 22 out of 48 participants (48%) in one study utilising the tapping plus massage technique.</w:t>
      </w:r>
      <w:r w:rsidR="00C84EBB">
        <w:rPr>
          <w:vertAlign w:val="superscript"/>
        </w:rPr>
        <w:t>2</w:t>
      </w:r>
      <w:r w:rsidR="00DB3D84">
        <w:rPr>
          <w:vertAlign w:val="superscript"/>
        </w:rPr>
        <w:t>5</w:t>
      </w:r>
      <w:r w:rsidR="003E4C9D">
        <w:t xml:space="preserve"> </w:t>
      </w:r>
    </w:p>
    <w:p w14:paraId="3A8C6254" w14:textId="63E830E5" w:rsidR="006862FF" w:rsidRPr="00DB3D84" w:rsidRDefault="00795999" w:rsidP="00795999">
      <w:pPr>
        <w:jc w:val="both"/>
        <w:rPr>
          <w:vertAlign w:val="superscript"/>
        </w:rPr>
      </w:pPr>
      <w:r>
        <w:t xml:space="preserve">Satisfaction with use of the intervention was reported as 87.5% for parents and 90% for clinicians using gauze soaked in </w:t>
      </w:r>
      <w:r w:rsidR="00DB3D84">
        <w:t>saline</w:t>
      </w:r>
      <w:r w:rsidR="00164673">
        <w:t>.</w:t>
      </w:r>
      <w:r w:rsidR="00FB1E69">
        <w:fldChar w:fldCharType="begin"/>
      </w:r>
      <w:r w:rsidR="00D0596D">
        <w:instrText xml:space="preserve"> ADDIN EN.CITE &lt;EndNote&gt;&lt;Cite&gt;&lt;Author&gt;Kaufman&lt;/Author&gt;&lt;Year&gt;2017&lt;/Year&gt;&lt;RecNum&gt;15&lt;/RecNum&gt;&lt;DisplayText&gt;&lt;style face="superscript"&gt;21&lt;/style&gt;&lt;/DisplayText&gt;&lt;record&gt;&lt;rec-number&gt;15&lt;/rec-number&gt;&lt;foreign-keys&gt;&lt;key app="EN" db-id="spxsrws0a5dtstet0e5p2vsqfvrsad0f2e52" timestamp="1520095980"&gt;15&lt;/key&gt;&lt;/foreign-keys&gt;&lt;ref-type name="Journal Article"&gt;17&lt;/ref-type&gt;&lt;contributors&gt;&lt;authors&gt;&lt;author&gt;Kaufman, Jonathan&lt;/author&gt;&lt;author&gt;Tosif, Shidan&lt;/author&gt;&lt;author&gt;Fitzpatrick, Patrick&lt;/author&gt;&lt;author&gt;Hopper, Sandy M.&lt;/author&gt;&lt;author&gt;Bryant, Penelope A.&lt;/author&gt;&lt;author&gt;Donath, Susan M.&lt;/author&gt;&lt;author&gt;Babl, Franz E.&lt;/author&gt;&lt;/authors&gt;&lt;/contributors&gt;&lt;titles&gt;&lt;title&gt;Quick-Wee: a novel non-invasive urine collection method&lt;/title&gt;&lt;secondary-title&gt;Emergency medicine journal : EMJ&lt;/secondary-title&gt;&lt;/titles&gt;&lt;periodical&gt;&lt;full-title&gt;Emergency medicine journal : EMJ&lt;/full-title&gt;&lt;/periodical&gt;&lt;pages&gt;63-64&lt;/pages&gt;&lt;volume&gt;34&lt;/volume&gt;&lt;number&gt;1&lt;/number&gt;&lt;dates&gt;&lt;year&gt;2017&lt;/year&gt;&lt;pub-dates&gt;&lt;date&gt;Jan 2017&lt;/date&gt;&lt;/pub-dates&gt;&lt;/dates&gt;&lt;urls&gt;&lt;related-urls&gt;&lt;url&gt;&lt;style face="underline" font="default" size="100%"&gt;http://linker2.worldcat.org/?rft.institution_id=129956&amp;amp;spage=63&amp;amp;pkgName=bmj&amp;amp;issn=1472-0205&amp;amp;linkclass=to_article&amp;amp;jKey=emj.bmj.com&amp;amp;issue=1&amp;amp;provider=highwire&amp;amp;date=2017-01&amp;amp;aulast=Kaufman%2C+Jonathan%3B+Tosif%2C+Shidan%3B+Fitzpatrick%2C+Patrick%3B+Hopper%2C+Sandy+M%3B+Bryant%2C+Penelope+A%3B+Donath%2C+Susan+M%3B+Babl%2C+Franz+E&amp;amp;atitle=Quick-Wee%3A+a+novel+non-invasive+urine+collection+method.&amp;amp;title=Emergency+Medicine+Journal&amp;amp;rft.content=fulltext%2Cprint&amp;amp;eissn=1472-0213&amp;amp;linkScheme=bmjathens.highwire&amp;amp;jHome=http%3A%2F%2Femj.bmj.com%2F&amp;amp;volume=34&amp;amp;rft.id=info%3Apmid%2F&amp;amp;rft.order_by=preference&amp;amp;linktype=best&lt;/style&gt;&lt;/url&gt;&lt;/related-urls&gt;&lt;/urls&gt;&lt;remote-database-provider&gt;Medline&lt;/remote-database-provider&gt;&lt;/record&gt;&lt;/Cite&gt;&lt;/EndNote&gt;</w:instrText>
      </w:r>
      <w:r w:rsidR="00FB1E69">
        <w:fldChar w:fldCharType="separate"/>
      </w:r>
      <w:r w:rsidR="00D0596D" w:rsidRPr="00D0596D">
        <w:rPr>
          <w:noProof/>
          <w:vertAlign w:val="superscript"/>
        </w:rPr>
        <w:t>21</w:t>
      </w:r>
      <w:r w:rsidR="00FB1E69">
        <w:fldChar w:fldCharType="end"/>
      </w:r>
      <w:r w:rsidR="00164673">
        <w:t xml:space="preserve"> </w:t>
      </w:r>
      <w:r w:rsidR="00A125B4">
        <w:t>C</w:t>
      </w:r>
      <w:r>
        <w:t>rying was the most common adverse event noted and incidence ranged from 7</w:t>
      </w:r>
      <w:r w:rsidR="00164673">
        <w:t>7</w:t>
      </w:r>
      <w:r>
        <w:t>% to 100%.</w:t>
      </w:r>
      <w:r w:rsidR="00164673">
        <w:fldChar w:fldCharType="begin">
          <w:fldData xml:space="preserve">PEVuZE5vdGU+PENpdGU+PEF1dGhvcj5WYWxsZWl4LUxlY2xlcmM8L0F1dGhvcj48WWVhcj4yMDE2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==
</w:fldData>
        </w:fldChar>
      </w:r>
      <w:r w:rsidR="00D0596D">
        <w:instrText xml:space="preserve"> ADDIN EN.CITE </w:instrText>
      </w:r>
      <w:r w:rsidR="00D0596D">
        <w:fldChar w:fldCharType="begin">
          <w:fldData xml:space="preserve">PEVuZE5vdGU+PENpdGU+PEF1dGhvcj5WYWxsZWl4LUxlY2xlcmM8L0F1dGhvcj48WWVhcj4yMDE2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==
</w:fldData>
        </w:fldChar>
      </w:r>
      <w:r w:rsidR="00D0596D">
        <w:instrText xml:space="preserve"> ADDIN EN.CITE.DATA </w:instrText>
      </w:r>
      <w:r w:rsidR="00D0596D">
        <w:fldChar w:fldCharType="end"/>
      </w:r>
      <w:r w:rsidR="00164673">
        <w:fldChar w:fldCharType="separate"/>
      </w:r>
      <w:r w:rsidR="00D0596D" w:rsidRPr="00D0596D">
        <w:rPr>
          <w:noProof/>
          <w:vertAlign w:val="superscript"/>
        </w:rPr>
        <w:t>22 25</w:t>
      </w:r>
      <w:r w:rsidR="00164673">
        <w:fldChar w:fldCharType="end"/>
      </w:r>
      <w:r w:rsidR="00620704">
        <w:t xml:space="preserve"> Local skin redness was reported in one study</w:t>
      </w:r>
      <w:r w:rsidR="00DB3D84">
        <w:rPr>
          <w:vertAlign w:val="superscript"/>
        </w:rPr>
        <w:t xml:space="preserve"> 25</w:t>
      </w:r>
      <w:r w:rsidR="00620704">
        <w:t xml:space="preserve"> and discomfort in another.</w:t>
      </w:r>
      <w:r w:rsidR="00DB3D84">
        <w:rPr>
          <w:vertAlign w:val="superscript"/>
        </w:rPr>
        <w:t>24</w:t>
      </w:r>
    </w:p>
    <w:p w14:paraId="07D4516D" w14:textId="45873D47" w:rsidR="00AF4088" w:rsidRDefault="00BC491D" w:rsidP="00F04423">
      <w:pPr>
        <w:jc w:val="both"/>
        <w:rPr>
          <w:b/>
          <w:bCs/>
        </w:rPr>
      </w:pPr>
      <w:r>
        <w:rPr>
          <w:b/>
          <w:bCs/>
        </w:rPr>
        <w:t>Overall grading of the evidence</w:t>
      </w:r>
    </w:p>
    <w:p w14:paraId="7046AC2D" w14:textId="4A96949B" w:rsidR="00BC491D" w:rsidRPr="003F10FB" w:rsidRDefault="00BC491D" w:rsidP="00F04423">
      <w:pPr>
        <w:jc w:val="both"/>
      </w:pPr>
      <w:r w:rsidRPr="003F10FB">
        <w:t xml:space="preserve">The evidence was assessed for the primary outcome measure – voiding within a pre-specified period (&lt; 5 minutes) – for two interventions. For rubbing with saline-soaked gauze, the evidence from one RCT was not downgraded for risk of bias (low), indirectness or publication bias but was downgraded for imprecision due to sparse data (fewer than 300 events) being available. Thus, the evidence was rated as </w:t>
      </w:r>
      <w:r w:rsidR="001D7A1C">
        <w:t>moderate</w:t>
      </w:r>
      <w:r w:rsidRPr="003F10FB">
        <w:t xml:space="preserve">. With only one RCT, consistency across RCTs could not be assessed. The non-RCT evidence (one study) reported similar success rates but was conducted by the same team and it is uncertain if similar effects would be achieved by other teams or in other settings. For the tapping plus massage technique, evidence from one RCT was not downgraded for indirectness or publication bias but was downgraded for risk of bias (unclear allocation concealment) and for imprecision due to sparse data. Thus, the evidence was rated low. Again, with only one RCT, consistency could not be assessed. More non-RCT evidence (five studies) was available for this intervention but success rates varied and, in some cases, differed from those in the RCT. Similar grades were applied to contamination as an outcome. Grading of the evidence on crying/distress was precluded by differences in reporting: crying and mild distress rates up to 100% were observed in some studies but, in at least one study, were not regarded as adverse events and not recorded. (see Appendix </w:t>
      </w:r>
      <w:r w:rsidR="008C3088" w:rsidRPr="003F10FB">
        <w:t>ii</w:t>
      </w:r>
      <w:r w:rsidRPr="003F10FB">
        <w:t xml:space="preserve"> for Tabl</w:t>
      </w:r>
      <w:r w:rsidR="008C3088" w:rsidRPr="003F10FB">
        <w:t>e containing full grading assessment</w:t>
      </w:r>
      <w:r w:rsidRPr="003F10FB">
        <w:t>)</w:t>
      </w:r>
      <w:r w:rsidR="003F10FB">
        <w:t>.</w:t>
      </w:r>
    </w:p>
    <w:p w14:paraId="27F2B352" w14:textId="5C9E1A15" w:rsidR="00A05215" w:rsidRDefault="00A05215" w:rsidP="00795999">
      <w:pPr>
        <w:jc w:val="both"/>
        <w:rPr>
          <w:bCs/>
          <w:iCs/>
        </w:rPr>
      </w:pPr>
    </w:p>
    <w:p w14:paraId="08AF1CF3" w14:textId="77777777" w:rsidR="00A05215" w:rsidRPr="00C7044E" w:rsidRDefault="00A05215" w:rsidP="00F04423">
      <w:pPr>
        <w:jc w:val="both"/>
        <w:rPr>
          <w:bCs/>
          <w:iCs/>
        </w:rPr>
      </w:pPr>
    </w:p>
    <w:p w14:paraId="4F9408D1" w14:textId="4C94DED0" w:rsidR="00E13838" w:rsidRDefault="00E13838" w:rsidP="00E13838">
      <w:pPr>
        <w:jc w:val="both"/>
      </w:pPr>
    </w:p>
    <w:p w14:paraId="6E19A887" w14:textId="2B8DB8C4" w:rsidR="00C7044E" w:rsidRDefault="00C7044E" w:rsidP="00F04423">
      <w:pPr>
        <w:jc w:val="both"/>
      </w:pPr>
    </w:p>
    <w:p w14:paraId="2AA1838E" w14:textId="5B530F78" w:rsidR="00C7044E" w:rsidRDefault="00C7044E" w:rsidP="00F04423">
      <w:pPr>
        <w:jc w:val="both"/>
        <w:sectPr w:rsidR="00C7044E" w:rsidSect="001B03B1">
          <w:footerReference w:type="default" r:id="rId8"/>
          <w:pgSz w:w="11906" w:h="16838"/>
          <w:pgMar w:top="1440" w:right="1440" w:bottom="1440" w:left="1440" w:header="708" w:footer="708" w:gutter="0"/>
          <w:cols w:space="708"/>
          <w:docGrid w:linePitch="360"/>
        </w:sectPr>
      </w:pPr>
    </w:p>
    <w:p w14:paraId="24A9747E" w14:textId="77777777" w:rsidR="00C7044E" w:rsidRDefault="00C7044E" w:rsidP="00C7044E">
      <w:pPr>
        <w:jc w:val="both"/>
      </w:pPr>
      <w:r w:rsidRPr="007403BF">
        <w:lastRenderedPageBreak/>
        <w:t xml:space="preserve">Table 1 Summary of </w:t>
      </w:r>
      <w:r>
        <w:t>RCTs</w:t>
      </w:r>
      <w:r w:rsidRPr="007403BF">
        <w:t xml:space="preserve"> included</w:t>
      </w:r>
    </w:p>
    <w:tbl>
      <w:tblPr>
        <w:tblStyle w:val="TableGrid"/>
        <w:tblW w:w="0" w:type="auto"/>
        <w:tblLook w:val="04A0" w:firstRow="1" w:lastRow="0" w:firstColumn="1" w:lastColumn="0" w:noHBand="0" w:noVBand="1"/>
      </w:tblPr>
      <w:tblGrid>
        <w:gridCol w:w="1457"/>
        <w:gridCol w:w="1837"/>
        <w:gridCol w:w="1051"/>
        <w:gridCol w:w="2834"/>
        <w:gridCol w:w="3878"/>
        <w:gridCol w:w="2891"/>
      </w:tblGrid>
      <w:tr w:rsidR="00A04CB1" w14:paraId="3F32BC3A" w14:textId="77777777" w:rsidTr="00A04CB1">
        <w:tc>
          <w:tcPr>
            <w:tcW w:w="0" w:type="auto"/>
          </w:tcPr>
          <w:p w14:paraId="13E6C730" w14:textId="77777777" w:rsidR="00C7044E" w:rsidRPr="00A25AA0" w:rsidRDefault="00C7044E" w:rsidP="003673EC">
            <w:pPr>
              <w:jc w:val="both"/>
              <w:rPr>
                <w:b/>
              </w:rPr>
            </w:pPr>
            <w:r w:rsidRPr="00A25AA0">
              <w:rPr>
                <w:b/>
              </w:rPr>
              <w:t>Study; country; year</w:t>
            </w:r>
          </w:p>
        </w:tc>
        <w:tc>
          <w:tcPr>
            <w:tcW w:w="0" w:type="auto"/>
          </w:tcPr>
          <w:p w14:paraId="177445DF" w14:textId="77777777" w:rsidR="00C7044E" w:rsidRPr="00A25AA0" w:rsidRDefault="00C7044E" w:rsidP="003673EC">
            <w:pPr>
              <w:jc w:val="both"/>
              <w:rPr>
                <w:b/>
              </w:rPr>
            </w:pPr>
            <w:r w:rsidRPr="00A25AA0">
              <w:rPr>
                <w:b/>
              </w:rPr>
              <w:t>Setting</w:t>
            </w:r>
          </w:p>
        </w:tc>
        <w:tc>
          <w:tcPr>
            <w:tcW w:w="0" w:type="auto"/>
          </w:tcPr>
          <w:p w14:paraId="62A92FC9" w14:textId="77777777" w:rsidR="00C7044E" w:rsidRDefault="00C7044E" w:rsidP="003673EC">
            <w:pPr>
              <w:jc w:val="both"/>
              <w:rPr>
                <w:b/>
              </w:rPr>
            </w:pPr>
            <w:r>
              <w:rPr>
                <w:b/>
              </w:rPr>
              <w:t>Sample size</w:t>
            </w:r>
          </w:p>
        </w:tc>
        <w:tc>
          <w:tcPr>
            <w:tcW w:w="2834" w:type="dxa"/>
          </w:tcPr>
          <w:p w14:paraId="0F9B1F91" w14:textId="77777777" w:rsidR="00C7044E" w:rsidRPr="00A25AA0" w:rsidRDefault="00C7044E" w:rsidP="003673EC">
            <w:pPr>
              <w:jc w:val="both"/>
              <w:rPr>
                <w:b/>
              </w:rPr>
            </w:pPr>
            <w:r>
              <w:rPr>
                <w:b/>
              </w:rPr>
              <w:t>Participants (age/gender)</w:t>
            </w:r>
          </w:p>
        </w:tc>
        <w:tc>
          <w:tcPr>
            <w:tcW w:w="3878" w:type="dxa"/>
          </w:tcPr>
          <w:p w14:paraId="4D16C695" w14:textId="77777777" w:rsidR="00C7044E" w:rsidRPr="00A25AA0" w:rsidRDefault="00C7044E" w:rsidP="003673EC">
            <w:pPr>
              <w:jc w:val="both"/>
              <w:rPr>
                <w:b/>
              </w:rPr>
            </w:pPr>
            <w:r w:rsidRPr="00A25AA0">
              <w:rPr>
                <w:b/>
              </w:rPr>
              <w:t>Intervention</w:t>
            </w:r>
          </w:p>
        </w:tc>
        <w:tc>
          <w:tcPr>
            <w:tcW w:w="0" w:type="auto"/>
          </w:tcPr>
          <w:p w14:paraId="7DCD11D9" w14:textId="77777777" w:rsidR="00C7044E" w:rsidRPr="00A25AA0" w:rsidRDefault="00C7044E" w:rsidP="003673EC">
            <w:pPr>
              <w:rPr>
                <w:b/>
              </w:rPr>
            </w:pPr>
            <w:r w:rsidRPr="00A25AA0">
              <w:rPr>
                <w:b/>
              </w:rPr>
              <w:t>Control or comparison</w:t>
            </w:r>
          </w:p>
        </w:tc>
      </w:tr>
      <w:tr w:rsidR="00A04CB1" w14:paraId="3F3F646F" w14:textId="77777777" w:rsidTr="00A04CB1">
        <w:tc>
          <w:tcPr>
            <w:tcW w:w="0" w:type="auto"/>
          </w:tcPr>
          <w:p w14:paraId="186BC36E" w14:textId="4E86585B" w:rsidR="00C7044E" w:rsidRPr="00F714BA" w:rsidRDefault="00C7044E" w:rsidP="003673EC">
            <w:pPr>
              <w:rPr>
                <w:iCs/>
              </w:rPr>
            </w:pPr>
            <w:r w:rsidRPr="00F714BA">
              <w:rPr>
                <w:iCs/>
              </w:rPr>
              <w:t>Kaufman et al; Australia, 2017</w:t>
            </w:r>
            <w:r w:rsidR="00F714BA">
              <w:rPr>
                <w:iCs/>
              </w:rPr>
              <w:t xml:space="preserve"> </w:t>
            </w:r>
            <w:r w:rsidR="00F714BA">
              <w:rPr>
                <w:iCs/>
              </w:rPr>
              <w:fldChar w:fldCharType="begin"/>
            </w:r>
            <w:r w:rsidR="00D0596D">
              <w:rPr>
                <w:iCs/>
              </w:rPr>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rsidR="00F714BA">
              <w:rPr>
                <w:iCs/>
              </w:rPr>
              <w:fldChar w:fldCharType="separate"/>
            </w:r>
            <w:r w:rsidR="00D0596D" w:rsidRPr="00D0596D">
              <w:rPr>
                <w:iCs/>
                <w:noProof/>
                <w:vertAlign w:val="superscript"/>
              </w:rPr>
              <w:t>19</w:t>
            </w:r>
            <w:r w:rsidR="00F714BA">
              <w:rPr>
                <w:iCs/>
              </w:rPr>
              <w:fldChar w:fldCharType="end"/>
            </w:r>
          </w:p>
        </w:tc>
        <w:tc>
          <w:tcPr>
            <w:tcW w:w="0" w:type="auto"/>
          </w:tcPr>
          <w:p w14:paraId="79351BF0" w14:textId="345FA19A" w:rsidR="00C7044E" w:rsidRDefault="00C93ED0" w:rsidP="003673EC">
            <w:r>
              <w:t xml:space="preserve">Tertiary </w:t>
            </w:r>
            <w:r w:rsidR="00267A74">
              <w:t xml:space="preserve">Paediatric </w:t>
            </w:r>
            <w:r w:rsidR="00C7044E">
              <w:t>Emergency Department</w:t>
            </w:r>
          </w:p>
        </w:tc>
        <w:tc>
          <w:tcPr>
            <w:tcW w:w="0" w:type="auto"/>
          </w:tcPr>
          <w:p w14:paraId="057DC33F" w14:textId="77777777" w:rsidR="00C7044E" w:rsidRPr="00CC0E99" w:rsidRDefault="00C7044E" w:rsidP="003673EC">
            <w:r>
              <w:t>344</w:t>
            </w:r>
          </w:p>
        </w:tc>
        <w:tc>
          <w:tcPr>
            <w:tcW w:w="2834" w:type="dxa"/>
          </w:tcPr>
          <w:p w14:paraId="44B80182" w14:textId="4C0395FB" w:rsidR="00C7044E" w:rsidRDefault="00C7044E" w:rsidP="003673EC">
            <w:r>
              <w:t>Mean age</w:t>
            </w:r>
            <w:r w:rsidR="00A04CB1">
              <w:t xml:space="preserve"> months</w:t>
            </w:r>
            <w:r>
              <w:t xml:space="preserve">: Intervention 5.4 (SD 3.2); Control 5.4 (SD 3.0). </w:t>
            </w:r>
          </w:p>
          <w:p w14:paraId="621EA5DA" w14:textId="77777777" w:rsidR="00C7044E" w:rsidRDefault="00C7044E" w:rsidP="003673EC">
            <w:r>
              <w:t>Gender: Intervention M:F (55%:45%)</w:t>
            </w:r>
          </w:p>
          <w:p w14:paraId="4CCD7CED" w14:textId="77777777" w:rsidR="00C7044E" w:rsidRPr="00CC0E99" w:rsidRDefault="00C7044E" w:rsidP="003673EC">
            <w:r>
              <w:t>Control M:F (45%:55%)</w:t>
            </w:r>
          </w:p>
        </w:tc>
        <w:tc>
          <w:tcPr>
            <w:tcW w:w="3878" w:type="dxa"/>
          </w:tcPr>
          <w:p w14:paraId="023E7D0C" w14:textId="77777777" w:rsidR="00C7044E" w:rsidRDefault="00C7044E" w:rsidP="003673EC">
            <w:r w:rsidRPr="00CC0E99">
              <w:t xml:space="preserve">Rubbed the suprapubic region of the child in a circular pattern with gauze soaked in cold saline held with forceps. </w:t>
            </w:r>
          </w:p>
        </w:tc>
        <w:tc>
          <w:tcPr>
            <w:tcW w:w="0" w:type="auto"/>
          </w:tcPr>
          <w:p w14:paraId="324FECE2" w14:textId="77777777" w:rsidR="00C7044E" w:rsidRPr="00CC0E99" w:rsidRDefault="00C7044E" w:rsidP="003673EC">
            <w:r w:rsidRPr="00CC0E99">
              <w:t>Wait for child to void spontaneously. Both maximum 5 mins</w:t>
            </w:r>
          </w:p>
        </w:tc>
      </w:tr>
      <w:tr w:rsidR="00A04CB1" w14:paraId="231E3170" w14:textId="77777777" w:rsidTr="00A04CB1">
        <w:tc>
          <w:tcPr>
            <w:tcW w:w="0" w:type="auto"/>
          </w:tcPr>
          <w:p w14:paraId="7DFCC7FE" w14:textId="16CDEBD1" w:rsidR="00C7044E" w:rsidRPr="00F714BA" w:rsidRDefault="00C7044E" w:rsidP="003673EC">
            <w:pPr>
              <w:rPr>
                <w:iCs/>
              </w:rPr>
            </w:pPr>
            <w:r w:rsidRPr="00F714BA">
              <w:rPr>
                <w:iCs/>
              </w:rPr>
              <w:t>Altuntas et al; Turkey; 2015</w:t>
            </w:r>
            <w:r w:rsidR="00F714BA">
              <w:rPr>
                <w:iCs/>
              </w:rPr>
              <w:t xml:space="preserve"> </w:t>
            </w:r>
            <w:r w:rsidR="00F714BA">
              <w:rPr>
                <w:iCs/>
              </w:rPr>
              <w:fldChar w:fldCharType="begin"/>
            </w:r>
            <w:r w:rsidR="00D0596D">
              <w:rPr>
                <w:iCs/>
              </w:rPr>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rsidR="00F714BA">
              <w:rPr>
                <w:iCs/>
              </w:rPr>
              <w:fldChar w:fldCharType="separate"/>
            </w:r>
            <w:r w:rsidR="00D0596D" w:rsidRPr="00D0596D">
              <w:rPr>
                <w:iCs/>
                <w:noProof/>
                <w:vertAlign w:val="superscript"/>
              </w:rPr>
              <w:t>18</w:t>
            </w:r>
            <w:r w:rsidR="00F714BA">
              <w:rPr>
                <w:iCs/>
              </w:rPr>
              <w:fldChar w:fldCharType="end"/>
            </w:r>
          </w:p>
        </w:tc>
        <w:tc>
          <w:tcPr>
            <w:tcW w:w="0" w:type="auto"/>
          </w:tcPr>
          <w:p w14:paraId="65915B06" w14:textId="77777777" w:rsidR="00C7044E" w:rsidRDefault="00C7044E" w:rsidP="003673EC">
            <w:r>
              <w:t>Tertiary Neonatal Intensive Care Unit</w:t>
            </w:r>
          </w:p>
        </w:tc>
        <w:tc>
          <w:tcPr>
            <w:tcW w:w="0" w:type="auto"/>
          </w:tcPr>
          <w:p w14:paraId="145DE9D9" w14:textId="77777777" w:rsidR="00C7044E" w:rsidRPr="00ED5DA1" w:rsidRDefault="00C7044E" w:rsidP="003673EC">
            <w:r>
              <w:t>127</w:t>
            </w:r>
          </w:p>
        </w:tc>
        <w:tc>
          <w:tcPr>
            <w:tcW w:w="2834" w:type="dxa"/>
          </w:tcPr>
          <w:p w14:paraId="2C422CEC" w14:textId="41AC162C" w:rsidR="00C93766" w:rsidRDefault="00C7044E" w:rsidP="003673EC">
            <w:r>
              <w:t>Median age</w:t>
            </w:r>
            <w:r w:rsidR="00782FFF">
              <w:t xml:space="preserve"> days</w:t>
            </w:r>
            <w:r>
              <w:t xml:space="preserve">: </w:t>
            </w:r>
          </w:p>
          <w:p w14:paraId="5D2E6DA7" w14:textId="7BBAA36B" w:rsidR="00C93766" w:rsidRDefault="00C93766" w:rsidP="003673EC">
            <w:r>
              <w:t xml:space="preserve">Intervention </w:t>
            </w:r>
            <w:r w:rsidR="002F76D4">
              <w:t>7 (4 - 14)</w:t>
            </w:r>
          </w:p>
          <w:p w14:paraId="5985DDA8" w14:textId="421C4060" w:rsidR="00C7044E" w:rsidRDefault="00C93766" w:rsidP="003673EC">
            <w:r>
              <w:t xml:space="preserve">Control </w:t>
            </w:r>
            <w:r w:rsidR="002F76D4">
              <w:t>8 (5 - 15)</w:t>
            </w:r>
          </w:p>
          <w:p w14:paraId="184C18BA" w14:textId="77777777" w:rsidR="00C93766" w:rsidRDefault="00C7044E" w:rsidP="003673EC">
            <w:r>
              <w:t xml:space="preserve">Gender: </w:t>
            </w:r>
          </w:p>
          <w:p w14:paraId="7F95575C" w14:textId="133FF94F" w:rsidR="00C7044E" w:rsidRDefault="00C7044E" w:rsidP="003673EC">
            <w:r>
              <w:t>Intervention M:F (52%:48%)</w:t>
            </w:r>
          </w:p>
          <w:p w14:paraId="1F4562C1" w14:textId="2C4C226D" w:rsidR="00C7044E" w:rsidRPr="00ED5DA1" w:rsidRDefault="00C7044E" w:rsidP="003673EC">
            <w:r>
              <w:t>Control M:F (53%:4</w:t>
            </w:r>
            <w:r w:rsidR="00C93ED0">
              <w:t>7</w:t>
            </w:r>
            <w:r>
              <w:t>%)</w:t>
            </w:r>
          </w:p>
        </w:tc>
        <w:tc>
          <w:tcPr>
            <w:tcW w:w="3878" w:type="dxa"/>
          </w:tcPr>
          <w:p w14:paraId="43EA432E" w14:textId="1B45CAE7" w:rsidR="00C7044E" w:rsidRDefault="00830EFD" w:rsidP="003673EC">
            <w:r w:rsidRPr="00830EFD">
              <w:t>Fed according to weight 25 minutes before stimulation (excluded</w:t>
            </w:r>
            <w:r w:rsidR="00BE3C43">
              <w:t xml:space="preserve"> if</w:t>
            </w:r>
            <w:r w:rsidRPr="00830EFD">
              <w:t xml:space="preserve"> poor feeding/dehydration).</w:t>
            </w:r>
            <w:r>
              <w:t xml:space="preserve"> </w:t>
            </w:r>
            <w:r w:rsidR="00C7044E" w:rsidRPr="00ED5DA1">
              <w:t xml:space="preserve">One examiner held baby under the armpits with legs dangling in males and hip flexion in females. The second examiner stimulated the bladder by </w:t>
            </w:r>
            <w:r w:rsidR="00C7044E">
              <w:t>tapping and</w:t>
            </w:r>
            <w:r w:rsidR="007379FC">
              <w:t xml:space="preserve"> lumbar paravertebral</w:t>
            </w:r>
            <w:r w:rsidR="00C7044E">
              <w:t xml:space="preserve"> massage as per Herreros-Fernandez 2013</w:t>
            </w:r>
            <w:r w:rsidR="008C3088">
              <w:rPr>
                <w:vertAlign w:val="superscript"/>
              </w:rPr>
              <w:t>22</w:t>
            </w:r>
            <w:r w:rsidR="00C7044E" w:rsidRPr="00ED5DA1">
              <w:t xml:space="preserve"> </w:t>
            </w:r>
          </w:p>
        </w:tc>
        <w:tc>
          <w:tcPr>
            <w:tcW w:w="0" w:type="auto"/>
          </w:tcPr>
          <w:p w14:paraId="0D2016FA" w14:textId="77777777" w:rsidR="00C7044E" w:rsidRDefault="00C7044E" w:rsidP="003673EC">
            <w:r w:rsidRPr="00ED5DA1">
              <w:t>Held under the armpits with legs dangling until they urinate</w:t>
            </w:r>
          </w:p>
        </w:tc>
      </w:tr>
      <w:tr w:rsidR="00A04CB1" w14:paraId="2C8FE039" w14:textId="77777777" w:rsidTr="00A04CB1">
        <w:trPr>
          <w:trHeight w:val="908"/>
        </w:trPr>
        <w:tc>
          <w:tcPr>
            <w:tcW w:w="0" w:type="auto"/>
          </w:tcPr>
          <w:p w14:paraId="585B6D81" w14:textId="0D7867C3" w:rsidR="00C7044E" w:rsidRPr="00F714BA" w:rsidRDefault="00C7044E" w:rsidP="003673EC">
            <w:pPr>
              <w:rPr>
                <w:iCs/>
              </w:rPr>
            </w:pPr>
            <w:r w:rsidRPr="00F714BA">
              <w:rPr>
                <w:iCs/>
              </w:rPr>
              <w:t>Davies et al; UK, 2008</w:t>
            </w:r>
            <w:r w:rsidR="00F714BA">
              <w:rPr>
                <w:iCs/>
              </w:rPr>
              <w:t xml:space="preserve"> </w:t>
            </w:r>
            <w:r w:rsidR="00F714BA">
              <w:rPr>
                <w:iCs/>
              </w:rPr>
              <w:fldChar w:fldCharType="begin"/>
            </w:r>
            <w:r w:rsidR="00D0596D">
              <w:rPr>
                <w:iCs/>
              </w:rP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rsidR="00F714BA">
              <w:rPr>
                <w:iCs/>
              </w:rPr>
              <w:fldChar w:fldCharType="separate"/>
            </w:r>
            <w:r w:rsidR="00D0596D" w:rsidRPr="00D0596D">
              <w:rPr>
                <w:iCs/>
                <w:noProof/>
                <w:vertAlign w:val="superscript"/>
              </w:rPr>
              <w:t>17</w:t>
            </w:r>
            <w:r w:rsidR="00F714BA">
              <w:rPr>
                <w:iCs/>
              </w:rPr>
              <w:fldChar w:fldCharType="end"/>
            </w:r>
          </w:p>
        </w:tc>
        <w:tc>
          <w:tcPr>
            <w:tcW w:w="0" w:type="auto"/>
          </w:tcPr>
          <w:p w14:paraId="4684C335" w14:textId="2D91970E" w:rsidR="00C7044E" w:rsidRDefault="00C7044E" w:rsidP="003673EC">
            <w:r>
              <w:t>Paediatric E</w:t>
            </w:r>
            <w:r w:rsidR="008C3088">
              <w:t>mergency Department</w:t>
            </w:r>
          </w:p>
        </w:tc>
        <w:tc>
          <w:tcPr>
            <w:tcW w:w="0" w:type="auto"/>
          </w:tcPr>
          <w:p w14:paraId="6E419DD2" w14:textId="02A0DCCE" w:rsidR="00C7044E" w:rsidRPr="00732A14" w:rsidRDefault="00C93ED0" w:rsidP="003673EC">
            <w:r>
              <w:t xml:space="preserve">110 (data for </w:t>
            </w:r>
            <w:r w:rsidR="00C7044E">
              <w:t>97</w:t>
            </w:r>
            <w:r>
              <w:t>)</w:t>
            </w:r>
          </w:p>
        </w:tc>
        <w:tc>
          <w:tcPr>
            <w:tcW w:w="2834" w:type="dxa"/>
          </w:tcPr>
          <w:p w14:paraId="66506BC3" w14:textId="33C0D818" w:rsidR="00C7044E" w:rsidRDefault="00C7044E" w:rsidP="003673EC">
            <w:r>
              <w:t>Mean age (range)</w:t>
            </w:r>
            <w:r w:rsidR="00A04CB1">
              <w:t xml:space="preserve"> months</w:t>
            </w:r>
          </w:p>
          <w:p w14:paraId="3642F607" w14:textId="50DE6A22" w:rsidR="00C7044E" w:rsidRDefault="00C7044E" w:rsidP="003673EC">
            <w:r w:rsidRPr="007F0DE7">
              <w:t>Intervention:  10.76 (1 – 3</w:t>
            </w:r>
            <w:r w:rsidR="00A04CB1">
              <w:t>1</w:t>
            </w:r>
            <w:r w:rsidRPr="007F0DE7">
              <w:t xml:space="preserve">) </w:t>
            </w:r>
          </w:p>
          <w:p w14:paraId="41E52A62" w14:textId="452415AB" w:rsidR="00C7044E" w:rsidRDefault="00C7044E" w:rsidP="003673EC">
            <w:r>
              <w:t xml:space="preserve">Control: 10.72 (0.5 – 35) </w:t>
            </w:r>
          </w:p>
          <w:p w14:paraId="0F97C227" w14:textId="77777777" w:rsidR="00C7044E" w:rsidRDefault="00C7044E" w:rsidP="003673EC">
            <w:r>
              <w:t>Gender: Intervention M:F (54%:46%)</w:t>
            </w:r>
          </w:p>
          <w:p w14:paraId="4C000FC2" w14:textId="77777777" w:rsidR="00C7044E" w:rsidRPr="00732A14" w:rsidRDefault="00C7044E" w:rsidP="003673EC">
            <w:r>
              <w:t>Control: M:F (42%:58%)</w:t>
            </w:r>
          </w:p>
        </w:tc>
        <w:tc>
          <w:tcPr>
            <w:tcW w:w="3878" w:type="dxa"/>
          </w:tcPr>
          <w:p w14:paraId="39696B28" w14:textId="77777777" w:rsidR="00C7044E" w:rsidRDefault="00C7044E" w:rsidP="003673EC">
            <w:r w:rsidRPr="00732A14">
              <w:t>Queen Square bladder</w:t>
            </w:r>
            <w:r>
              <w:t xml:space="preserve"> </w:t>
            </w:r>
            <w:r w:rsidRPr="00732A14">
              <w:t>stimulator held on the patient for 1 min out of every 5 mins</w:t>
            </w:r>
          </w:p>
          <w:p w14:paraId="1C40A3AB" w14:textId="77777777" w:rsidR="00C7044E" w:rsidRDefault="00C7044E" w:rsidP="003673EC"/>
        </w:tc>
        <w:tc>
          <w:tcPr>
            <w:tcW w:w="0" w:type="auto"/>
          </w:tcPr>
          <w:p w14:paraId="76D38B31" w14:textId="593452F2" w:rsidR="00C7044E" w:rsidRPr="00732A14" w:rsidRDefault="00C7044E" w:rsidP="003673EC">
            <w:r>
              <w:t>Written advice on m</w:t>
            </w:r>
            <w:r w:rsidR="00ED79F6">
              <w:t>ethods of stimulating urine flow by massage and tapping the abdomen</w:t>
            </w:r>
          </w:p>
        </w:tc>
      </w:tr>
    </w:tbl>
    <w:p w14:paraId="7A7F7107" w14:textId="723A7CBC" w:rsidR="00C7044E" w:rsidRDefault="00C7044E" w:rsidP="00830EFD">
      <w:pPr>
        <w:jc w:val="both"/>
      </w:pPr>
    </w:p>
    <w:p w14:paraId="48D0373A" w14:textId="76E37A84" w:rsidR="00F914ED" w:rsidRDefault="00F914ED" w:rsidP="00830EFD">
      <w:pPr>
        <w:jc w:val="both"/>
      </w:pPr>
    </w:p>
    <w:p w14:paraId="0FE020FA" w14:textId="245DD696" w:rsidR="00F914ED" w:rsidRDefault="00F914ED" w:rsidP="00830EFD">
      <w:pPr>
        <w:jc w:val="both"/>
      </w:pPr>
    </w:p>
    <w:p w14:paraId="3EFE0212" w14:textId="31A2549E" w:rsidR="00F914ED" w:rsidRDefault="00F914ED" w:rsidP="00830EFD">
      <w:pPr>
        <w:jc w:val="both"/>
      </w:pPr>
    </w:p>
    <w:p w14:paraId="3B94F057" w14:textId="5BD50342" w:rsidR="00F914ED" w:rsidRDefault="00F914ED" w:rsidP="00830EFD">
      <w:pPr>
        <w:jc w:val="both"/>
      </w:pPr>
    </w:p>
    <w:p w14:paraId="15EAEA06" w14:textId="77777777" w:rsidR="00F914ED" w:rsidRDefault="00F914ED" w:rsidP="00830EFD">
      <w:pPr>
        <w:jc w:val="both"/>
      </w:pPr>
    </w:p>
    <w:p w14:paraId="06201A0D" w14:textId="77777777" w:rsidR="00C7044E" w:rsidRDefault="00C7044E" w:rsidP="00C7044E">
      <w:pPr>
        <w:ind w:hanging="993"/>
        <w:jc w:val="both"/>
        <w:rPr>
          <w:lang w:val="en"/>
        </w:rPr>
      </w:pPr>
      <w:r>
        <w:rPr>
          <w:lang w:val="en"/>
        </w:rPr>
        <w:lastRenderedPageBreak/>
        <w:t xml:space="preserve">  </w:t>
      </w:r>
      <w:r>
        <w:rPr>
          <w:lang w:val="en"/>
        </w:rPr>
        <w:tab/>
        <w:t xml:space="preserve">Table 2 </w:t>
      </w:r>
      <w:r>
        <w:t xml:space="preserve">Results and quality assessment: RCTs </w:t>
      </w:r>
    </w:p>
    <w:tbl>
      <w:tblPr>
        <w:tblStyle w:val="TableGrid"/>
        <w:tblW w:w="13953" w:type="dxa"/>
        <w:tblInd w:w="-5" w:type="dxa"/>
        <w:tblLook w:val="04A0" w:firstRow="1" w:lastRow="0" w:firstColumn="1" w:lastColumn="0" w:noHBand="0" w:noVBand="1"/>
      </w:tblPr>
      <w:tblGrid>
        <w:gridCol w:w="1937"/>
        <w:gridCol w:w="2145"/>
        <w:gridCol w:w="3431"/>
        <w:gridCol w:w="4021"/>
        <w:gridCol w:w="1170"/>
        <w:gridCol w:w="1249"/>
      </w:tblGrid>
      <w:tr w:rsidR="00F40CBF" w14:paraId="4307FD53" w14:textId="77777777" w:rsidTr="00400BB1">
        <w:tc>
          <w:tcPr>
            <w:tcW w:w="1937" w:type="dxa"/>
          </w:tcPr>
          <w:p w14:paraId="1894059E" w14:textId="77777777" w:rsidR="00F40CBF" w:rsidRDefault="00F40CBF" w:rsidP="003673EC">
            <w:pPr>
              <w:jc w:val="both"/>
            </w:pPr>
            <w:bookmarkStart w:id="3" w:name="_Hlk18257563"/>
            <w:r>
              <w:t xml:space="preserve">Study </w:t>
            </w:r>
          </w:p>
        </w:tc>
        <w:tc>
          <w:tcPr>
            <w:tcW w:w="2145" w:type="dxa"/>
          </w:tcPr>
          <w:p w14:paraId="01A84E47" w14:textId="77777777" w:rsidR="00F40CBF" w:rsidRDefault="00F40CBF" w:rsidP="003673EC">
            <w:pPr>
              <w:jc w:val="both"/>
            </w:pPr>
            <w:r>
              <w:t>Outcomes</w:t>
            </w:r>
          </w:p>
        </w:tc>
        <w:tc>
          <w:tcPr>
            <w:tcW w:w="3431" w:type="dxa"/>
          </w:tcPr>
          <w:p w14:paraId="1CED2498" w14:textId="77777777" w:rsidR="00F40CBF" w:rsidRDefault="00F40CBF" w:rsidP="003673EC">
            <w:pPr>
              <w:jc w:val="both"/>
            </w:pPr>
            <w:r>
              <w:t>Results</w:t>
            </w:r>
          </w:p>
          <w:p w14:paraId="30CF9F09" w14:textId="3319E6C0" w:rsidR="00F40CBF" w:rsidRDefault="00F40CBF" w:rsidP="003673EC">
            <w:pPr>
              <w:jc w:val="both"/>
            </w:pPr>
            <w:r>
              <w:t>Intervention</w:t>
            </w:r>
          </w:p>
        </w:tc>
        <w:tc>
          <w:tcPr>
            <w:tcW w:w="4021" w:type="dxa"/>
          </w:tcPr>
          <w:p w14:paraId="04621185" w14:textId="1F487179" w:rsidR="00F40CBF" w:rsidRDefault="00400BB1" w:rsidP="003673EC">
            <w:pPr>
              <w:jc w:val="both"/>
            </w:pPr>
            <w:r>
              <w:t>Results</w:t>
            </w:r>
          </w:p>
          <w:p w14:paraId="2D0BBBDB" w14:textId="4E3C0DD6" w:rsidR="00F40CBF" w:rsidRDefault="00F40CBF" w:rsidP="003673EC">
            <w:pPr>
              <w:jc w:val="both"/>
            </w:pPr>
            <w:r>
              <w:t>Control</w:t>
            </w:r>
          </w:p>
        </w:tc>
        <w:tc>
          <w:tcPr>
            <w:tcW w:w="1170" w:type="dxa"/>
          </w:tcPr>
          <w:p w14:paraId="6E71BA0C" w14:textId="77777777" w:rsidR="00F40CBF" w:rsidRDefault="00F40CBF" w:rsidP="003673EC">
            <w:pPr>
              <w:jc w:val="both"/>
            </w:pPr>
          </w:p>
          <w:p w14:paraId="0BA0DEDB" w14:textId="6B0D2AB5" w:rsidR="00F40CBF" w:rsidRDefault="00400BB1" w:rsidP="003673EC">
            <w:pPr>
              <w:jc w:val="both"/>
            </w:pPr>
            <w:r>
              <w:t>p</w:t>
            </w:r>
            <w:r w:rsidR="00F40CBF">
              <w:t xml:space="preserve"> value</w:t>
            </w:r>
          </w:p>
        </w:tc>
        <w:tc>
          <w:tcPr>
            <w:tcW w:w="1249" w:type="dxa"/>
          </w:tcPr>
          <w:p w14:paraId="2814DA50" w14:textId="5B529EBF" w:rsidR="00F40CBF" w:rsidRDefault="00F40CBF" w:rsidP="003673EC">
            <w:pPr>
              <w:jc w:val="both"/>
            </w:pPr>
            <w:r>
              <w:t>Downs and Black score</w:t>
            </w:r>
          </w:p>
        </w:tc>
      </w:tr>
      <w:tr w:rsidR="00F40CBF" w:rsidRPr="007F0AAB" w14:paraId="18FB837D" w14:textId="77777777" w:rsidTr="00400BB1">
        <w:tc>
          <w:tcPr>
            <w:tcW w:w="1937" w:type="dxa"/>
            <w:vMerge w:val="restart"/>
          </w:tcPr>
          <w:p w14:paraId="248E3B93" w14:textId="65AD3A95" w:rsidR="00F40CBF" w:rsidRPr="00F714BA" w:rsidRDefault="00F40CBF" w:rsidP="003673EC">
            <w:r w:rsidRPr="00F714BA">
              <w:t>Kaufman et al, 2017</w:t>
            </w:r>
            <w:r>
              <w:t xml:space="preserve"> </w:t>
            </w:r>
            <w:r>
              <w:fldChar w:fldCharType="begin"/>
            </w:r>
            <w:r w:rsidR="00D0596D">
              <w:instrText xml:space="preserve"> ADDIN EN.CITE &lt;EndNote&gt;&lt;Cite&gt;&lt;Author&gt;Kaufman&lt;/Author&gt;&lt;Year&gt;2017&lt;/Year&gt;&lt;RecNum&gt;351&lt;/RecNum&gt;&lt;DisplayText&gt;&lt;style face="superscript"&gt;19&lt;/style&gt;&lt;/DisplayText&gt;&lt;record&gt;&lt;rec-number&gt;351&lt;/rec-number&gt;&lt;foreign-keys&gt;&lt;key app="EN" db-id="ref9zfa9pre5tretxe25wp2jzs0zps5x2eww" timestamp="1566895655"&gt;351&lt;/key&gt;&lt;/foreign-keys&gt;&lt;ref-type name="Journal Article"&gt;17&lt;/ref-type&gt;&lt;contributors&gt;&lt;authors&gt;&lt;author&gt;Kaufman, Jonathan&lt;/author&gt;&lt;author&gt;Fitzpatrick, Patrick&lt;/author&gt;&lt;author&gt;Tosif, Shidan&lt;/author&gt;&lt;author&gt;Hopper, Sandy M.&lt;/author&gt;&lt;author&gt;Donath, Susan M.&lt;/author&gt;&lt;author&gt;Bryant, Penelope A.&lt;/author&gt;&lt;author&gt;Babl, Franz E.&lt;/author&gt;&lt;/authors&gt;&lt;/contributors&gt;&lt;titles&gt;&lt;title&gt;Faster clean catch urine collection (Quick-Wee method) from infants: randomised controlled trial&lt;/title&gt;&lt;secondary-title&gt;BMJ (Clinical research ed.)&lt;/secondary-title&gt;&lt;/titles&gt;&lt;periodical&gt;&lt;full-title&gt;BMJ (Clinical research ed.)&lt;/full-title&gt;&lt;/periodical&gt;&lt;pages&gt;j1341&lt;/pages&gt;&lt;volume&gt;357&lt;/volume&gt;&lt;dates&gt;&lt;year&gt;2017&lt;/year&gt;&lt;pub-dates&gt;&lt;date&gt;Apr 2017&lt;/date&gt;&lt;/pub-dates&gt;&lt;/dates&gt;&lt;urls&gt;&lt;related-urls&gt;&lt;url&gt;&lt;style face="underline" font="default" size="100%"&gt;http://www.bmj.com/lookup/doi/10.1136/bmj.j1341&lt;/style&gt;&lt;/url&gt;&lt;url&gt;&lt;style face="underline" font="default" size="100%"&gt;https://www.bmj.com/content/357/bmj.j1341.full.pdf&lt;/style&gt;&lt;/url&gt;&lt;/related-urls&gt;&lt;/urls&gt;&lt;remote-database-provider&gt;Medline&lt;/remote-database-provider&gt;&lt;/record&gt;&lt;/Cite&gt;&lt;/EndNote&gt;</w:instrText>
            </w:r>
            <w:r>
              <w:fldChar w:fldCharType="separate"/>
            </w:r>
            <w:r w:rsidR="00D0596D" w:rsidRPr="00D0596D">
              <w:rPr>
                <w:noProof/>
                <w:vertAlign w:val="superscript"/>
              </w:rPr>
              <w:t>19</w:t>
            </w:r>
            <w:r>
              <w:fldChar w:fldCharType="end"/>
            </w:r>
          </w:p>
        </w:tc>
        <w:tc>
          <w:tcPr>
            <w:tcW w:w="2145" w:type="dxa"/>
          </w:tcPr>
          <w:p w14:paraId="7F902D19" w14:textId="77777777" w:rsidR="00F40CBF" w:rsidRPr="003453DC" w:rsidRDefault="00F40CBF" w:rsidP="003673EC">
            <w:r w:rsidRPr="003453DC">
              <w:t>Voided &lt; 5 mins</w:t>
            </w:r>
          </w:p>
          <w:p w14:paraId="591F08D9" w14:textId="77777777" w:rsidR="00F40CBF" w:rsidRPr="003453DC" w:rsidRDefault="00F40CBF" w:rsidP="003673EC"/>
        </w:tc>
        <w:tc>
          <w:tcPr>
            <w:tcW w:w="3431" w:type="dxa"/>
          </w:tcPr>
          <w:p w14:paraId="12FD2D96" w14:textId="6E0732CC" w:rsidR="00F40CBF" w:rsidRPr="003453DC" w:rsidRDefault="00F40CBF" w:rsidP="00F40CBF">
            <w:r w:rsidRPr="003453DC">
              <w:t>54/174 31% (95%CI 24-39)</w:t>
            </w:r>
          </w:p>
        </w:tc>
        <w:tc>
          <w:tcPr>
            <w:tcW w:w="4021" w:type="dxa"/>
          </w:tcPr>
          <w:p w14:paraId="0A6FC0CA" w14:textId="77777777" w:rsidR="00F40CBF" w:rsidRPr="00F40CBF" w:rsidRDefault="00F40CBF" w:rsidP="00F40CBF">
            <w:pPr>
              <w:jc w:val="both"/>
            </w:pPr>
            <w:r w:rsidRPr="00F40CBF">
              <w:t>20/170 12% (95%CI 7-18)</w:t>
            </w:r>
          </w:p>
          <w:p w14:paraId="4A88B8B2" w14:textId="77777777" w:rsidR="00F40CBF" w:rsidRDefault="00F40CBF" w:rsidP="003673EC">
            <w:pPr>
              <w:jc w:val="both"/>
            </w:pPr>
          </w:p>
        </w:tc>
        <w:tc>
          <w:tcPr>
            <w:tcW w:w="1170" w:type="dxa"/>
          </w:tcPr>
          <w:p w14:paraId="42D791F6" w14:textId="7D8DB830" w:rsidR="00F40CBF" w:rsidRDefault="00400BB1" w:rsidP="003673EC">
            <w:pPr>
              <w:jc w:val="both"/>
            </w:pPr>
            <w:r>
              <w:rPr>
                <w:b/>
              </w:rPr>
              <w:t>p</w:t>
            </w:r>
            <w:r w:rsidR="00F40CBF" w:rsidRPr="00F40CBF">
              <w:rPr>
                <w:b/>
              </w:rPr>
              <w:t>&lt;0.001</w:t>
            </w:r>
          </w:p>
        </w:tc>
        <w:tc>
          <w:tcPr>
            <w:tcW w:w="1249" w:type="dxa"/>
            <w:vMerge w:val="restart"/>
            <w:vAlign w:val="center"/>
          </w:tcPr>
          <w:p w14:paraId="15CA9D26" w14:textId="35922664" w:rsidR="00F40CBF" w:rsidRPr="007F0AAB" w:rsidRDefault="00F40CBF" w:rsidP="003673EC">
            <w:pPr>
              <w:jc w:val="both"/>
            </w:pPr>
            <w:r>
              <w:t>24</w:t>
            </w:r>
          </w:p>
        </w:tc>
      </w:tr>
      <w:tr w:rsidR="00F40CBF" w:rsidRPr="007F0AAB" w14:paraId="2153B8FE" w14:textId="77777777" w:rsidTr="00400BB1">
        <w:tc>
          <w:tcPr>
            <w:tcW w:w="1937" w:type="dxa"/>
            <w:vMerge/>
          </w:tcPr>
          <w:p w14:paraId="03F00D3C" w14:textId="77777777" w:rsidR="00F40CBF" w:rsidRPr="00F714BA" w:rsidRDefault="00F40CBF" w:rsidP="003673EC"/>
        </w:tc>
        <w:tc>
          <w:tcPr>
            <w:tcW w:w="2145" w:type="dxa"/>
          </w:tcPr>
          <w:p w14:paraId="2B385A77" w14:textId="77777777" w:rsidR="00F40CBF" w:rsidRPr="003453DC" w:rsidRDefault="00F40CBF" w:rsidP="003673EC">
            <w:r>
              <w:t>Voided &lt; 5 mins &amp; successful catch</w:t>
            </w:r>
          </w:p>
        </w:tc>
        <w:tc>
          <w:tcPr>
            <w:tcW w:w="3431" w:type="dxa"/>
          </w:tcPr>
          <w:p w14:paraId="2BF34C64" w14:textId="510288E8" w:rsidR="00F40CBF" w:rsidRPr="003453DC" w:rsidRDefault="00F40CBF" w:rsidP="003673EC">
            <w:r w:rsidRPr="003453DC">
              <w:t>5</w:t>
            </w:r>
            <w:r>
              <w:t>2</w:t>
            </w:r>
            <w:r w:rsidRPr="003453DC">
              <w:t>/174 3</w:t>
            </w:r>
            <w:r>
              <w:t>0</w:t>
            </w:r>
            <w:r w:rsidRPr="003453DC">
              <w:t>% (95%CI 2</w:t>
            </w:r>
            <w:r>
              <w:t>3</w:t>
            </w:r>
            <w:r w:rsidRPr="003453DC">
              <w:t>-3</w:t>
            </w:r>
            <w:r>
              <w:t>7</w:t>
            </w:r>
            <w:r w:rsidRPr="003453DC">
              <w:t xml:space="preserve">) </w:t>
            </w:r>
          </w:p>
          <w:p w14:paraId="2FC664E8" w14:textId="687B5C60" w:rsidR="00F40CBF" w:rsidRPr="003453DC" w:rsidRDefault="00F40CBF" w:rsidP="003673EC"/>
        </w:tc>
        <w:tc>
          <w:tcPr>
            <w:tcW w:w="4021" w:type="dxa"/>
          </w:tcPr>
          <w:p w14:paraId="16816AA8" w14:textId="26E77DA8" w:rsidR="00F40CBF" w:rsidRDefault="00F40CBF" w:rsidP="003673EC">
            <w:pPr>
              <w:jc w:val="both"/>
            </w:pPr>
            <w:r w:rsidRPr="00F40CBF">
              <w:t>15/170 9% (95%CI 5-14)</w:t>
            </w:r>
          </w:p>
        </w:tc>
        <w:tc>
          <w:tcPr>
            <w:tcW w:w="1170" w:type="dxa"/>
          </w:tcPr>
          <w:p w14:paraId="2B96AE35" w14:textId="325918F2" w:rsidR="00F40CBF" w:rsidRDefault="00400BB1" w:rsidP="003673EC">
            <w:pPr>
              <w:jc w:val="both"/>
            </w:pPr>
            <w:r>
              <w:rPr>
                <w:b/>
              </w:rPr>
              <w:t>p</w:t>
            </w:r>
            <w:r w:rsidR="00F40CBF" w:rsidRPr="00F40CBF">
              <w:rPr>
                <w:b/>
              </w:rPr>
              <w:t>&lt;0.001</w:t>
            </w:r>
          </w:p>
        </w:tc>
        <w:tc>
          <w:tcPr>
            <w:tcW w:w="1249" w:type="dxa"/>
            <w:vMerge/>
            <w:vAlign w:val="center"/>
          </w:tcPr>
          <w:p w14:paraId="6919E42E" w14:textId="630756B8" w:rsidR="00F40CBF" w:rsidRDefault="00F40CBF" w:rsidP="003673EC">
            <w:pPr>
              <w:jc w:val="both"/>
            </w:pPr>
          </w:p>
        </w:tc>
      </w:tr>
      <w:tr w:rsidR="00F40CBF" w:rsidRPr="007F0AAB" w14:paraId="151C408C" w14:textId="77777777" w:rsidTr="00400BB1">
        <w:tc>
          <w:tcPr>
            <w:tcW w:w="1937" w:type="dxa"/>
            <w:vMerge/>
          </w:tcPr>
          <w:p w14:paraId="23EC9A8D" w14:textId="77777777" w:rsidR="00F40CBF" w:rsidRPr="00F714BA" w:rsidRDefault="00F40CBF" w:rsidP="003673EC"/>
        </w:tc>
        <w:tc>
          <w:tcPr>
            <w:tcW w:w="2145" w:type="dxa"/>
          </w:tcPr>
          <w:p w14:paraId="46F1E87E" w14:textId="77777777" w:rsidR="00F40CBF" w:rsidRPr="003453DC" w:rsidRDefault="00F40CBF" w:rsidP="003673EC">
            <w:r w:rsidRPr="003453DC">
              <w:t>Contamination rates</w:t>
            </w:r>
          </w:p>
        </w:tc>
        <w:tc>
          <w:tcPr>
            <w:tcW w:w="3431" w:type="dxa"/>
          </w:tcPr>
          <w:p w14:paraId="4970F85F" w14:textId="46941C05" w:rsidR="00F40CBF" w:rsidRPr="003453DC" w:rsidRDefault="00F40CBF" w:rsidP="003673EC">
            <w:r w:rsidRPr="003453DC">
              <w:t>27%</w:t>
            </w:r>
            <w:r w:rsidR="00FC6353">
              <w:t xml:space="preserve"> (95%CI 15-43)</w:t>
            </w:r>
          </w:p>
        </w:tc>
        <w:tc>
          <w:tcPr>
            <w:tcW w:w="4021" w:type="dxa"/>
          </w:tcPr>
          <w:p w14:paraId="631AF13E" w14:textId="14E65310" w:rsidR="00F40CBF" w:rsidRDefault="00F40CBF" w:rsidP="003673EC">
            <w:pPr>
              <w:jc w:val="both"/>
            </w:pPr>
            <w:r>
              <w:t>46%</w:t>
            </w:r>
            <w:r w:rsidR="00FC6353">
              <w:t xml:space="preserve"> (95%CI 17-77)</w:t>
            </w:r>
          </w:p>
        </w:tc>
        <w:tc>
          <w:tcPr>
            <w:tcW w:w="1170" w:type="dxa"/>
          </w:tcPr>
          <w:p w14:paraId="4DA23423" w14:textId="7F9A6A39" w:rsidR="00F40CBF" w:rsidRPr="00F40CBF" w:rsidRDefault="00400BB1" w:rsidP="003673EC">
            <w:pPr>
              <w:jc w:val="both"/>
              <w:rPr>
                <w:b/>
                <w:bCs/>
              </w:rPr>
            </w:pPr>
            <w:r>
              <w:rPr>
                <w:b/>
                <w:bCs/>
              </w:rPr>
              <w:t>p</w:t>
            </w:r>
            <w:r w:rsidR="00F40CBF">
              <w:rPr>
                <w:b/>
                <w:bCs/>
              </w:rPr>
              <w:t>=0.29</w:t>
            </w:r>
          </w:p>
        </w:tc>
        <w:tc>
          <w:tcPr>
            <w:tcW w:w="1249" w:type="dxa"/>
            <w:vMerge/>
            <w:vAlign w:val="center"/>
          </w:tcPr>
          <w:p w14:paraId="0DF5431C" w14:textId="4EA5E72B" w:rsidR="00F40CBF" w:rsidRDefault="00F40CBF" w:rsidP="003673EC">
            <w:pPr>
              <w:jc w:val="both"/>
            </w:pPr>
          </w:p>
        </w:tc>
      </w:tr>
      <w:tr w:rsidR="00F40CBF" w:rsidRPr="007F0AAB" w14:paraId="26EA03B6" w14:textId="77777777" w:rsidTr="00400BB1">
        <w:tc>
          <w:tcPr>
            <w:tcW w:w="1937" w:type="dxa"/>
            <w:vMerge/>
          </w:tcPr>
          <w:p w14:paraId="77E4F740" w14:textId="77777777" w:rsidR="00F40CBF" w:rsidRPr="00F714BA" w:rsidRDefault="00F40CBF" w:rsidP="003673EC"/>
        </w:tc>
        <w:tc>
          <w:tcPr>
            <w:tcW w:w="2145" w:type="dxa"/>
          </w:tcPr>
          <w:p w14:paraId="25EE3B87" w14:textId="77777777" w:rsidR="00F40CBF" w:rsidRPr="003453DC" w:rsidRDefault="00F40CBF" w:rsidP="003673EC">
            <w:r>
              <w:t>Satisfaction</w:t>
            </w:r>
          </w:p>
        </w:tc>
        <w:tc>
          <w:tcPr>
            <w:tcW w:w="3431" w:type="dxa"/>
          </w:tcPr>
          <w:p w14:paraId="3F6E6576" w14:textId="7D13539B" w:rsidR="00F40CBF" w:rsidRPr="003453DC" w:rsidRDefault="00400BB1" w:rsidP="003673EC">
            <w:r>
              <w:t>Median difference 2 (satisfied) v 3 (neutral) on a 5 point Likert scale, favouring intervention (0.6 – 1.4)</w:t>
            </w:r>
          </w:p>
        </w:tc>
        <w:tc>
          <w:tcPr>
            <w:tcW w:w="4021" w:type="dxa"/>
          </w:tcPr>
          <w:p w14:paraId="41F067A9" w14:textId="77777777" w:rsidR="00F40CBF" w:rsidRDefault="00F40CBF" w:rsidP="003673EC">
            <w:pPr>
              <w:jc w:val="both"/>
            </w:pPr>
          </w:p>
        </w:tc>
        <w:tc>
          <w:tcPr>
            <w:tcW w:w="1170" w:type="dxa"/>
          </w:tcPr>
          <w:p w14:paraId="21E99AEA" w14:textId="1F40EAB7" w:rsidR="00F40CBF" w:rsidRDefault="00400BB1" w:rsidP="003673EC">
            <w:pPr>
              <w:jc w:val="both"/>
            </w:pPr>
            <w:r>
              <w:rPr>
                <w:b/>
              </w:rPr>
              <w:t>p</w:t>
            </w:r>
            <w:r w:rsidR="00F40CBF">
              <w:rPr>
                <w:b/>
              </w:rPr>
              <w:t>&lt;</w:t>
            </w:r>
            <w:r w:rsidR="00F40CBF" w:rsidRPr="00F40CBF">
              <w:rPr>
                <w:b/>
              </w:rPr>
              <w:t>0.001</w:t>
            </w:r>
          </w:p>
        </w:tc>
        <w:tc>
          <w:tcPr>
            <w:tcW w:w="1249" w:type="dxa"/>
            <w:vMerge/>
            <w:vAlign w:val="center"/>
          </w:tcPr>
          <w:p w14:paraId="09373B49" w14:textId="62B7028C" w:rsidR="00F40CBF" w:rsidRDefault="00F40CBF" w:rsidP="003673EC">
            <w:pPr>
              <w:jc w:val="both"/>
            </w:pPr>
          </w:p>
        </w:tc>
      </w:tr>
      <w:tr w:rsidR="00F40CBF" w:rsidRPr="007F0AAB" w14:paraId="45363279" w14:textId="77777777" w:rsidTr="00400BB1">
        <w:tc>
          <w:tcPr>
            <w:tcW w:w="1937" w:type="dxa"/>
            <w:vMerge w:val="restart"/>
          </w:tcPr>
          <w:p w14:paraId="7A9D2CB0" w14:textId="77E6CA8A" w:rsidR="00F40CBF" w:rsidRPr="00F714BA" w:rsidRDefault="00F40CBF" w:rsidP="003673EC">
            <w:r w:rsidRPr="00F714BA">
              <w:t>Altuntas et al, 2015</w:t>
            </w:r>
            <w:r>
              <w:t xml:space="preserve"> </w:t>
            </w:r>
            <w:r>
              <w:fldChar w:fldCharType="begin"/>
            </w:r>
            <w:r w:rsidR="00D0596D">
              <w:instrText xml:space="preserve"> ADDIN EN.CITE &lt;EndNote&gt;&lt;Cite&gt;&lt;Author&gt;Altuntas&lt;/Author&gt;&lt;Year&gt;2015&lt;/Year&gt;&lt;RecNum&gt;372&lt;/RecNum&gt;&lt;DisplayText&gt;&lt;style face="superscript"&gt;18&lt;/style&gt;&lt;/DisplayText&gt;&lt;record&gt;&lt;rec-number&gt;372&lt;/rec-number&gt;&lt;foreign-keys&gt;&lt;key app="EN" db-id="ref9zfa9pre5tretxe25wp2jzs0zps5x2eww" timestamp="1566895655"&gt;372&lt;/key&gt;&lt;/foreign-keys&gt;&lt;ref-type name="Journal Article"&gt;17&lt;/ref-type&gt;&lt;contributors&gt;&lt;authors&gt;&lt;author&gt;Altuntas, Nilgun&lt;/author&gt;&lt;author&gt;Tayfur, Asli Celebi&lt;/author&gt;&lt;author&gt;Kocak, Mesut&lt;/author&gt;&lt;author&gt;Razi, Hasan Cem&lt;/author&gt;&lt;author&gt;Akkurt, Serpil&lt;/author&gt;&lt;/authors&gt;&lt;/contributors&gt;&lt;titles&gt;&lt;title&gt;Midstream clean-catch urine collection in newborns: a randomized controlled study&lt;/title&gt;&lt;secondary-title&gt;European journal of pediatrics&lt;/secondary-title&gt;&lt;/titles&gt;&lt;periodical&gt;&lt;full-title&gt;European Journal of Pediatrics&lt;/full-title&gt;&lt;/periodical&gt;&lt;pages&gt;577-582&lt;/pages&gt;&lt;volume&gt;174&lt;/volume&gt;&lt;number&gt;5&lt;/number&gt;&lt;dates&gt;&lt;year&gt;2015&lt;/year&gt;&lt;pub-dates&gt;&lt;date&gt;May 2015&lt;/date&gt;&lt;/pub-dates&gt;&lt;/dates&gt;&lt;urls&gt;&lt;related-urls&gt;&lt;url&gt;&lt;style face="underline" font="default" size="100%"&gt;http://gateway.proquest.com/openurl?ctx_ver=Z39.88-2004&amp;amp;res_id=xri:pqm&amp;amp;req_dat=xri:pqil:pq_clntid=48638&amp;amp;rft_val_fmt=ori/fmt:kev:mtx:journal&amp;amp;genre=article&amp;amp;issn=0340-6199&amp;amp;volume=174&amp;amp;issue=5&amp;amp;spage=577&lt;/style&gt;&lt;/url&gt;&lt;/related-urls&gt;&lt;/urls&gt;&lt;remote-database-provider&gt;Medline&lt;/remote-database-provider&gt;&lt;/record&gt;&lt;/Cite&gt;&lt;/EndNote&gt;</w:instrText>
            </w:r>
            <w:r>
              <w:fldChar w:fldCharType="separate"/>
            </w:r>
            <w:r w:rsidR="00D0596D" w:rsidRPr="00D0596D">
              <w:rPr>
                <w:noProof/>
                <w:vertAlign w:val="superscript"/>
              </w:rPr>
              <w:t>18</w:t>
            </w:r>
            <w:r>
              <w:fldChar w:fldCharType="end"/>
            </w:r>
          </w:p>
        </w:tc>
        <w:tc>
          <w:tcPr>
            <w:tcW w:w="2145" w:type="dxa"/>
          </w:tcPr>
          <w:p w14:paraId="7AC85864" w14:textId="77777777" w:rsidR="00F40CBF" w:rsidRPr="003453DC" w:rsidRDefault="00F40CBF" w:rsidP="003673EC">
            <w:r w:rsidRPr="003453DC">
              <w:t>Voided &lt; 5 mins</w:t>
            </w:r>
          </w:p>
          <w:p w14:paraId="72F3E94A" w14:textId="77777777" w:rsidR="00F40CBF" w:rsidRPr="003453DC" w:rsidRDefault="00F40CBF" w:rsidP="003673EC"/>
        </w:tc>
        <w:tc>
          <w:tcPr>
            <w:tcW w:w="3431" w:type="dxa"/>
          </w:tcPr>
          <w:p w14:paraId="1249AA8E" w14:textId="729912E5" w:rsidR="00F40CBF" w:rsidRDefault="00F40CBF" w:rsidP="003673EC">
            <w:r>
              <w:t>49/63 (78%</w:t>
            </w:r>
            <w:r w:rsidR="00400BB1">
              <w:t>)</w:t>
            </w:r>
          </w:p>
          <w:p w14:paraId="2F20C801" w14:textId="62899260" w:rsidR="00F40CBF" w:rsidRPr="00A93B11" w:rsidRDefault="00F40CBF" w:rsidP="003673EC">
            <w:pPr>
              <w:rPr>
                <w:b/>
              </w:rPr>
            </w:pPr>
          </w:p>
        </w:tc>
        <w:tc>
          <w:tcPr>
            <w:tcW w:w="4021" w:type="dxa"/>
          </w:tcPr>
          <w:p w14:paraId="3C0F573F" w14:textId="33745E4B" w:rsidR="00F40CBF" w:rsidRDefault="00400BB1" w:rsidP="003673EC">
            <w:pPr>
              <w:jc w:val="both"/>
            </w:pPr>
            <w:r w:rsidRPr="00400BB1">
              <w:t>21/64 (33%)</w:t>
            </w:r>
          </w:p>
        </w:tc>
        <w:tc>
          <w:tcPr>
            <w:tcW w:w="1170" w:type="dxa"/>
          </w:tcPr>
          <w:p w14:paraId="11F22A99" w14:textId="2AAD3110" w:rsidR="00F40CBF" w:rsidRPr="00400BB1" w:rsidRDefault="00400BB1" w:rsidP="003673EC">
            <w:pPr>
              <w:jc w:val="both"/>
              <w:rPr>
                <w:b/>
              </w:rPr>
            </w:pPr>
            <w:r>
              <w:rPr>
                <w:b/>
              </w:rPr>
              <w:t>p</w:t>
            </w:r>
            <w:r w:rsidRPr="00400BB1">
              <w:rPr>
                <w:b/>
              </w:rPr>
              <w:t>&lt;0.0001</w:t>
            </w:r>
          </w:p>
        </w:tc>
        <w:tc>
          <w:tcPr>
            <w:tcW w:w="1249" w:type="dxa"/>
            <w:vMerge w:val="restart"/>
            <w:vAlign w:val="center"/>
          </w:tcPr>
          <w:p w14:paraId="17A58D9B" w14:textId="19E8C59F" w:rsidR="00F40CBF" w:rsidRPr="007F0AAB" w:rsidRDefault="00F40CBF" w:rsidP="003673EC">
            <w:pPr>
              <w:jc w:val="both"/>
            </w:pPr>
            <w:r>
              <w:t>15</w:t>
            </w:r>
          </w:p>
        </w:tc>
      </w:tr>
      <w:tr w:rsidR="00F40CBF" w:rsidRPr="007F0AAB" w14:paraId="38E83E7E" w14:textId="77777777" w:rsidTr="00400BB1">
        <w:tc>
          <w:tcPr>
            <w:tcW w:w="1937" w:type="dxa"/>
            <w:vMerge/>
          </w:tcPr>
          <w:p w14:paraId="4B3B2A84" w14:textId="77777777" w:rsidR="00F40CBF" w:rsidRPr="00F714BA" w:rsidRDefault="00F40CBF" w:rsidP="003673EC"/>
        </w:tc>
        <w:tc>
          <w:tcPr>
            <w:tcW w:w="2145" w:type="dxa"/>
          </w:tcPr>
          <w:p w14:paraId="37DAECA2" w14:textId="100A6388" w:rsidR="00F40CBF" w:rsidRPr="003453DC" w:rsidRDefault="00F40CBF" w:rsidP="003673EC">
            <w:r>
              <w:t>Time taken</w:t>
            </w:r>
            <w:r w:rsidR="00400BB1">
              <w:t xml:space="preserve"> (median) seconds</w:t>
            </w:r>
          </w:p>
        </w:tc>
        <w:tc>
          <w:tcPr>
            <w:tcW w:w="3431" w:type="dxa"/>
          </w:tcPr>
          <w:p w14:paraId="64B4E528" w14:textId="56D92798" w:rsidR="00F40CBF" w:rsidRPr="003453DC" w:rsidRDefault="00F40CBF" w:rsidP="003673EC">
            <w:r>
              <w:t>60</w:t>
            </w:r>
            <w:r w:rsidR="00FC6353">
              <w:t xml:space="preserve"> (IQR 64.5)</w:t>
            </w:r>
          </w:p>
        </w:tc>
        <w:tc>
          <w:tcPr>
            <w:tcW w:w="4021" w:type="dxa"/>
          </w:tcPr>
          <w:p w14:paraId="260DDC09" w14:textId="6B3325B6" w:rsidR="00F40CBF" w:rsidRDefault="00400BB1" w:rsidP="003673EC">
            <w:pPr>
              <w:jc w:val="both"/>
            </w:pPr>
            <w:r>
              <w:t>300</w:t>
            </w:r>
            <w:r w:rsidR="00FC6353">
              <w:t xml:space="preserve"> (IQR 95)</w:t>
            </w:r>
          </w:p>
        </w:tc>
        <w:tc>
          <w:tcPr>
            <w:tcW w:w="1170" w:type="dxa"/>
          </w:tcPr>
          <w:p w14:paraId="78B4F4FA" w14:textId="15E702ED" w:rsidR="00F40CBF" w:rsidRDefault="00400BB1" w:rsidP="003673EC">
            <w:pPr>
              <w:jc w:val="both"/>
            </w:pPr>
            <w:r>
              <w:rPr>
                <w:b/>
              </w:rPr>
              <w:t>p</w:t>
            </w:r>
            <w:r w:rsidRPr="00400BB1">
              <w:rPr>
                <w:b/>
              </w:rPr>
              <w:t>&lt;0.001</w:t>
            </w:r>
          </w:p>
        </w:tc>
        <w:tc>
          <w:tcPr>
            <w:tcW w:w="1249" w:type="dxa"/>
            <w:vMerge/>
            <w:vAlign w:val="center"/>
          </w:tcPr>
          <w:p w14:paraId="0AC8155D" w14:textId="1258EE26" w:rsidR="00F40CBF" w:rsidRDefault="00F40CBF" w:rsidP="003673EC">
            <w:pPr>
              <w:jc w:val="both"/>
            </w:pPr>
          </w:p>
        </w:tc>
      </w:tr>
      <w:tr w:rsidR="00F40CBF" w:rsidRPr="007F0AAB" w14:paraId="478956F8" w14:textId="77777777" w:rsidTr="00400BB1">
        <w:tc>
          <w:tcPr>
            <w:tcW w:w="1937" w:type="dxa"/>
            <w:vMerge/>
          </w:tcPr>
          <w:p w14:paraId="40B239F8" w14:textId="77777777" w:rsidR="00F40CBF" w:rsidRPr="00F714BA" w:rsidRDefault="00F40CBF" w:rsidP="003673EC"/>
        </w:tc>
        <w:tc>
          <w:tcPr>
            <w:tcW w:w="2145" w:type="dxa"/>
          </w:tcPr>
          <w:p w14:paraId="1066C2E7" w14:textId="77777777" w:rsidR="00F40CBF" w:rsidRPr="003453DC" w:rsidRDefault="00F40CBF" w:rsidP="003673EC">
            <w:r w:rsidRPr="003453DC">
              <w:t>Contamination</w:t>
            </w:r>
          </w:p>
          <w:p w14:paraId="514FC94C" w14:textId="77777777" w:rsidR="00F40CBF" w:rsidRPr="003453DC" w:rsidRDefault="00F40CBF" w:rsidP="003673EC">
            <w:r w:rsidRPr="003453DC">
              <w:t>rates</w:t>
            </w:r>
          </w:p>
        </w:tc>
        <w:tc>
          <w:tcPr>
            <w:tcW w:w="3431" w:type="dxa"/>
          </w:tcPr>
          <w:p w14:paraId="7CEA36FB" w14:textId="31C73153" w:rsidR="00F40CBF" w:rsidRPr="003453DC" w:rsidRDefault="00F40CBF" w:rsidP="003673EC">
            <w:r w:rsidRPr="003453DC">
              <w:t>24%</w:t>
            </w:r>
          </w:p>
        </w:tc>
        <w:tc>
          <w:tcPr>
            <w:tcW w:w="4021" w:type="dxa"/>
          </w:tcPr>
          <w:p w14:paraId="4A2211F7" w14:textId="644FB682" w:rsidR="00F40CBF" w:rsidRDefault="00400BB1" w:rsidP="003673EC">
            <w:pPr>
              <w:jc w:val="both"/>
            </w:pPr>
            <w:r>
              <w:t>29%</w:t>
            </w:r>
          </w:p>
        </w:tc>
        <w:tc>
          <w:tcPr>
            <w:tcW w:w="1170" w:type="dxa"/>
          </w:tcPr>
          <w:p w14:paraId="64C8C0FA" w14:textId="6B5099B3" w:rsidR="00F40CBF" w:rsidRPr="00400BB1" w:rsidRDefault="00400BB1" w:rsidP="003673EC">
            <w:pPr>
              <w:jc w:val="both"/>
              <w:rPr>
                <w:b/>
                <w:bCs/>
              </w:rPr>
            </w:pPr>
            <w:r w:rsidRPr="00400BB1">
              <w:rPr>
                <w:b/>
                <w:bCs/>
              </w:rPr>
              <w:t>p=0.770</w:t>
            </w:r>
          </w:p>
        </w:tc>
        <w:tc>
          <w:tcPr>
            <w:tcW w:w="1249" w:type="dxa"/>
            <w:vMerge/>
            <w:vAlign w:val="center"/>
          </w:tcPr>
          <w:p w14:paraId="404C3B3D" w14:textId="51271E78" w:rsidR="00F40CBF" w:rsidRDefault="00F40CBF" w:rsidP="003673EC">
            <w:pPr>
              <w:jc w:val="both"/>
            </w:pPr>
          </w:p>
        </w:tc>
      </w:tr>
      <w:tr w:rsidR="00515E20" w:rsidRPr="007F0AAB" w14:paraId="1B46500A" w14:textId="77777777" w:rsidTr="00400BB1">
        <w:tc>
          <w:tcPr>
            <w:tcW w:w="1937" w:type="dxa"/>
            <w:vMerge w:val="restart"/>
          </w:tcPr>
          <w:p w14:paraId="7ADA50B1" w14:textId="1BA5F541" w:rsidR="00515E20" w:rsidRPr="00F714BA" w:rsidRDefault="00515E20" w:rsidP="003673EC">
            <w:r w:rsidRPr="00F714BA">
              <w:t>Davies et al, 2008</w:t>
            </w:r>
            <w:r>
              <w:t xml:space="preserve"> </w:t>
            </w:r>
            <w:r>
              <w:fldChar w:fldCharType="begin"/>
            </w:r>
            <w:r>
              <w:instrText xml:space="preserve"> ADDIN EN.CITE &lt;EndNote&gt;&lt;Cite&gt;&lt;Author&gt;Davies&lt;/Author&gt;&lt;Year&gt;2008&lt;/Year&gt;&lt;RecNum&gt;301&lt;/RecNum&gt;&lt;DisplayText&gt;&lt;style face="superscript"&gt;17&lt;/style&gt;&lt;/DisplayText&gt;&lt;record&gt;&lt;rec-number&gt;301&lt;/rec-number&gt;&lt;foreign-keys&gt;&lt;key app="EN" db-id="ref9zfa9pre5tretxe25wp2jzs0zps5x2eww" timestamp="1566895609"&gt;301&lt;/key&gt;&lt;/foreign-keys&gt;&lt;ref-type name="Journal Article"&gt;17&lt;/ref-type&gt;&lt;contributors&gt;&lt;authors&gt;&lt;author&gt;Davies, P.&lt;/author&gt;&lt;author&gt;Greenwood, R.&lt;/author&gt;&lt;author&gt;Benger, J.&lt;/author&gt;&lt;/authors&gt;&lt;/contributors&gt;&lt;auth-address&gt;(Davies) Emergency Department, Bristol Children&amp;apos;s Hospital, Bristol, United Kingdom&amp;#xD;(Greenwood) Research and Development Support Unit, United Bristol Healthcare Trust, Bristol, United Kingdom&amp;#xD;(Benger) Faculty of Health and Social Care, University of the West, Bristol, United Kingdom&lt;/auth-address&gt;&lt;titles&gt;&lt;title&gt;Randomised trial of a vibrating bladder stimulator -the time to pee study&lt;/title&gt;&lt;secondary-title&gt;Archives of Disease in Childhood&lt;/secondary-title&gt;&lt;/titles&gt;&lt;periodical&gt;&lt;full-title&gt;Archives of Disease in Childhood&lt;/full-title&gt;&lt;/periodical&gt;&lt;pages&gt;423-424&lt;/pages&gt;&lt;volume&gt;93&lt;/volume&gt;&lt;number&gt;5&lt;/number&gt;&lt;dates&gt;&lt;year&gt;2008&lt;/year&gt;&lt;pub-dates&gt;&lt;date&gt;May 2008&lt;/date&gt;&lt;/pub-dates&gt;&lt;/dates&gt;&lt;publisher&gt;BMJ Publishing Group (Tavistock Square, London WC1H 9JR, United Kingdom)&lt;/publisher&gt;&lt;urls&gt;&lt;related-urls&gt;&lt;url&gt;https://go.openathens.net/redirector/nhs?url=https%3A%2F%2Fadc.bmj.com%2Flookup%2Fdoi%2F10.1136%2Fadc.2007.116160&lt;/url&gt;&lt;url&gt;http://gateway.proquest.com/openurl?ctx_ver=Z39.88-2004&amp;amp;res_id=xri:pqm&amp;amp;req_dat=xri:pqil:pq_clntid=48638&amp;amp;rft_val_fmt=ori/fmt:kev:mtx:journal&amp;amp;genre=article&amp;amp;issn=0003-9888&amp;amp;volume=93&amp;amp;issue=5&amp;amp;spage=423&lt;/url&gt;&lt;/related-urls&gt;&lt;/urls&gt;&lt;remote-database-provider&gt;Embase&lt;/remote-database-provider&gt;&lt;/record&gt;&lt;/Cite&gt;&lt;/EndNote&gt;</w:instrText>
            </w:r>
            <w:r>
              <w:fldChar w:fldCharType="separate"/>
            </w:r>
            <w:r w:rsidRPr="00D0596D">
              <w:rPr>
                <w:noProof/>
                <w:vertAlign w:val="superscript"/>
              </w:rPr>
              <w:t>17</w:t>
            </w:r>
            <w:r>
              <w:fldChar w:fldCharType="end"/>
            </w:r>
          </w:p>
        </w:tc>
        <w:tc>
          <w:tcPr>
            <w:tcW w:w="2145" w:type="dxa"/>
          </w:tcPr>
          <w:p w14:paraId="24568605" w14:textId="47EBD874" w:rsidR="00515E20" w:rsidRDefault="00515E20" w:rsidP="003673EC">
            <w:r>
              <w:t>Time to void (</w:t>
            </w:r>
            <w:r w:rsidRPr="00400BB1">
              <w:t>Mean (+/- 95%CI</w:t>
            </w:r>
            <w:r>
              <w:t>) minutes</w:t>
            </w:r>
          </w:p>
        </w:tc>
        <w:tc>
          <w:tcPr>
            <w:tcW w:w="3431" w:type="dxa"/>
          </w:tcPr>
          <w:p w14:paraId="26604110" w14:textId="0820CFAB" w:rsidR="00515E20" w:rsidRDefault="00515E20" w:rsidP="003673EC">
            <w:r>
              <w:t>53 (+/- 12)</w:t>
            </w:r>
          </w:p>
          <w:p w14:paraId="55ACD515" w14:textId="305A94CA" w:rsidR="00515E20" w:rsidRPr="007F0AAB" w:rsidRDefault="00515E20" w:rsidP="003673EC"/>
        </w:tc>
        <w:tc>
          <w:tcPr>
            <w:tcW w:w="4021" w:type="dxa"/>
          </w:tcPr>
          <w:p w14:paraId="6EA7C5B5" w14:textId="322B81F2" w:rsidR="00515E20" w:rsidRDefault="00515E20" w:rsidP="003673EC">
            <w:pPr>
              <w:jc w:val="both"/>
            </w:pPr>
            <w:r w:rsidRPr="00400BB1">
              <w:t xml:space="preserve">71 </w:t>
            </w:r>
            <w:r>
              <w:t>(</w:t>
            </w:r>
            <w:r w:rsidRPr="00400BB1">
              <w:t>+/- 15</w:t>
            </w:r>
            <w:r>
              <w:t>)</w:t>
            </w:r>
          </w:p>
        </w:tc>
        <w:tc>
          <w:tcPr>
            <w:tcW w:w="1170" w:type="dxa"/>
          </w:tcPr>
          <w:p w14:paraId="0CFC45F0" w14:textId="4FCC78B4" w:rsidR="00515E20" w:rsidRPr="00400BB1" w:rsidRDefault="00515E20" w:rsidP="003673EC">
            <w:pPr>
              <w:jc w:val="both"/>
              <w:rPr>
                <w:b/>
                <w:bCs/>
              </w:rPr>
            </w:pPr>
            <w:r>
              <w:rPr>
                <w:b/>
                <w:bCs/>
              </w:rPr>
              <w:t>p</w:t>
            </w:r>
            <w:r w:rsidRPr="00400BB1">
              <w:rPr>
                <w:b/>
                <w:bCs/>
              </w:rPr>
              <w:t>=0.20</w:t>
            </w:r>
          </w:p>
        </w:tc>
        <w:tc>
          <w:tcPr>
            <w:tcW w:w="1249" w:type="dxa"/>
            <w:vMerge w:val="restart"/>
          </w:tcPr>
          <w:p w14:paraId="62777166" w14:textId="04A0196E" w:rsidR="00515E20" w:rsidRPr="007F0AAB" w:rsidRDefault="00515E20" w:rsidP="003673EC">
            <w:pPr>
              <w:jc w:val="both"/>
            </w:pPr>
            <w:r>
              <w:t>17</w:t>
            </w:r>
          </w:p>
        </w:tc>
      </w:tr>
      <w:tr w:rsidR="00515E20" w:rsidRPr="007F0AAB" w14:paraId="43BC1C38" w14:textId="77777777" w:rsidTr="00400BB1">
        <w:tc>
          <w:tcPr>
            <w:tcW w:w="1937" w:type="dxa"/>
            <w:vMerge/>
          </w:tcPr>
          <w:p w14:paraId="250511D3" w14:textId="77777777" w:rsidR="00515E20" w:rsidRPr="00F714BA" w:rsidRDefault="00515E20" w:rsidP="003673EC"/>
        </w:tc>
        <w:tc>
          <w:tcPr>
            <w:tcW w:w="2145" w:type="dxa"/>
          </w:tcPr>
          <w:p w14:paraId="4E898DD0" w14:textId="4E86E2AD" w:rsidR="00515E20" w:rsidRDefault="00515E20" w:rsidP="003673EC">
            <w:r>
              <w:t>% waiting less than 1 hour</w:t>
            </w:r>
          </w:p>
        </w:tc>
        <w:tc>
          <w:tcPr>
            <w:tcW w:w="3431" w:type="dxa"/>
          </w:tcPr>
          <w:p w14:paraId="0E124D51" w14:textId="0A882F2A" w:rsidR="00515E20" w:rsidRDefault="00515E20" w:rsidP="003673EC">
            <w:r>
              <w:t>53%</w:t>
            </w:r>
          </w:p>
        </w:tc>
        <w:tc>
          <w:tcPr>
            <w:tcW w:w="4021" w:type="dxa"/>
          </w:tcPr>
          <w:p w14:paraId="6F2CCD5A" w14:textId="3417DBD9" w:rsidR="00515E20" w:rsidRPr="00400BB1" w:rsidRDefault="00515E20" w:rsidP="003673EC">
            <w:pPr>
              <w:jc w:val="both"/>
            </w:pPr>
            <w:r>
              <w:t>42%</w:t>
            </w:r>
          </w:p>
        </w:tc>
        <w:tc>
          <w:tcPr>
            <w:tcW w:w="1170" w:type="dxa"/>
          </w:tcPr>
          <w:p w14:paraId="24CEE6FD" w14:textId="7BC50722" w:rsidR="00515E20" w:rsidRDefault="00515E20" w:rsidP="003673EC">
            <w:pPr>
              <w:jc w:val="both"/>
              <w:rPr>
                <w:b/>
                <w:bCs/>
              </w:rPr>
            </w:pPr>
            <w:r>
              <w:rPr>
                <w:b/>
                <w:bCs/>
              </w:rPr>
              <w:t>P=0.15</w:t>
            </w:r>
          </w:p>
        </w:tc>
        <w:tc>
          <w:tcPr>
            <w:tcW w:w="1249" w:type="dxa"/>
            <w:vMerge/>
          </w:tcPr>
          <w:p w14:paraId="308043F7" w14:textId="77777777" w:rsidR="00515E20" w:rsidRDefault="00515E20" w:rsidP="003673EC">
            <w:pPr>
              <w:jc w:val="both"/>
            </w:pPr>
          </w:p>
        </w:tc>
      </w:tr>
    </w:tbl>
    <w:bookmarkEnd w:id="3"/>
    <w:p w14:paraId="34AB753D" w14:textId="0B045C42" w:rsidR="001127EA" w:rsidRDefault="00C7044E" w:rsidP="00C7044E">
      <w:pPr>
        <w:jc w:val="both"/>
      </w:pPr>
      <w:r>
        <w:t xml:space="preserve">Downs &amp; Black score: </w:t>
      </w:r>
      <w:r w:rsidRPr="00A30035">
        <w:rPr>
          <w:lang w:val="en"/>
        </w:rPr>
        <w:t>Excellent/Good = 20–28; Fair = 15–19; Poor = &lt;14</w:t>
      </w:r>
      <w:r>
        <w:rPr>
          <w:lang w:val="en"/>
        </w:rPr>
        <w:t>; *calculated from reported data</w:t>
      </w:r>
      <w:r w:rsidR="00FC6353">
        <w:rPr>
          <w:lang w:val="en"/>
        </w:rPr>
        <w:t>, IQR interquartile range</w:t>
      </w:r>
    </w:p>
    <w:p w14:paraId="29BBC568" w14:textId="77777777" w:rsidR="00C84EBB" w:rsidRDefault="00C84EBB" w:rsidP="00C7044E">
      <w:pPr>
        <w:jc w:val="both"/>
      </w:pPr>
    </w:p>
    <w:p w14:paraId="0950CDC9" w14:textId="77777777" w:rsidR="00C84EBB" w:rsidRDefault="00C84EBB" w:rsidP="00C7044E">
      <w:pPr>
        <w:jc w:val="both"/>
      </w:pPr>
    </w:p>
    <w:p w14:paraId="4289B771" w14:textId="77777777" w:rsidR="00C84EBB" w:rsidRDefault="00C84EBB" w:rsidP="00C7044E">
      <w:pPr>
        <w:jc w:val="both"/>
      </w:pPr>
    </w:p>
    <w:p w14:paraId="557EC165" w14:textId="77777777" w:rsidR="00C84EBB" w:rsidRDefault="00C84EBB" w:rsidP="00C7044E">
      <w:pPr>
        <w:jc w:val="both"/>
      </w:pPr>
    </w:p>
    <w:p w14:paraId="4F6B8B71" w14:textId="77777777" w:rsidR="00C84EBB" w:rsidRDefault="00C84EBB" w:rsidP="00C7044E">
      <w:pPr>
        <w:jc w:val="both"/>
      </w:pPr>
    </w:p>
    <w:p w14:paraId="557DD5FC" w14:textId="77777777" w:rsidR="00C84EBB" w:rsidRDefault="00C84EBB" w:rsidP="00C7044E">
      <w:pPr>
        <w:jc w:val="both"/>
      </w:pPr>
    </w:p>
    <w:p w14:paraId="70FC6C15" w14:textId="77777777" w:rsidR="00C84EBB" w:rsidRDefault="00C84EBB" w:rsidP="00C7044E">
      <w:pPr>
        <w:jc w:val="both"/>
      </w:pPr>
    </w:p>
    <w:p w14:paraId="79BA4E0A" w14:textId="77777777" w:rsidR="00C84EBB" w:rsidRDefault="00C84EBB" w:rsidP="00C7044E">
      <w:pPr>
        <w:jc w:val="both"/>
      </w:pPr>
    </w:p>
    <w:p w14:paraId="2A45CE5B" w14:textId="1ECB564B" w:rsidR="00C7044E" w:rsidRDefault="00C7044E" w:rsidP="00C7044E">
      <w:pPr>
        <w:jc w:val="both"/>
        <w:rPr>
          <w:lang w:val="en"/>
        </w:rPr>
      </w:pPr>
      <w:r w:rsidRPr="00622304">
        <w:t>Table 3 Cochrane risk of bias assessment for RCTs</w:t>
      </w:r>
    </w:p>
    <w:tbl>
      <w:tblPr>
        <w:tblStyle w:val="TableGrid"/>
        <w:tblpPr w:leftFromText="180" w:rightFromText="180" w:vertAnchor="text" w:tblpY="1"/>
        <w:tblOverlap w:val="never"/>
        <w:tblW w:w="0" w:type="auto"/>
        <w:tblLook w:val="04A0" w:firstRow="1" w:lastRow="0" w:firstColumn="1" w:lastColumn="0" w:noHBand="0" w:noVBand="1"/>
      </w:tblPr>
      <w:tblGrid>
        <w:gridCol w:w="3487"/>
        <w:gridCol w:w="1895"/>
        <w:gridCol w:w="1701"/>
        <w:gridCol w:w="1701"/>
      </w:tblGrid>
      <w:tr w:rsidR="00F914ED" w14:paraId="7FFA4030" w14:textId="77777777" w:rsidTr="00D712D4">
        <w:tc>
          <w:tcPr>
            <w:tcW w:w="3487" w:type="dxa"/>
          </w:tcPr>
          <w:p w14:paraId="530A3BE5" w14:textId="77777777" w:rsidR="00F914ED" w:rsidRDefault="00F914ED" w:rsidP="003673EC">
            <w:pPr>
              <w:jc w:val="both"/>
              <w:rPr>
                <w:b/>
                <w:u w:val="single"/>
              </w:rPr>
            </w:pPr>
          </w:p>
        </w:tc>
        <w:tc>
          <w:tcPr>
            <w:tcW w:w="1895" w:type="dxa"/>
          </w:tcPr>
          <w:p w14:paraId="4AA89AEE" w14:textId="01DB60B1" w:rsidR="00F914ED" w:rsidRPr="004E312C" w:rsidRDefault="00F914ED" w:rsidP="003673EC">
            <w:pPr>
              <w:jc w:val="center"/>
            </w:pPr>
            <w:r w:rsidRPr="004E312C">
              <w:t>Kaufman et al</w:t>
            </w:r>
            <w:r w:rsidR="00782FFF">
              <w:t>, 2017</w:t>
            </w:r>
          </w:p>
        </w:tc>
        <w:tc>
          <w:tcPr>
            <w:tcW w:w="1701" w:type="dxa"/>
          </w:tcPr>
          <w:p w14:paraId="414C7507" w14:textId="58191D72" w:rsidR="00F914ED" w:rsidRPr="004E312C" w:rsidRDefault="00F914ED" w:rsidP="003673EC">
            <w:pPr>
              <w:jc w:val="center"/>
            </w:pPr>
            <w:r w:rsidRPr="004E312C">
              <w:t>Altuntas et al</w:t>
            </w:r>
            <w:r w:rsidR="00782FFF">
              <w:t>, 2015</w:t>
            </w:r>
          </w:p>
        </w:tc>
        <w:tc>
          <w:tcPr>
            <w:tcW w:w="1701" w:type="dxa"/>
          </w:tcPr>
          <w:p w14:paraId="2D325BD8" w14:textId="568B92A1" w:rsidR="00F914ED" w:rsidRPr="004E312C" w:rsidRDefault="00F914ED" w:rsidP="003673EC">
            <w:pPr>
              <w:jc w:val="center"/>
            </w:pPr>
            <w:r w:rsidRPr="004E312C">
              <w:t>Davies et al</w:t>
            </w:r>
            <w:r w:rsidR="00782FFF">
              <w:t>, 2008</w:t>
            </w:r>
          </w:p>
        </w:tc>
      </w:tr>
      <w:tr w:rsidR="00F914ED" w14:paraId="507F38F9" w14:textId="77777777" w:rsidTr="005B5D40">
        <w:trPr>
          <w:trHeight w:val="567"/>
        </w:trPr>
        <w:tc>
          <w:tcPr>
            <w:tcW w:w="3487" w:type="dxa"/>
          </w:tcPr>
          <w:p w14:paraId="3E7D5FA8" w14:textId="77777777" w:rsidR="00F914ED" w:rsidRPr="00561231" w:rsidRDefault="00F914ED" w:rsidP="003673EC">
            <w:r w:rsidRPr="00561231">
              <w:t>Random sequence generation</w:t>
            </w:r>
          </w:p>
        </w:tc>
        <w:tc>
          <w:tcPr>
            <w:tcW w:w="1895" w:type="dxa"/>
            <w:shd w:val="clear" w:color="auto" w:fill="92D050"/>
          </w:tcPr>
          <w:p w14:paraId="6ACB915C" w14:textId="48FBCDAD" w:rsidR="00F914ED" w:rsidRPr="00622304" w:rsidRDefault="00F914ED" w:rsidP="003673EC">
            <w:pPr>
              <w:jc w:val="center"/>
              <w:rPr>
                <w:b/>
                <w:sz w:val="48"/>
                <w:szCs w:val="48"/>
              </w:rPr>
            </w:pPr>
            <w:r w:rsidRPr="00622304">
              <w:rPr>
                <w:b/>
                <w:sz w:val="48"/>
                <w:szCs w:val="48"/>
              </w:rPr>
              <w:t>+</w:t>
            </w:r>
          </w:p>
        </w:tc>
        <w:tc>
          <w:tcPr>
            <w:tcW w:w="1701" w:type="dxa"/>
            <w:tcBorders>
              <w:bottom w:val="single" w:sz="4" w:space="0" w:color="auto"/>
            </w:tcBorders>
            <w:shd w:val="clear" w:color="auto" w:fill="92D050"/>
          </w:tcPr>
          <w:p w14:paraId="1E9474C1" w14:textId="77777777" w:rsidR="00F914ED" w:rsidRPr="00622304" w:rsidRDefault="00F914ED" w:rsidP="003673EC">
            <w:pPr>
              <w:jc w:val="center"/>
              <w:rPr>
                <w:b/>
                <w:sz w:val="48"/>
                <w:szCs w:val="48"/>
              </w:rPr>
            </w:pPr>
            <w:r>
              <w:rPr>
                <w:b/>
                <w:sz w:val="48"/>
                <w:szCs w:val="48"/>
              </w:rPr>
              <w:t>+</w:t>
            </w:r>
          </w:p>
        </w:tc>
        <w:tc>
          <w:tcPr>
            <w:tcW w:w="1701" w:type="dxa"/>
            <w:shd w:val="clear" w:color="auto" w:fill="FFFF00"/>
          </w:tcPr>
          <w:p w14:paraId="404FCD2E" w14:textId="77777777" w:rsidR="00F914ED" w:rsidRPr="00622304" w:rsidRDefault="00F914ED" w:rsidP="003673EC">
            <w:pPr>
              <w:jc w:val="center"/>
              <w:rPr>
                <w:b/>
                <w:sz w:val="48"/>
                <w:szCs w:val="48"/>
              </w:rPr>
            </w:pPr>
            <w:r>
              <w:rPr>
                <w:b/>
                <w:sz w:val="48"/>
                <w:szCs w:val="48"/>
              </w:rPr>
              <w:t>?</w:t>
            </w:r>
          </w:p>
        </w:tc>
      </w:tr>
      <w:tr w:rsidR="00F914ED" w14:paraId="3E5AE5EA" w14:textId="77777777" w:rsidTr="00D712D4">
        <w:trPr>
          <w:trHeight w:val="567"/>
        </w:trPr>
        <w:tc>
          <w:tcPr>
            <w:tcW w:w="3487" w:type="dxa"/>
          </w:tcPr>
          <w:p w14:paraId="3BB98B70" w14:textId="77777777" w:rsidR="00F914ED" w:rsidRPr="00561231" w:rsidRDefault="00F914ED" w:rsidP="005B5D40">
            <w:r w:rsidRPr="00561231">
              <w:t>Allocation concealment</w:t>
            </w:r>
          </w:p>
        </w:tc>
        <w:tc>
          <w:tcPr>
            <w:tcW w:w="1895" w:type="dxa"/>
            <w:shd w:val="clear" w:color="auto" w:fill="92D050"/>
          </w:tcPr>
          <w:p w14:paraId="58271F81" w14:textId="603DF9A7" w:rsidR="00F914ED" w:rsidRPr="00622304" w:rsidRDefault="00F914ED" w:rsidP="005B5D40">
            <w:pPr>
              <w:jc w:val="center"/>
              <w:rPr>
                <w:b/>
                <w:sz w:val="48"/>
                <w:szCs w:val="48"/>
              </w:rPr>
            </w:pPr>
            <w:r w:rsidRPr="00622304">
              <w:rPr>
                <w:b/>
                <w:sz w:val="48"/>
                <w:szCs w:val="48"/>
              </w:rPr>
              <w:t>+</w:t>
            </w:r>
          </w:p>
        </w:tc>
        <w:tc>
          <w:tcPr>
            <w:tcW w:w="1701" w:type="dxa"/>
            <w:tcBorders>
              <w:bottom w:val="nil"/>
            </w:tcBorders>
            <w:shd w:val="clear" w:color="auto" w:fill="FFFF00"/>
          </w:tcPr>
          <w:p w14:paraId="6FF06D34" w14:textId="77777777" w:rsidR="00F914ED" w:rsidRPr="00622304" w:rsidRDefault="00F914ED" w:rsidP="005B5D40">
            <w:pPr>
              <w:jc w:val="center"/>
              <w:rPr>
                <w:b/>
                <w:sz w:val="48"/>
                <w:szCs w:val="48"/>
              </w:rPr>
            </w:pPr>
            <w:r>
              <w:rPr>
                <w:b/>
                <w:sz w:val="48"/>
                <w:szCs w:val="48"/>
              </w:rPr>
              <w:t>?</w:t>
            </w:r>
          </w:p>
        </w:tc>
        <w:tc>
          <w:tcPr>
            <w:tcW w:w="1701" w:type="dxa"/>
            <w:shd w:val="clear" w:color="auto" w:fill="92D050"/>
          </w:tcPr>
          <w:p w14:paraId="759A5FD2" w14:textId="77777777" w:rsidR="00F914ED" w:rsidRPr="00622304" w:rsidRDefault="00F914ED" w:rsidP="005B5D40">
            <w:pPr>
              <w:jc w:val="center"/>
              <w:rPr>
                <w:b/>
                <w:sz w:val="48"/>
                <w:szCs w:val="48"/>
              </w:rPr>
            </w:pPr>
            <w:r>
              <w:rPr>
                <w:b/>
                <w:sz w:val="48"/>
                <w:szCs w:val="48"/>
              </w:rPr>
              <w:t>+</w:t>
            </w:r>
          </w:p>
        </w:tc>
      </w:tr>
      <w:tr w:rsidR="00F914ED" w14:paraId="6980EE77" w14:textId="77777777" w:rsidTr="00D712D4">
        <w:trPr>
          <w:trHeight w:val="567"/>
        </w:trPr>
        <w:tc>
          <w:tcPr>
            <w:tcW w:w="3487" w:type="dxa"/>
          </w:tcPr>
          <w:p w14:paraId="403307C4" w14:textId="77777777" w:rsidR="00F914ED" w:rsidRPr="00561231" w:rsidRDefault="00F914ED" w:rsidP="005B5D40">
            <w:r w:rsidRPr="00561231">
              <w:t>Blinding of participants and personnel</w:t>
            </w:r>
            <w:r>
              <w:t xml:space="preserve"> (based on primary outcome measure)</w:t>
            </w:r>
          </w:p>
        </w:tc>
        <w:tc>
          <w:tcPr>
            <w:tcW w:w="1895" w:type="dxa"/>
            <w:shd w:val="clear" w:color="auto" w:fill="92D050"/>
          </w:tcPr>
          <w:p w14:paraId="00BDC82B" w14:textId="30A8A200" w:rsidR="00F914ED" w:rsidRPr="00622304" w:rsidRDefault="00F914ED" w:rsidP="005B5D40">
            <w:pPr>
              <w:jc w:val="center"/>
              <w:rPr>
                <w:b/>
                <w:sz w:val="48"/>
                <w:szCs w:val="48"/>
              </w:rPr>
            </w:pPr>
            <w:r w:rsidRPr="00622304">
              <w:rPr>
                <w:b/>
                <w:sz w:val="48"/>
                <w:szCs w:val="48"/>
              </w:rPr>
              <w:t>+</w:t>
            </w:r>
          </w:p>
        </w:tc>
        <w:tc>
          <w:tcPr>
            <w:tcW w:w="1701" w:type="dxa"/>
            <w:shd w:val="clear" w:color="auto" w:fill="92D050"/>
          </w:tcPr>
          <w:p w14:paraId="0BB4C48F" w14:textId="77777777" w:rsidR="00F914ED" w:rsidRPr="00622304" w:rsidRDefault="00F914ED" w:rsidP="005B5D40">
            <w:pPr>
              <w:jc w:val="center"/>
              <w:rPr>
                <w:b/>
                <w:sz w:val="48"/>
                <w:szCs w:val="48"/>
              </w:rPr>
            </w:pPr>
            <w:r>
              <w:rPr>
                <w:b/>
                <w:sz w:val="48"/>
                <w:szCs w:val="48"/>
              </w:rPr>
              <w:t>+</w:t>
            </w:r>
          </w:p>
        </w:tc>
        <w:tc>
          <w:tcPr>
            <w:tcW w:w="1701" w:type="dxa"/>
            <w:shd w:val="clear" w:color="auto" w:fill="92D050"/>
          </w:tcPr>
          <w:p w14:paraId="30E55880" w14:textId="77777777" w:rsidR="00F914ED" w:rsidRPr="00622304" w:rsidRDefault="00F914ED" w:rsidP="005B5D40">
            <w:pPr>
              <w:jc w:val="center"/>
              <w:rPr>
                <w:b/>
                <w:sz w:val="48"/>
                <w:szCs w:val="48"/>
              </w:rPr>
            </w:pPr>
            <w:r>
              <w:rPr>
                <w:b/>
                <w:sz w:val="48"/>
                <w:szCs w:val="48"/>
              </w:rPr>
              <w:t>+</w:t>
            </w:r>
          </w:p>
        </w:tc>
      </w:tr>
      <w:tr w:rsidR="00F914ED" w14:paraId="633FAC42" w14:textId="77777777" w:rsidTr="00D712D4">
        <w:trPr>
          <w:trHeight w:val="567"/>
        </w:trPr>
        <w:tc>
          <w:tcPr>
            <w:tcW w:w="3487" w:type="dxa"/>
          </w:tcPr>
          <w:p w14:paraId="12494A20" w14:textId="77777777" w:rsidR="00F914ED" w:rsidRPr="00561231" w:rsidRDefault="00F914ED" w:rsidP="005B5D40">
            <w:r w:rsidRPr="00561231">
              <w:t>Blinding of outcome assessment</w:t>
            </w:r>
          </w:p>
        </w:tc>
        <w:tc>
          <w:tcPr>
            <w:tcW w:w="1895" w:type="dxa"/>
            <w:shd w:val="clear" w:color="auto" w:fill="92D050"/>
          </w:tcPr>
          <w:p w14:paraId="20AD6539" w14:textId="69AA49CB" w:rsidR="00F914ED" w:rsidRPr="00622304" w:rsidRDefault="00F914ED" w:rsidP="005B5D40">
            <w:pPr>
              <w:jc w:val="center"/>
              <w:rPr>
                <w:b/>
                <w:sz w:val="48"/>
                <w:szCs w:val="48"/>
              </w:rPr>
            </w:pPr>
            <w:r w:rsidRPr="00622304">
              <w:rPr>
                <w:b/>
                <w:sz w:val="48"/>
                <w:szCs w:val="48"/>
              </w:rPr>
              <w:t>+</w:t>
            </w:r>
          </w:p>
        </w:tc>
        <w:tc>
          <w:tcPr>
            <w:tcW w:w="1701" w:type="dxa"/>
            <w:shd w:val="clear" w:color="auto" w:fill="92D050"/>
          </w:tcPr>
          <w:p w14:paraId="37110D01" w14:textId="77777777" w:rsidR="00F914ED" w:rsidRPr="00622304" w:rsidRDefault="00F914ED" w:rsidP="005B5D40">
            <w:pPr>
              <w:jc w:val="center"/>
              <w:rPr>
                <w:b/>
                <w:sz w:val="48"/>
                <w:szCs w:val="48"/>
              </w:rPr>
            </w:pPr>
            <w:r>
              <w:rPr>
                <w:b/>
                <w:sz w:val="48"/>
                <w:szCs w:val="48"/>
              </w:rPr>
              <w:t>+</w:t>
            </w:r>
          </w:p>
        </w:tc>
        <w:tc>
          <w:tcPr>
            <w:tcW w:w="1701" w:type="dxa"/>
            <w:shd w:val="clear" w:color="auto" w:fill="92D050"/>
          </w:tcPr>
          <w:p w14:paraId="242CBC47" w14:textId="77777777" w:rsidR="00F914ED" w:rsidRPr="00622304" w:rsidRDefault="00F914ED" w:rsidP="005B5D40">
            <w:pPr>
              <w:jc w:val="center"/>
              <w:rPr>
                <w:b/>
                <w:sz w:val="48"/>
                <w:szCs w:val="48"/>
              </w:rPr>
            </w:pPr>
            <w:r>
              <w:rPr>
                <w:b/>
                <w:sz w:val="48"/>
                <w:szCs w:val="48"/>
              </w:rPr>
              <w:t>+</w:t>
            </w:r>
          </w:p>
        </w:tc>
      </w:tr>
      <w:tr w:rsidR="00F914ED" w14:paraId="690224A7" w14:textId="77777777" w:rsidTr="00D712D4">
        <w:trPr>
          <w:trHeight w:val="567"/>
        </w:trPr>
        <w:tc>
          <w:tcPr>
            <w:tcW w:w="3487" w:type="dxa"/>
          </w:tcPr>
          <w:p w14:paraId="1CC05039" w14:textId="77777777" w:rsidR="00F914ED" w:rsidRPr="00561231" w:rsidRDefault="00F914ED" w:rsidP="005B5D40">
            <w:r w:rsidRPr="00561231">
              <w:t>Incomplete outcome data</w:t>
            </w:r>
          </w:p>
        </w:tc>
        <w:tc>
          <w:tcPr>
            <w:tcW w:w="1895" w:type="dxa"/>
            <w:shd w:val="clear" w:color="auto" w:fill="92D050"/>
          </w:tcPr>
          <w:p w14:paraId="18D251EF" w14:textId="0CC5A1C1" w:rsidR="00F914ED" w:rsidRPr="00622304" w:rsidRDefault="00F914ED" w:rsidP="005B5D40">
            <w:pPr>
              <w:jc w:val="center"/>
              <w:rPr>
                <w:b/>
                <w:sz w:val="48"/>
                <w:szCs w:val="48"/>
              </w:rPr>
            </w:pPr>
            <w:r w:rsidRPr="00622304">
              <w:rPr>
                <w:b/>
                <w:sz w:val="48"/>
                <w:szCs w:val="48"/>
              </w:rPr>
              <w:t>+</w:t>
            </w:r>
          </w:p>
        </w:tc>
        <w:tc>
          <w:tcPr>
            <w:tcW w:w="1701" w:type="dxa"/>
            <w:shd w:val="clear" w:color="auto" w:fill="92D050"/>
          </w:tcPr>
          <w:p w14:paraId="579DEC47" w14:textId="77777777" w:rsidR="00F914ED" w:rsidRPr="00622304" w:rsidRDefault="00F914ED" w:rsidP="005B5D40">
            <w:pPr>
              <w:jc w:val="center"/>
              <w:rPr>
                <w:b/>
                <w:sz w:val="48"/>
                <w:szCs w:val="48"/>
              </w:rPr>
            </w:pPr>
            <w:r>
              <w:rPr>
                <w:b/>
                <w:sz w:val="48"/>
                <w:szCs w:val="48"/>
              </w:rPr>
              <w:t>+</w:t>
            </w:r>
          </w:p>
        </w:tc>
        <w:tc>
          <w:tcPr>
            <w:tcW w:w="1701" w:type="dxa"/>
            <w:shd w:val="clear" w:color="auto" w:fill="FFFF00"/>
          </w:tcPr>
          <w:p w14:paraId="607E514F" w14:textId="77777777" w:rsidR="00F914ED" w:rsidRPr="00622304" w:rsidRDefault="00F914ED" w:rsidP="005B5D40">
            <w:pPr>
              <w:jc w:val="center"/>
              <w:rPr>
                <w:b/>
                <w:sz w:val="48"/>
                <w:szCs w:val="48"/>
              </w:rPr>
            </w:pPr>
            <w:r>
              <w:rPr>
                <w:b/>
                <w:sz w:val="48"/>
                <w:szCs w:val="48"/>
              </w:rPr>
              <w:t>?</w:t>
            </w:r>
          </w:p>
        </w:tc>
      </w:tr>
      <w:tr w:rsidR="00F914ED" w14:paraId="1DC1883F" w14:textId="77777777" w:rsidTr="00D712D4">
        <w:trPr>
          <w:trHeight w:val="567"/>
        </w:trPr>
        <w:tc>
          <w:tcPr>
            <w:tcW w:w="3487" w:type="dxa"/>
          </w:tcPr>
          <w:p w14:paraId="12451C86" w14:textId="77777777" w:rsidR="00F914ED" w:rsidRPr="00561231" w:rsidRDefault="00F914ED" w:rsidP="005B5D40">
            <w:r w:rsidRPr="00561231">
              <w:t>Selective reporting</w:t>
            </w:r>
          </w:p>
        </w:tc>
        <w:tc>
          <w:tcPr>
            <w:tcW w:w="1895" w:type="dxa"/>
            <w:shd w:val="clear" w:color="auto" w:fill="92D050"/>
          </w:tcPr>
          <w:p w14:paraId="0063EBD8" w14:textId="330773FF" w:rsidR="00F914ED" w:rsidRPr="00622304" w:rsidRDefault="00F914ED" w:rsidP="005B5D40">
            <w:pPr>
              <w:jc w:val="center"/>
              <w:rPr>
                <w:b/>
                <w:sz w:val="48"/>
                <w:szCs w:val="48"/>
              </w:rPr>
            </w:pPr>
            <w:r>
              <w:rPr>
                <w:b/>
                <w:sz w:val="48"/>
                <w:szCs w:val="48"/>
              </w:rPr>
              <w:t>+</w:t>
            </w:r>
          </w:p>
        </w:tc>
        <w:tc>
          <w:tcPr>
            <w:tcW w:w="1701" w:type="dxa"/>
            <w:shd w:val="clear" w:color="auto" w:fill="92D050"/>
          </w:tcPr>
          <w:p w14:paraId="145B6290" w14:textId="77777777" w:rsidR="00F914ED" w:rsidRPr="00622304" w:rsidRDefault="00F914ED" w:rsidP="005B5D40">
            <w:pPr>
              <w:jc w:val="center"/>
              <w:rPr>
                <w:b/>
                <w:sz w:val="48"/>
                <w:szCs w:val="48"/>
              </w:rPr>
            </w:pPr>
            <w:r>
              <w:rPr>
                <w:b/>
                <w:sz w:val="48"/>
                <w:szCs w:val="48"/>
              </w:rPr>
              <w:t>+</w:t>
            </w:r>
          </w:p>
        </w:tc>
        <w:tc>
          <w:tcPr>
            <w:tcW w:w="1701" w:type="dxa"/>
            <w:shd w:val="clear" w:color="auto" w:fill="92D050"/>
          </w:tcPr>
          <w:p w14:paraId="10E0DE6C" w14:textId="77777777" w:rsidR="00F914ED" w:rsidRPr="00622304" w:rsidRDefault="00F914ED" w:rsidP="005B5D40">
            <w:pPr>
              <w:jc w:val="center"/>
              <w:rPr>
                <w:b/>
                <w:sz w:val="48"/>
                <w:szCs w:val="48"/>
              </w:rPr>
            </w:pPr>
            <w:r>
              <w:rPr>
                <w:b/>
                <w:sz w:val="48"/>
                <w:szCs w:val="48"/>
              </w:rPr>
              <w:t>+</w:t>
            </w:r>
          </w:p>
        </w:tc>
      </w:tr>
      <w:tr w:rsidR="00F914ED" w14:paraId="47F51F62" w14:textId="77777777" w:rsidTr="00D712D4">
        <w:trPr>
          <w:trHeight w:val="567"/>
        </w:trPr>
        <w:tc>
          <w:tcPr>
            <w:tcW w:w="3487" w:type="dxa"/>
          </w:tcPr>
          <w:p w14:paraId="24948899" w14:textId="77777777" w:rsidR="00F914ED" w:rsidRPr="00561231" w:rsidRDefault="00F914ED" w:rsidP="005B5D40">
            <w:r w:rsidRPr="00561231">
              <w:t>Other sources of bias</w:t>
            </w:r>
          </w:p>
        </w:tc>
        <w:tc>
          <w:tcPr>
            <w:tcW w:w="1895" w:type="dxa"/>
            <w:shd w:val="clear" w:color="auto" w:fill="92D050"/>
          </w:tcPr>
          <w:p w14:paraId="71492BF9" w14:textId="6DC3C0E3" w:rsidR="00F914ED" w:rsidRPr="00622304" w:rsidRDefault="00F914ED" w:rsidP="005B5D40">
            <w:pPr>
              <w:jc w:val="center"/>
              <w:rPr>
                <w:b/>
                <w:sz w:val="48"/>
                <w:szCs w:val="48"/>
              </w:rPr>
            </w:pPr>
            <w:r>
              <w:rPr>
                <w:b/>
                <w:sz w:val="48"/>
                <w:szCs w:val="48"/>
              </w:rPr>
              <w:t>+</w:t>
            </w:r>
          </w:p>
        </w:tc>
        <w:tc>
          <w:tcPr>
            <w:tcW w:w="1701" w:type="dxa"/>
            <w:shd w:val="clear" w:color="auto" w:fill="92D050"/>
          </w:tcPr>
          <w:p w14:paraId="1F28D9DC" w14:textId="77777777" w:rsidR="00F914ED" w:rsidRPr="00622304" w:rsidRDefault="00F914ED" w:rsidP="005B5D40">
            <w:pPr>
              <w:jc w:val="center"/>
              <w:rPr>
                <w:b/>
                <w:sz w:val="48"/>
                <w:szCs w:val="48"/>
              </w:rPr>
            </w:pPr>
            <w:r>
              <w:rPr>
                <w:b/>
                <w:sz w:val="48"/>
                <w:szCs w:val="48"/>
              </w:rPr>
              <w:t>+</w:t>
            </w:r>
          </w:p>
        </w:tc>
        <w:tc>
          <w:tcPr>
            <w:tcW w:w="1701" w:type="dxa"/>
            <w:shd w:val="clear" w:color="auto" w:fill="FFFF00"/>
          </w:tcPr>
          <w:p w14:paraId="7D3A7DB2" w14:textId="77777777" w:rsidR="00F914ED" w:rsidRPr="00622304" w:rsidRDefault="00F914ED" w:rsidP="005B5D40">
            <w:pPr>
              <w:jc w:val="center"/>
              <w:rPr>
                <w:b/>
                <w:sz w:val="48"/>
                <w:szCs w:val="48"/>
              </w:rPr>
            </w:pPr>
            <w:r>
              <w:rPr>
                <w:b/>
                <w:sz w:val="48"/>
                <w:szCs w:val="48"/>
              </w:rPr>
              <w:t>?</w:t>
            </w:r>
          </w:p>
        </w:tc>
      </w:tr>
    </w:tbl>
    <w:tbl>
      <w:tblPr>
        <w:tblStyle w:val="TableGrid"/>
        <w:tblW w:w="0" w:type="auto"/>
        <w:tblLook w:val="04A0" w:firstRow="1" w:lastRow="0" w:firstColumn="1" w:lastColumn="0" w:noHBand="0" w:noVBand="1"/>
      </w:tblPr>
      <w:tblGrid>
        <w:gridCol w:w="2122"/>
        <w:gridCol w:w="1842"/>
      </w:tblGrid>
      <w:tr w:rsidR="00C7044E" w:rsidRPr="001F2C0B" w14:paraId="246EB679" w14:textId="77777777" w:rsidTr="003673EC">
        <w:tc>
          <w:tcPr>
            <w:tcW w:w="2122" w:type="dxa"/>
          </w:tcPr>
          <w:p w14:paraId="21C1C70C" w14:textId="77777777" w:rsidR="00C7044E" w:rsidRPr="001F2C0B" w:rsidRDefault="00C7044E" w:rsidP="003673EC">
            <w:pPr>
              <w:jc w:val="both"/>
            </w:pPr>
          </w:p>
        </w:tc>
        <w:tc>
          <w:tcPr>
            <w:tcW w:w="1842" w:type="dxa"/>
          </w:tcPr>
          <w:p w14:paraId="21FDE609" w14:textId="77777777" w:rsidR="00C7044E" w:rsidRPr="001F2C0B" w:rsidRDefault="00C7044E" w:rsidP="003673EC">
            <w:pPr>
              <w:jc w:val="both"/>
            </w:pPr>
            <w:r w:rsidRPr="001F2C0B">
              <w:t>Key</w:t>
            </w:r>
          </w:p>
        </w:tc>
      </w:tr>
      <w:tr w:rsidR="00C7044E" w:rsidRPr="001F2C0B" w14:paraId="38F4645B" w14:textId="77777777" w:rsidTr="003673EC">
        <w:tc>
          <w:tcPr>
            <w:tcW w:w="2122" w:type="dxa"/>
          </w:tcPr>
          <w:p w14:paraId="465AF335" w14:textId="77777777" w:rsidR="00C7044E" w:rsidRPr="001F2C0B" w:rsidRDefault="00C7044E" w:rsidP="003673EC">
            <w:pPr>
              <w:jc w:val="both"/>
            </w:pPr>
            <w:r w:rsidRPr="001F2C0B">
              <w:t>High Risk of Bias</w:t>
            </w:r>
          </w:p>
        </w:tc>
        <w:tc>
          <w:tcPr>
            <w:tcW w:w="1842" w:type="dxa"/>
            <w:shd w:val="clear" w:color="auto" w:fill="FF0000"/>
            <w:vAlign w:val="center"/>
          </w:tcPr>
          <w:p w14:paraId="2A311B63" w14:textId="77777777" w:rsidR="00C7044E" w:rsidRPr="001F2C0B" w:rsidRDefault="00C7044E" w:rsidP="003673EC">
            <w:pPr>
              <w:jc w:val="center"/>
            </w:pPr>
            <w:r w:rsidRPr="001F2C0B">
              <w:rPr>
                <w:b/>
              </w:rPr>
              <w:t>-</w:t>
            </w:r>
          </w:p>
        </w:tc>
      </w:tr>
      <w:tr w:rsidR="00C7044E" w:rsidRPr="001F2C0B" w14:paraId="15940E0D" w14:textId="77777777" w:rsidTr="003673EC">
        <w:tc>
          <w:tcPr>
            <w:tcW w:w="2122" w:type="dxa"/>
          </w:tcPr>
          <w:p w14:paraId="12BAC42A" w14:textId="77777777" w:rsidR="00C7044E" w:rsidRPr="001F2C0B" w:rsidRDefault="00C7044E" w:rsidP="003673EC">
            <w:pPr>
              <w:jc w:val="both"/>
            </w:pPr>
            <w:r w:rsidRPr="001F2C0B">
              <w:t>Low Risk of Bias</w:t>
            </w:r>
          </w:p>
        </w:tc>
        <w:tc>
          <w:tcPr>
            <w:tcW w:w="1842" w:type="dxa"/>
            <w:shd w:val="clear" w:color="auto" w:fill="92D050"/>
            <w:vAlign w:val="center"/>
          </w:tcPr>
          <w:p w14:paraId="22042F37" w14:textId="77777777" w:rsidR="00C7044E" w:rsidRPr="001F2C0B" w:rsidRDefault="00C7044E" w:rsidP="003673EC">
            <w:pPr>
              <w:jc w:val="center"/>
            </w:pPr>
            <w:r w:rsidRPr="001F2C0B">
              <w:rPr>
                <w:b/>
              </w:rPr>
              <w:t>+</w:t>
            </w:r>
          </w:p>
        </w:tc>
      </w:tr>
      <w:tr w:rsidR="00C7044E" w:rsidRPr="001F2C0B" w14:paraId="3423D3EA" w14:textId="77777777" w:rsidTr="003673EC">
        <w:tc>
          <w:tcPr>
            <w:tcW w:w="2122" w:type="dxa"/>
          </w:tcPr>
          <w:p w14:paraId="6BEBBD9F" w14:textId="77777777" w:rsidR="00C7044E" w:rsidRPr="001F2C0B" w:rsidRDefault="00C7044E" w:rsidP="003673EC">
            <w:pPr>
              <w:jc w:val="both"/>
            </w:pPr>
            <w:r w:rsidRPr="001F2C0B">
              <w:t>Unclear Risk of Bias</w:t>
            </w:r>
          </w:p>
        </w:tc>
        <w:tc>
          <w:tcPr>
            <w:tcW w:w="1842" w:type="dxa"/>
            <w:tcBorders>
              <w:bottom w:val="single" w:sz="4" w:space="0" w:color="auto"/>
            </w:tcBorders>
            <w:shd w:val="clear" w:color="auto" w:fill="FFFF00"/>
            <w:vAlign w:val="center"/>
          </w:tcPr>
          <w:p w14:paraId="4DD65FBE" w14:textId="77777777" w:rsidR="00C7044E" w:rsidRPr="001F2C0B" w:rsidRDefault="00C7044E" w:rsidP="003673EC">
            <w:pPr>
              <w:jc w:val="center"/>
            </w:pPr>
            <w:r w:rsidRPr="001F2C0B">
              <w:rPr>
                <w:b/>
              </w:rPr>
              <w:t>?</w:t>
            </w:r>
          </w:p>
        </w:tc>
      </w:tr>
    </w:tbl>
    <w:p w14:paraId="5D859451" w14:textId="77777777" w:rsidR="00C7044E" w:rsidRDefault="00C7044E" w:rsidP="00C7044E">
      <w:pPr>
        <w:ind w:hanging="993"/>
        <w:jc w:val="both"/>
        <w:rPr>
          <w:lang w:val="en"/>
        </w:rPr>
      </w:pPr>
    </w:p>
    <w:p w14:paraId="6897DF3C" w14:textId="77777777" w:rsidR="00C7044E" w:rsidRDefault="00C7044E" w:rsidP="00C7044E">
      <w:pPr>
        <w:ind w:hanging="993"/>
        <w:jc w:val="both"/>
        <w:rPr>
          <w:lang w:val="en"/>
        </w:rPr>
      </w:pPr>
    </w:p>
    <w:p w14:paraId="526BF387" w14:textId="4EAE12AC" w:rsidR="00C7044E" w:rsidRDefault="00C7044E" w:rsidP="00C7044E">
      <w:pPr>
        <w:jc w:val="both"/>
      </w:pPr>
    </w:p>
    <w:p w14:paraId="070F2229" w14:textId="77777777" w:rsidR="00E35E76" w:rsidRDefault="00E35E76" w:rsidP="00C7044E">
      <w:pPr>
        <w:jc w:val="both"/>
      </w:pPr>
    </w:p>
    <w:p w14:paraId="126A730A" w14:textId="79B72AA8" w:rsidR="00C7044E" w:rsidRDefault="00C7044E" w:rsidP="00C7044E">
      <w:pPr>
        <w:jc w:val="both"/>
      </w:pPr>
    </w:p>
    <w:p w14:paraId="02EC668C" w14:textId="4226B18C" w:rsidR="00F914ED" w:rsidRDefault="00F914ED" w:rsidP="00C7044E">
      <w:pPr>
        <w:jc w:val="both"/>
      </w:pPr>
    </w:p>
    <w:p w14:paraId="6176138A" w14:textId="09D87126" w:rsidR="00F914ED" w:rsidRDefault="00F914ED" w:rsidP="00C7044E">
      <w:pPr>
        <w:jc w:val="both"/>
      </w:pPr>
    </w:p>
    <w:p w14:paraId="4F797461" w14:textId="01728236" w:rsidR="00F914ED" w:rsidRDefault="00F914ED" w:rsidP="00C7044E">
      <w:pPr>
        <w:jc w:val="both"/>
      </w:pPr>
    </w:p>
    <w:p w14:paraId="20FA0459" w14:textId="32857CB0" w:rsidR="00F914ED" w:rsidRDefault="00F914ED" w:rsidP="00C7044E">
      <w:pPr>
        <w:jc w:val="both"/>
      </w:pPr>
    </w:p>
    <w:p w14:paraId="460D2D50" w14:textId="02902F32" w:rsidR="00F914ED" w:rsidRDefault="00F914ED" w:rsidP="00C7044E">
      <w:pPr>
        <w:jc w:val="both"/>
      </w:pPr>
    </w:p>
    <w:p w14:paraId="706F33C7" w14:textId="75225659" w:rsidR="00F914ED" w:rsidRDefault="00F914ED" w:rsidP="00C7044E">
      <w:pPr>
        <w:jc w:val="both"/>
      </w:pPr>
    </w:p>
    <w:p w14:paraId="41578B3E" w14:textId="5685AD8D" w:rsidR="00F914ED" w:rsidRDefault="00F914ED" w:rsidP="00C7044E">
      <w:pPr>
        <w:jc w:val="both"/>
      </w:pPr>
    </w:p>
    <w:p w14:paraId="615FE6DE" w14:textId="3728BB06" w:rsidR="00F914ED" w:rsidRDefault="00F914ED" w:rsidP="00C7044E">
      <w:pPr>
        <w:jc w:val="both"/>
      </w:pPr>
    </w:p>
    <w:p w14:paraId="309BAFFE" w14:textId="5FBB82CE" w:rsidR="00F914ED" w:rsidRDefault="00F914ED" w:rsidP="00C7044E">
      <w:pPr>
        <w:jc w:val="both"/>
      </w:pPr>
    </w:p>
    <w:p w14:paraId="12E1F1BF" w14:textId="77777777" w:rsidR="00F914ED" w:rsidRDefault="00F914ED" w:rsidP="00C7044E">
      <w:pPr>
        <w:jc w:val="both"/>
      </w:pPr>
    </w:p>
    <w:p w14:paraId="4CA4EF81" w14:textId="77777777" w:rsidR="00C7044E" w:rsidRDefault="00C7044E" w:rsidP="00C7044E">
      <w:pPr>
        <w:jc w:val="both"/>
      </w:pPr>
      <w:r>
        <w:lastRenderedPageBreak/>
        <w:t>Table 4 Summary of non-RCTs included</w:t>
      </w:r>
    </w:p>
    <w:tbl>
      <w:tblPr>
        <w:tblStyle w:val="TableGrid"/>
        <w:tblW w:w="5000" w:type="pct"/>
        <w:tblLook w:val="04A0" w:firstRow="1" w:lastRow="0" w:firstColumn="1" w:lastColumn="0" w:noHBand="0" w:noVBand="1"/>
      </w:tblPr>
      <w:tblGrid>
        <w:gridCol w:w="1604"/>
        <w:gridCol w:w="1911"/>
        <w:gridCol w:w="1010"/>
        <w:gridCol w:w="2884"/>
        <w:gridCol w:w="5294"/>
        <w:gridCol w:w="1245"/>
      </w:tblGrid>
      <w:tr w:rsidR="00734972" w14:paraId="6408AF75" w14:textId="77777777" w:rsidTr="00733646">
        <w:tc>
          <w:tcPr>
            <w:tcW w:w="605" w:type="pct"/>
          </w:tcPr>
          <w:p w14:paraId="6E8507EB" w14:textId="77777777" w:rsidR="00734972" w:rsidRPr="00A25AA0" w:rsidRDefault="00734972" w:rsidP="0053334C">
            <w:pPr>
              <w:jc w:val="both"/>
              <w:rPr>
                <w:b/>
              </w:rPr>
            </w:pPr>
            <w:r w:rsidRPr="00A25AA0">
              <w:rPr>
                <w:b/>
              </w:rPr>
              <w:t>Study; country; year</w:t>
            </w:r>
          </w:p>
        </w:tc>
        <w:tc>
          <w:tcPr>
            <w:tcW w:w="715" w:type="pct"/>
          </w:tcPr>
          <w:p w14:paraId="008DBD55" w14:textId="77777777" w:rsidR="00734972" w:rsidRPr="00A25AA0" w:rsidRDefault="00734972" w:rsidP="0053334C">
            <w:pPr>
              <w:jc w:val="both"/>
              <w:rPr>
                <w:b/>
              </w:rPr>
            </w:pPr>
            <w:r w:rsidRPr="00A25AA0">
              <w:rPr>
                <w:b/>
              </w:rPr>
              <w:t>Setting</w:t>
            </w:r>
          </w:p>
        </w:tc>
        <w:tc>
          <w:tcPr>
            <w:tcW w:w="212" w:type="pct"/>
          </w:tcPr>
          <w:p w14:paraId="58A51C33" w14:textId="77777777" w:rsidR="00734972" w:rsidRPr="00A25AA0" w:rsidRDefault="00734972" w:rsidP="0053334C">
            <w:pPr>
              <w:jc w:val="both"/>
              <w:rPr>
                <w:b/>
              </w:rPr>
            </w:pPr>
            <w:r>
              <w:rPr>
                <w:b/>
              </w:rPr>
              <w:t>Sample size</w:t>
            </w:r>
          </w:p>
        </w:tc>
        <w:tc>
          <w:tcPr>
            <w:tcW w:w="1064" w:type="pct"/>
          </w:tcPr>
          <w:p w14:paraId="5137C4D1" w14:textId="77777777" w:rsidR="00734972" w:rsidRPr="00A25AA0" w:rsidRDefault="00734972" w:rsidP="0053334C">
            <w:pPr>
              <w:jc w:val="both"/>
              <w:rPr>
                <w:b/>
              </w:rPr>
            </w:pPr>
            <w:r w:rsidRPr="00A25AA0">
              <w:rPr>
                <w:b/>
              </w:rPr>
              <w:t>Design</w:t>
            </w:r>
          </w:p>
        </w:tc>
        <w:tc>
          <w:tcPr>
            <w:tcW w:w="1928" w:type="pct"/>
          </w:tcPr>
          <w:p w14:paraId="638667A1" w14:textId="77777777" w:rsidR="00734972" w:rsidRDefault="00734972" w:rsidP="0053334C">
            <w:pPr>
              <w:jc w:val="both"/>
              <w:rPr>
                <w:b/>
              </w:rPr>
            </w:pPr>
            <w:r>
              <w:rPr>
                <w:b/>
              </w:rPr>
              <w:t>Participants (age/gender)</w:t>
            </w:r>
          </w:p>
          <w:p w14:paraId="3642864C" w14:textId="77777777" w:rsidR="00734972" w:rsidRPr="00C65D4A" w:rsidRDefault="00734972" w:rsidP="0053334C">
            <w:pPr>
              <w:jc w:val="both"/>
              <w:rPr>
                <w:bCs/>
              </w:rPr>
            </w:pPr>
            <w:r>
              <w:rPr>
                <w:b/>
              </w:rPr>
              <w:t>*calculated from reported data</w:t>
            </w:r>
          </w:p>
        </w:tc>
        <w:tc>
          <w:tcPr>
            <w:tcW w:w="476" w:type="pct"/>
          </w:tcPr>
          <w:p w14:paraId="5B75EAA7" w14:textId="02D09237" w:rsidR="00734972" w:rsidRPr="00A25AA0" w:rsidDel="00F914ED" w:rsidRDefault="00734972" w:rsidP="0053334C">
            <w:pPr>
              <w:jc w:val="both"/>
              <w:rPr>
                <w:b/>
              </w:rPr>
            </w:pPr>
            <w:r>
              <w:rPr>
                <w:b/>
              </w:rPr>
              <w:t>Downs and Black score*</w:t>
            </w:r>
            <w:r w:rsidRPr="005D406D">
              <w:rPr>
                <w:b/>
              </w:rPr>
              <w:t xml:space="preserve"> </w:t>
            </w:r>
          </w:p>
        </w:tc>
      </w:tr>
      <w:tr w:rsidR="00734972" w14:paraId="11592BC1" w14:textId="77777777" w:rsidTr="00733646">
        <w:tc>
          <w:tcPr>
            <w:tcW w:w="605" w:type="pct"/>
          </w:tcPr>
          <w:p w14:paraId="3C3FFEA2" w14:textId="5A12B32C" w:rsidR="00734972" w:rsidRPr="00F714BA" w:rsidRDefault="00734972" w:rsidP="0053334C">
            <w:pPr>
              <w:rPr>
                <w:iCs/>
              </w:rPr>
            </w:pPr>
            <w:r w:rsidRPr="00F714BA">
              <w:rPr>
                <w:iCs/>
              </w:rPr>
              <w:t>Kaufman et al; Australia, 2017</w:t>
            </w:r>
            <w:r>
              <w:rPr>
                <w:iCs/>
              </w:rPr>
              <w:t xml:space="preserve"> </w:t>
            </w:r>
            <w:r>
              <w:rPr>
                <w:iCs/>
              </w:rPr>
              <w:fldChar w:fldCharType="begin"/>
            </w:r>
            <w:r w:rsidR="00D0596D">
              <w:rPr>
                <w:iCs/>
              </w:rPr>
              <w:instrText xml:space="preserve"> ADDIN EN.CITE &lt;EndNote&gt;&lt;Cite&gt;&lt;Author&gt;Kaufman&lt;/Author&gt;&lt;Year&gt;2017&lt;/Year&gt;&lt;RecNum&gt;15&lt;/RecNum&gt;&lt;DisplayText&gt;&lt;style face="superscript"&gt;21&lt;/style&gt;&lt;/DisplayText&gt;&lt;record&gt;&lt;rec-number&gt;15&lt;/rec-number&gt;&lt;foreign-keys&gt;&lt;key app="EN" db-id="spxsrws0a5dtstet0e5p2vsqfvrsad0f2e52" timestamp="1520095980"&gt;15&lt;/key&gt;&lt;/foreign-keys&gt;&lt;ref-type name="Journal Article"&gt;17&lt;/ref-type&gt;&lt;contributors&gt;&lt;authors&gt;&lt;author&gt;Kaufman, Jonathan&lt;/author&gt;&lt;author&gt;Tosif, Shidan&lt;/author&gt;&lt;author&gt;Fitzpatrick, Patrick&lt;/author&gt;&lt;author&gt;Hopper, Sandy M.&lt;/author&gt;&lt;author&gt;Bryant, Penelope A.&lt;/author&gt;&lt;author&gt;Donath, Susan M.&lt;/author&gt;&lt;author&gt;Babl, Franz E.&lt;/author&gt;&lt;/authors&gt;&lt;/contributors&gt;&lt;titles&gt;&lt;title&gt;Quick-Wee: a novel non-invasive urine collection method&lt;/title&gt;&lt;secondary-title&gt;Emergency medicine journal : EMJ&lt;/secondary-title&gt;&lt;/titles&gt;&lt;periodical&gt;&lt;full-title&gt;Emergency medicine journal : EMJ&lt;/full-title&gt;&lt;/periodical&gt;&lt;pages&gt;63-64&lt;/pages&gt;&lt;volume&gt;34&lt;/volume&gt;&lt;number&gt;1&lt;/number&gt;&lt;dates&gt;&lt;year&gt;2017&lt;/year&gt;&lt;pub-dates&gt;&lt;date&gt;Jan 2017&lt;/date&gt;&lt;/pub-dates&gt;&lt;/dates&gt;&lt;urls&gt;&lt;related-urls&gt;&lt;url&gt;&lt;style face="underline" font="default" size="100%"&gt;http://linker2.worldcat.org/?rft.institution_id=129956&amp;amp;spage=63&amp;amp;pkgName=bmj&amp;amp;issn=1472-0205&amp;amp;linkclass=to_article&amp;amp;jKey=emj.bmj.com&amp;amp;issue=1&amp;amp;provider=highwire&amp;amp;date=2017-01&amp;amp;aulast=Kaufman%2C+Jonathan%3B+Tosif%2C+Shidan%3B+Fitzpatrick%2C+Patrick%3B+Hopper%2C+Sandy+M%3B+Bryant%2C+Penelope+A%3B+Donath%2C+Susan+M%3B+Babl%2C+Franz+E&amp;amp;atitle=Quick-Wee%3A+a+novel+non-invasive+urine+collection+method.&amp;amp;title=Emergency+Medicine+Journal&amp;amp;rft.content=fulltext%2Cprint&amp;amp;eissn=1472-0213&amp;amp;linkScheme=bmjathens.highwire&amp;amp;jHome=http%3A%2F%2Femj.bmj.com%2F&amp;amp;volume=34&amp;amp;rft.id=info%3Apmid%2F&amp;amp;rft.order_by=preference&amp;amp;linktype=best&lt;/style&gt;&lt;/url&gt;&lt;/related-urls&gt;&lt;/urls&gt;&lt;remote-database-provider&gt;Medline&lt;/remote-database-provider&gt;&lt;/record&gt;&lt;/Cite&gt;&lt;/EndNote&gt;</w:instrText>
            </w:r>
            <w:r>
              <w:rPr>
                <w:iCs/>
              </w:rPr>
              <w:fldChar w:fldCharType="separate"/>
            </w:r>
            <w:r w:rsidR="00D0596D" w:rsidRPr="00D0596D">
              <w:rPr>
                <w:iCs/>
                <w:noProof/>
                <w:vertAlign w:val="superscript"/>
              </w:rPr>
              <w:t>21</w:t>
            </w:r>
            <w:r>
              <w:rPr>
                <w:iCs/>
              </w:rPr>
              <w:fldChar w:fldCharType="end"/>
            </w:r>
          </w:p>
        </w:tc>
        <w:tc>
          <w:tcPr>
            <w:tcW w:w="715" w:type="pct"/>
          </w:tcPr>
          <w:p w14:paraId="7E18729A" w14:textId="6771B3F7" w:rsidR="00734972" w:rsidRDefault="00734972" w:rsidP="0053334C">
            <w:r>
              <w:t>Tertiary Paediatric Emergency Department</w:t>
            </w:r>
          </w:p>
        </w:tc>
        <w:tc>
          <w:tcPr>
            <w:tcW w:w="212" w:type="pct"/>
          </w:tcPr>
          <w:p w14:paraId="0AF1716A" w14:textId="77777777" w:rsidR="00734972" w:rsidRDefault="00734972" w:rsidP="0053334C">
            <w:r>
              <w:t>40</w:t>
            </w:r>
          </w:p>
        </w:tc>
        <w:tc>
          <w:tcPr>
            <w:tcW w:w="1064" w:type="pct"/>
          </w:tcPr>
          <w:p w14:paraId="6B989F89" w14:textId="77777777" w:rsidR="00734972" w:rsidRDefault="00734972" w:rsidP="0053334C">
            <w:r>
              <w:t xml:space="preserve">Prospective feasibility study </w:t>
            </w:r>
          </w:p>
        </w:tc>
        <w:tc>
          <w:tcPr>
            <w:tcW w:w="1928" w:type="pct"/>
          </w:tcPr>
          <w:p w14:paraId="592D352B" w14:textId="77777777" w:rsidR="00734972" w:rsidRDefault="00734972" w:rsidP="0053334C">
            <w:r>
              <w:t>Mean age 7.5 mths (range 2-15) room temperature group (RT)</w:t>
            </w:r>
          </w:p>
          <w:p w14:paraId="365D89C3" w14:textId="77777777" w:rsidR="00734972" w:rsidRDefault="00734972" w:rsidP="0053334C">
            <w:r>
              <w:t>5.7 mths (range 1-16) cold temperature group (CT)</w:t>
            </w:r>
          </w:p>
          <w:p w14:paraId="3D7AE132" w14:textId="77777777" w:rsidR="00734972" w:rsidRPr="00CC0E99" w:rsidRDefault="00734972" w:rsidP="0053334C">
            <w:r>
              <w:t>M:F 30:10 (75%:25%)</w:t>
            </w:r>
          </w:p>
        </w:tc>
        <w:tc>
          <w:tcPr>
            <w:tcW w:w="476" w:type="pct"/>
            <w:vAlign w:val="center"/>
          </w:tcPr>
          <w:p w14:paraId="0A1D6B0A" w14:textId="1685E954" w:rsidR="00734972" w:rsidRPr="00CC0E99" w:rsidDel="00F914ED" w:rsidRDefault="00734972" w:rsidP="0053334C">
            <w:r>
              <w:t>11</w:t>
            </w:r>
          </w:p>
        </w:tc>
      </w:tr>
      <w:tr w:rsidR="00734972" w14:paraId="233ED65E" w14:textId="77777777" w:rsidTr="00733646">
        <w:tc>
          <w:tcPr>
            <w:tcW w:w="605" w:type="pct"/>
          </w:tcPr>
          <w:p w14:paraId="34229EE2" w14:textId="4C36C364" w:rsidR="00734972" w:rsidRPr="00F714BA" w:rsidRDefault="00734972" w:rsidP="0053334C">
            <w:pPr>
              <w:rPr>
                <w:iCs/>
              </w:rPr>
            </w:pPr>
            <w:r>
              <w:rPr>
                <w:iCs/>
              </w:rPr>
              <w:t>Nepal et al, Nepal, 2016</w:t>
            </w:r>
            <w:r w:rsidR="00AA69F7">
              <w:rPr>
                <w:iCs/>
              </w:rPr>
              <w:t xml:space="preserve"> </w:t>
            </w:r>
            <w:r w:rsidR="00AA69F7">
              <w:rPr>
                <w:iCs/>
              </w:rPr>
              <w:fldChar w:fldCharType="begin"/>
            </w:r>
            <w:r w:rsidR="00D0596D">
              <w:rPr>
                <w:iCs/>
              </w:rPr>
              <w:instrText xml:space="preserve"> ADDIN EN.CITE &lt;EndNote&gt;&lt;Cite&gt;&lt;Author&gt;Nepal A&lt;/Author&gt;&lt;Year&gt;2016&lt;/Year&gt;&lt;RecNum&gt;1468&lt;/RecNum&gt;&lt;DisplayText&gt;&lt;style face="superscript"&gt;27&lt;/style&gt;&lt;/DisplayText&gt;&lt;record&gt;&lt;rec-number&gt;1468&lt;/rec-number&gt;&lt;foreign-keys&gt;&lt;key app="EN" db-id="ref9zfa9pre5tretxe25wp2jzs0zps5x2eww" timestamp="1568404831"&gt;1468&lt;/key&gt;&lt;/foreign-keys&gt;&lt;ref-type name="Journal Article"&gt;17&lt;/ref-type&gt;&lt;contributors&gt;&lt;authors&gt;&lt;author&gt;Nepal A, Basnet R, Acharya R, Shrestha A, Koirala S, Poudel A et al&lt;/author&gt;&lt;/authors&gt;&lt;/contributors&gt;&lt;titles&gt;&lt;title&gt;A technique for fast and safe collection of urine in newborns&lt;/title&gt;&lt;secondary-title&gt;Journal of Kathmandu medical college&lt;/secondary-title&gt;&lt;/titles&gt;&lt;periodical&gt;&lt;full-title&gt;Journal of Kathmandu medical college&lt;/full-title&gt;&lt;/periodical&gt;&lt;pages&gt;82-83&lt;/pages&gt;&lt;volume&gt;5&lt;/volume&gt;&lt;number&gt;3&lt;/number&gt;&lt;dates&gt;&lt;year&gt;2016&lt;/year&gt;&lt;/dates&gt;&lt;urls&gt;&lt;/urls&gt;&lt;/record&gt;&lt;/Cite&gt;&lt;/EndNote&gt;</w:instrText>
            </w:r>
            <w:r w:rsidR="00AA69F7">
              <w:rPr>
                <w:iCs/>
              </w:rPr>
              <w:fldChar w:fldCharType="separate"/>
            </w:r>
            <w:r w:rsidR="00D0596D" w:rsidRPr="00D0596D">
              <w:rPr>
                <w:iCs/>
                <w:noProof/>
                <w:vertAlign w:val="superscript"/>
              </w:rPr>
              <w:t>27</w:t>
            </w:r>
            <w:r w:rsidR="00AA69F7">
              <w:rPr>
                <w:iCs/>
              </w:rPr>
              <w:fldChar w:fldCharType="end"/>
            </w:r>
          </w:p>
        </w:tc>
        <w:tc>
          <w:tcPr>
            <w:tcW w:w="715" w:type="pct"/>
          </w:tcPr>
          <w:p w14:paraId="2F360763" w14:textId="45E8A198" w:rsidR="00734972" w:rsidRDefault="00734972" w:rsidP="0053334C">
            <w:r>
              <w:t>Neonatal Intensive Care Unit and postnatal ward</w:t>
            </w:r>
          </w:p>
        </w:tc>
        <w:tc>
          <w:tcPr>
            <w:tcW w:w="212" w:type="pct"/>
          </w:tcPr>
          <w:p w14:paraId="46C63F26" w14:textId="40392266" w:rsidR="00734972" w:rsidRDefault="00734972" w:rsidP="0053334C">
            <w:r>
              <w:t>100</w:t>
            </w:r>
          </w:p>
        </w:tc>
        <w:tc>
          <w:tcPr>
            <w:tcW w:w="1064" w:type="pct"/>
          </w:tcPr>
          <w:p w14:paraId="3E717B02" w14:textId="27A7E7E9" w:rsidR="00734972" w:rsidRDefault="00734972" w:rsidP="0053334C">
            <w:r>
              <w:t>Prospective feasibility study</w:t>
            </w:r>
          </w:p>
        </w:tc>
        <w:tc>
          <w:tcPr>
            <w:tcW w:w="1928" w:type="pct"/>
          </w:tcPr>
          <w:p w14:paraId="2BCAD6C0" w14:textId="77777777" w:rsidR="00734972" w:rsidRDefault="00734972" w:rsidP="0053334C">
            <w:r>
              <w:t>Mean age 31.5 hours</w:t>
            </w:r>
          </w:p>
          <w:p w14:paraId="2288CC47" w14:textId="68633C37" w:rsidR="00734972" w:rsidRDefault="00734972" w:rsidP="0053334C">
            <w:r>
              <w:t>M:F 59:41 (59%:41%)</w:t>
            </w:r>
          </w:p>
        </w:tc>
        <w:tc>
          <w:tcPr>
            <w:tcW w:w="476" w:type="pct"/>
          </w:tcPr>
          <w:p w14:paraId="0B5631A7" w14:textId="2A54E87A" w:rsidR="00734972" w:rsidRDefault="00734972" w:rsidP="0053334C">
            <w:r>
              <w:t>12</w:t>
            </w:r>
          </w:p>
        </w:tc>
      </w:tr>
      <w:tr w:rsidR="00734972" w14:paraId="49B1660C" w14:textId="77777777" w:rsidTr="00733646">
        <w:tc>
          <w:tcPr>
            <w:tcW w:w="605" w:type="pct"/>
          </w:tcPr>
          <w:p w14:paraId="1EAD430E" w14:textId="1A8310CA" w:rsidR="00734972" w:rsidRPr="00F714BA" w:rsidRDefault="00734972" w:rsidP="0053334C">
            <w:pPr>
              <w:rPr>
                <w:iCs/>
              </w:rPr>
            </w:pPr>
            <w:r w:rsidRPr="00F714BA">
              <w:rPr>
                <w:iCs/>
              </w:rPr>
              <w:t>Labrosse et al; Canada,2016</w:t>
            </w:r>
            <w:r>
              <w:rPr>
                <w:iCs/>
              </w:rPr>
              <w:t xml:space="preserve"> </w:t>
            </w:r>
            <w:r>
              <w:rPr>
                <w:iCs/>
              </w:rPr>
              <w:fldChar w:fldCharType="begin"/>
            </w:r>
            <w:r w:rsidR="00D0596D">
              <w:rPr>
                <w:iCs/>
              </w:rPr>
              <w:instrText xml:space="preserve"> ADDIN EN.CITE &lt;EndNote&gt;&lt;Cite&gt;&lt;Author&gt;Labrosse&lt;/Author&gt;&lt;Year&gt;2016&lt;/Year&gt;&lt;RecNum&gt;25&lt;/RecNum&gt;&lt;DisplayText&gt;&lt;style face="superscript"&gt;26&lt;/style&gt;&lt;/DisplayText&gt;&lt;record&gt;&lt;rec-number&gt;25&lt;/rec-number&gt;&lt;foreign-keys&gt;&lt;key app="EN" db-id="ref9zfa9pre5tretxe25wp2jzs0zps5x2eww" timestamp="1566895555"&gt;25&lt;/key&gt;&lt;/foreign-keys&gt;&lt;ref-type name="Journal Article"&gt;17&lt;/ref-type&gt;&lt;contributors&gt;&lt;authors&gt;&lt;author&gt;Labrosse, Mélanie&lt;/author&gt;&lt;author&gt;Levy, Arielle&lt;/author&gt;&lt;author&gt;Autmizguine, Julie&lt;/author&gt;&lt;author&gt;Gravel, Jocelyn&lt;/author&gt;&lt;/authors&gt;&lt;/contributors&gt;&lt;titles&gt;&lt;title&gt;Evaluation of a New Strategy for Clean-Catch Urine in Infants&lt;/title&gt;&lt;secondary-title&gt;Pediatrics&lt;/secondary-title&gt;&lt;/titles&gt;&lt;periodical&gt;&lt;full-title&gt;Pediatrics&lt;/full-title&gt;&lt;/periodical&gt;&lt;pages&gt;1-8&lt;/pages&gt;&lt;volume&gt;138&lt;/volume&gt;&lt;number&gt;3&lt;/number&gt;&lt;dates&gt;&lt;year&gt;2016&lt;/year&gt;&lt;pub-dates&gt;&lt;date&gt;Sep 2016&lt;/date&gt;&lt;/pub-dates&gt;&lt;/dates&gt;&lt;publisher&gt;American Academy of Pediatrics&lt;/publisher&gt;&lt;urls&gt;&lt;related-urls&gt;&lt;url&gt;&lt;style face="underline" font="default" size="100%"&gt;http://pediatrics.aappublications.org/cgi/doi/10.1542/peds.2016-0573&lt;/style&gt;&lt;/url&gt;&lt;url&gt;&lt;style face="underline" font="default" size="100%"&gt;http://pediatrics.aappublications.org/content/138/3/e20160573.full.pdf&lt;/style&gt;&lt;/url&gt;&lt;/related-urls&gt;&lt;/urls&gt;&lt;remote-database-provider&gt;Cinahl&lt;/remote-database-provider&gt;&lt;/record&gt;&lt;/Cite&gt;&lt;/EndNote&gt;</w:instrText>
            </w:r>
            <w:r>
              <w:rPr>
                <w:iCs/>
              </w:rPr>
              <w:fldChar w:fldCharType="separate"/>
            </w:r>
            <w:r w:rsidR="00D0596D" w:rsidRPr="00D0596D">
              <w:rPr>
                <w:iCs/>
                <w:noProof/>
                <w:vertAlign w:val="superscript"/>
              </w:rPr>
              <w:t>26</w:t>
            </w:r>
            <w:r>
              <w:rPr>
                <w:iCs/>
              </w:rPr>
              <w:fldChar w:fldCharType="end"/>
            </w:r>
          </w:p>
        </w:tc>
        <w:tc>
          <w:tcPr>
            <w:tcW w:w="715" w:type="pct"/>
          </w:tcPr>
          <w:p w14:paraId="77F21FE3" w14:textId="3BF1234F" w:rsidR="00734972" w:rsidRDefault="00734972" w:rsidP="0053334C">
            <w:r>
              <w:t>Tertiary care Paediatric Emergency Department</w:t>
            </w:r>
          </w:p>
        </w:tc>
        <w:tc>
          <w:tcPr>
            <w:tcW w:w="212" w:type="pct"/>
          </w:tcPr>
          <w:p w14:paraId="1EBE4353" w14:textId="77777777" w:rsidR="00734972" w:rsidRDefault="00734972" w:rsidP="0053334C">
            <w:r>
              <w:t>126</w:t>
            </w:r>
          </w:p>
        </w:tc>
        <w:tc>
          <w:tcPr>
            <w:tcW w:w="1064" w:type="pct"/>
          </w:tcPr>
          <w:p w14:paraId="0429845F" w14:textId="77777777" w:rsidR="00734972" w:rsidRDefault="00734972" w:rsidP="0053334C">
            <w:r>
              <w:t>Prospective cohort study</w:t>
            </w:r>
          </w:p>
        </w:tc>
        <w:tc>
          <w:tcPr>
            <w:tcW w:w="1928" w:type="pct"/>
          </w:tcPr>
          <w:p w14:paraId="47C7F359" w14:textId="77777777" w:rsidR="00734972" w:rsidRDefault="00734972" w:rsidP="0053334C">
            <w:r>
              <w:t>Median age</w:t>
            </w:r>
          </w:p>
          <w:p w14:paraId="5CCF7812" w14:textId="77777777" w:rsidR="00734972" w:rsidRDefault="00734972" w:rsidP="0053334C">
            <w:r>
              <w:t>55 days (IQR 37-92)</w:t>
            </w:r>
          </w:p>
          <w:p w14:paraId="1E3E231B" w14:textId="77777777" w:rsidR="00734972" w:rsidRDefault="00734972" w:rsidP="0053334C">
            <w:r>
              <w:t>M:F 64:62 (51%:49%*)</w:t>
            </w:r>
          </w:p>
        </w:tc>
        <w:tc>
          <w:tcPr>
            <w:tcW w:w="476" w:type="pct"/>
          </w:tcPr>
          <w:p w14:paraId="2C83C25A" w14:textId="2C70A6A9" w:rsidR="00734972" w:rsidDel="00F914ED" w:rsidRDefault="00734972" w:rsidP="0053334C">
            <w:r>
              <w:t>17</w:t>
            </w:r>
          </w:p>
        </w:tc>
      </w:tr>
      <w:tr w:rsidR="00734972" w14:paraId="47F9ACA5" w14:textId="77777777" w:rsidTr="00733646">
        <w:tc>
          <w:tcPr>
            <w:tcW w:w="605" w:type="pct"/>
          </w:tcPr>
          <w:p w14:paraId="35A4BB9E" w14:textId="6513EE27" w:rsidR="00734972" w:rsidRPr="00F714BA" w:rsidRDefault="00734972" w:rsidP="0053334C">
            <w:pPr>
              <w:rPr>
                <w:iCs/>
              </w:rPr>
            </w:pPr>
            <w:r w:rsidRPr="00F714BA">
              <w:rPr>
                <w:iCs/>
              </w:rPr>
              <w:t>Tran et al; France, 2016</w:t>
            </w:r>
            <w:r>
              <w:rPr>
                <w:iCs/>
              </w:rPr>
              <w:t xml:space="preserve"> </w:t>
            </w:r>
            <w:r>
              <w:rPr>
                <w:iCs/>
              </w:rPr>
              <w:fldChar w:fldCharType="begin">
                <w:fldData xml:space="preserve">PEVuZE5vdGU+PENpdGU+PEF1dGhvcj5UcmFuPC9BdXRob3I+PFllYXI+MjAxNjwvWWVhcj48UmVj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</w:fldData>
              </w:fldChar>
            </w:r>
            <w:r w:rsidR="00D0596D">
              <w:rPr>
                <w:iCs/>
              </w:rPr>
              <w:instrText xml:space="preserve"> ADDIN EN.CITE </w:instrText>
            </w:r>
            <w:r w:rsidR="00D0596D">
              <w:rPr>
                <w:iCs/>
              </w:rPr>
              <w:fldChar w:fldCharType="begin">
                <w:fldData xml:space="preserve">PEVuZE5vdGU+PENpdGU+PEF1dGhvcj5UcmFuPC9BdXRob3I+PFllYXI+MjAxNjwvWWVhcj48UmVj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</w:fldData>
              </w:fldChar>
            </w:r>
            <w:r w:rsidR="00D0596D">
              <w:rPr>
                <w:iCs/>
              </w:rPr>
              <w:instrText xml:space="preserve"> ADDIN EN.CITE.DATA </w:instrText>
            </w:r>
            <w:r w:rsidR="00D0596D">
              <w:rPr>
                <w:iCs/>
              </w:rPr>
            </w:r>
            <w:r w:rsidR="00D0596D">
              <w:rPr>
                <w:iCs/>
              </w:rPr>
              <w:fldChar w:fldCharType="end"/>
            </w:r>
            <w:r>
              <w:rPr>
                <w:iCs/>
              </w:rPr>
            </w:r>
            <w:r>
              <w:rPr>
                <w:iCs/>
              </w:rPr>
              <w:fldChar w:fldCharType="separate"/>
            </w:r>
            <w:r w:rsidR="00D0596D" w:rsidRPr="00D0596D">
              <w:rPr>
                <w:iCs/>
                <w:noProof/>
                <w:vertAlign w:val="superscript"/>
              </w:rPr>
              <w:t>24</w:t>
            </w:r>
            <w:r>
              <w:rPr>
                <w:iCs/>
              </w:rPr>
              <w:fldChar w:fldCharType="end"/>
            </w:r>
          </w:p>
        </w:tc>
        <w:tc>
          <w:tcPr>
            <w:tcW w:w="715" w:type="pct"/>
          </w:tcPr>
          <w:p w14:paraId="0BBE6D66" w14:textId="77777777" w:rsidR="00734972" w:rsidRDefault="00734972" w:rsidP="0053334C">
            <w:r>
              <w:t>Paediatric Emergency Department</w:t>
            </w:r>
          </w:p>
        </w:tc>
        <w:tc>
          <w:tcPr>
            <w:tcW w:w="212" w:type="pct"/>
          </w:tcPr>
          <w:p w14:paraId="2377A318" w14:textId="77777777" w:rsidR="00734972" w:rsidRDefault="00734972" w:rsidP="0053334C">
            <w:r>
              <w:t>142</w:t>
            </w:r>
          </w:p>
        </w:tc>
        <w:tc>
          <w:tcPr>
            <w:tcW w:w="1064" w:type="pct"/>
          </w:tcPr>
          <w:p w14:paraId="3FB89CAC" w14:textId="77777777" w:rsidR="00734972" w:rsidRDefault="00734972" w:rsidP="0053334C">
            <w:r>
              <w:t>Cross sectional study</w:t>
            </w:r>
          </w:p>
        </w:tc>
        <w:tc>
          <w:tcPr>
            <w:tcW w:w="1928" w:type="pct"/>
          </w:tcPr>
          <w:p w14:paraId="285F3ADE" w14:textId="77777777" w:rsidR="00734972" w:rsidRDefault="00734972" w:rsidP="0053334C">
            <w:r>
              <w:t>Mean age</w:t>
            </w:r>
          </w:p>
          <w:p w14:paraId="68621BF4" w14:textId="77777777" w:rsidR="00734972" w:rsidRDefault="00734972" w:rsidP="0053334C">
            <w:r>
              <w:t>4.7 mths (+/- 4.0)</w:t>
            </w:r>
          </w:p>
          <w:p w14:paraId="16D76085" w14:textId="73153876" w:rsidR="00734972" w:rsidRDefault="00734972" w:rsidP="0053334C">
            <w:r>
              <w:t>M:F 68:74 (48%:52%</w:t>
            </w:r>
            <w:r w:rsidR="00F97637">
              <w:t>)</w:t>
            </w:r>
          </w:p>
        </w:tc>
        <w:tc>
          <w:tcPr>
            <w:tcW w:w="476" w:type="pct"/>
          </w:tcPr>
          <w:p w14:paraId="51F64288" w14:textId="098BD687" w:rsidR="00734972" w:rsidDel="00F914ED" w:rsidRDefault="00734972" w:rsidP="0053334C">
            <w:r>
              <w:t>11</w:t>
            </w:r>
          </w:p>
        </w:tc>
      </w:tr>
      <w:tr w:rsidR="00734972" w14:paraId="433FFDCB" w14:textId="77777777" w:rsidTr="00733646">
        <w:tc>
          <w:tcPr>
            <w:tcW w:w="605" w:type="pct"/>
          </w:tcPr>
          <w:p w14:paraId="29019339" w14:textId="0AA5AA61" w:rsidR="00734972" w:rsidRPr="00F714BA" w:rsidRDefault="00734972" w:rsidP="0053334C">
            <w:pPr>
              <w:rPr>
                <w:iCs/>
              </w:rPr>
            </w:pPr>
            <w:r w:rsidRPr="00F714BA">
              <w:rPr>
                <w:iCs/>
              </w:rPr>
              <w:t>Valleix-Leclerc et al; France,2016</w:t>
            </w:r>
            <w:r>
              <w:rPr>
                <w:iCs/>
              </w:rPr>
              <w:t xml:space="preserve"> </w:t>
            </w:r>
            <w:r>
              <w:rPr>
                <w:iCs/>
              </w:rPr>
              <w:fldChar w:fldCharType="begin"/>
            </w:r>
            <w:r w:rsidR="00D0596D">
              <w:rPr>
                <w:iCs/>
              </w:rPr>
              <w:instrText xml:space="preserve"> ADDIN EN.CITE &lt;EndNote&gt;&lt;Cite&gt;&lt;Author&gt;Valleix-Leclerc&lt;/Author&gt;&lt;Year&gt;2016&lt;/Year&gt;&lt;RecNum&gt;362&lt;/RecNum&gt;&lt;DisplayText&gt;&lt;style face="superscript"&gt;25&lt;/style&gt;&lt;/DisplayText&gt;&lt;record&gt;&lt;rec-number&gt;362&lt;/rec-number&gt;&lt;foreign-keys&gt;&lt;key app="EN" db-id="ref9zfa9pre5tretxe25wp2jzs0zps5x2eww" timestamp="1566895655"&gt;362&lt;/key&gt;&lt;/foreign-keys&gt;&lt;ref-type name="Journal Article"&gt;17&lt;/ref-type&gt;&lt;contributors&gt;&lt;authors&gt;&lt;author&gt;Valleix-Leclerc, M.&lt;/author&gt;&lt;author&gt;Bahans, C.&lt;/author&gt;&lt;author&gt;Tahir, A.&lt;/author&gt;&lt;author&gt;Faubert, S.&lt;/author&gt;&lt;author&gt;Fargeot, A.&lt;/author&gt;&lt;author&gt;Abouchi, S.&lt;/author&gt;&lt;author&gt;Dallocchio, A.&lt;/author&gt;&lt;author&gt;Mussgnug, M.&lt;/author&gt;&lt;author&gt;Guigonis, V.&lt;/author&gt;&lt;/authors&gt;&lt;/contributors&gt;&lt;titles&gt;&lt;title&gt;Prospective evaluation of a cutaneous stimulation technique to induce on-demand urination in non-toilet-trained infants&lt;/title&gt;&lt;secondary-title&gt;Archives de pediatrie : organe officiel de la Societe francaise de pediatrie&lt;/secondary-title&gt;&lt;/titles&gt;&lt;periodical&gt;&lt;full-title&gt;Archives de pediatrie : organe officiel de la Societe francaise de pediatrie&lt;/full-title&gt;&lt;/periodical&gt;&lt;pages&gt;815-819&lt;/pages&gt;&lt;volume&gt;23&lt;/volume&gt;&lt;number&gt;8&lt;/number&gt;&lt;dates&gt;&lt;year&gt;2016&lt;/year&gt;&lt;pub-dates&gt;&lt;date&gt;Aug 2016&lt;/date&gt;&lt;/pub-dates&gt;&lt;/dates&gt;&lt;urls&gt;&lt;/urls&gt;&lt;remote-database-provider&gt;Medline&lt;/remote-database-provider&gt;&lt;/record&gt;&lt;/Cite&gt;&lt;/EndNote&gt;</w:instrText>
            </w:r>
            <w:r>
              <w:rPr>
                <w:iCs/>
              </w:rPr>
              <w:fldChar w:fldCharType="separate"/>
            </w:r>
            <w:r w:rsidR="00D0596D" w:rsidRPr="00D0596D">
              <w:rPr>
                <w:iCs/>
                <w:noProof/>
                <w:vertAlign w:val="superscript"/>
              </w:rPr>
              <w:t>25</w:t>
            </w:r>
            <w:r>
              <w:rPr>
                <w:iCs/>
              </w:rPr>
              <w:fldChar w:fldCharType="end"/>
            </w:r>
          </w:p>
        </w:tc>
        <w:tc>
          <w:tcPr>
            <w:tcW w:w="715" w:type="pct"/>
          </w:tcPr>
          <w:p w14:paraId="3C79B644" w14:textId="77777777" w:rsidR="00734972" w:rsidRPr="00C65D4A" w:rsidRDefault="00734972" w:rsidP="0053334C">
            <w:r w:rsidRPr="00C65D4A">
              <w:t>3 Paediatric Emergency Departments</w:t>
            </w:r>
          </w:p>
        </w:tc>
        <w:tc>
          <w:tcPr>
            <w:tcW w:w="212" w:type="pct"/>
          </w:tcPr>
          <w:p w14:paraId="24523043" w14:textId="77777777" w:rsidR="00734972" w:rsidRPr="00C65D4A" w:rsidRDefault="00734972" w:rsidP="0053334C">
            <w:r w:rsidRPr="00C65D4A">
              <w:t>48</w:t>
            </w:r>
          </w:p>
        </w:tc>
        <w:tc>
          <w:tcPr>
            <w:tcW w:w="1064" w:type="pct"/>
          </w:tcPr>
          <w:p w14:paraId="001240DA" w14:textId="77777777" w:rsidR="00734972" w:rsidRPr="00C65D4A" w:rsidRDefault="00734972" w:rsidP="0053334C">
            <w:r w:rsidRPr="00C65D4A">
              <w:t>Prospective non-controlled study</w:t>
            </w:r>
          </w:p>
        </w:tc>
        <w:tc>
          <w:tcPr>
            <w:tcW w:w="1928" w:type="pct"/>
          </w:tcPr>
          <w:p w14:paraId="574E9BBF" w14:textId="77777777" w:rsidR="00734972" w:rsidRPr="00C65D4A" w:rsidRDefault="00734972" w:rsidP="0053334C">
            <w:r w:rsidRPr="00C65D4A">
              <w:t>Median age</w:t>
            </w:r>
          </w:p>
          <w:p w14:paraId="7DB9E333" w14:textId="77777777" w:rsidR="00734972" w:rsidRPr="00C65D4A" w:rsidRDefault="00734972" w:rsidP="0053334C">
            <w:r w:rsidRPr="00C65D4A">
              <w:t>10 mths (IQR 3-17.25)</w:t>
            </w:r>
          </w:p>
          <w:p w14:paraId="5F4E09D2" w14:textId="77777777" w:rsidR="00734972" w:rsidRPr="00C65D4A" w:rsidRDefault="00734972" w:rsidP="0053334C">
            <w:r w:rsidRPr="00C65D4A">
              <w:t>M:F 21:27 (44%:56%*)</w:t>
            </w:r>
          </w:p>
        </w:tc>
        <w:tc>
          <w:tcPr>
            <w:tcW w:w="476" w:type="pct"/>
          </w:tcPr>
          <w:p w14:paraId="396DABBB" w14:textId="3F063E0F" w:rsidR="00734972" w:rsidRPr="00C65D4A" w:rsidDel="00F914ED" w:rsidRDefault="00734972" w:rsidP="0053334C">
            <w:r>
              <w:t>16</w:t>
            </w:r>
          </w:p>
        </w:tc>
      </w:tr>
      <w:tr w:rsidR="00734972" w14:paraId="2FAF3AC6" w14:textId="77777777" w:rsidTr="00733646">
        <w:tc>
          <w:tcPr>
            <w:tcW w:w="605" w:type="pct"/>
          </w:tcPr>
          <w:p w14:paraId="08F81E2E" w14:textId="07E841F1" w:rsidR="00734972" w:rsidRPr="00F714BA" w:rsidRDefault="00734972" w:rsidP="0053334C">
            <w:pPr>
              <w:rPr>
                <w:iCs/>
              </w:rPr>
            </w:pPr>
            <w:r w:rsidRPr="00F714BA">
              <w:rPr>
                <w:iCs/>
              </w:rPr>
              <w:t>Herreros Fernandez et al; Spain; 2015</w:t>
            </w:r>
            <w:r>
              <w:rPr>
                <w:iCs/>
              </w:rPr>
              <w:t xml:space="preserve"> </w:t>
            </w:r>
            <w:r>
              <w:rPr>
                <w:iCs/>
              </w:rPr>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rPr>
                <w:iCs/>
              </w:rPr>
              <w:instrText xml:space="preserve"> ADDIN EN.CITE </w:instrText>
            </w:r>
            <w:r w:rsidR="00D0596D">
              <w:rPr>
                <w:iCs/>
              </w:rPr>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rPr>
                <w:iCs/>
              </w:rPr>
              <w:instrText xml:space="preserve"> ADDIN EN.CITE.DATA </w:instrText>
            </w:r>
            <w:r w:rsidR="00D0596D">
              <w:rPr>
                <w:iCs/>
              </w:rPr>
            </w:r>
            <w:r w:rsidR="00D0596D">
              <w:rPr>
                <w:iCs/>
              </w:rPr>
              <w:fldChar w:fldCharType="end"/>
            </w:r>
            <w:r>
              <w:rPr>
                <w:iCs/>
              </w:rPr>
            </w:r>
            <w:r>
              <w:rPr>
                <w:iCs/>
              </w:rPr>
              <w:fldChar w:fldCharType="separate"/>
            </w:r>
            <w:r w:rsidR="00D0596D" w:rsidRPr="00D0596D">
              <w:rPr>
                <w:iCs/>
                <w:noProof/>
                <w:vertAlign w:val="superscript"/>
              </w:rPr>
              <w:t>23</w:t>
            </w:r>
            <w:r>
              <w:rPr>
                <w:iCs/>
              </w:rPr>
              <w:fldChar w:fldCharType="end"/>
            </w:r>
          </w:p>
        </w:tc>
        <w:tc>
          <w:tcPr>
            <w:tcW w:w="715" w:type="pct"/>
          </w:tcPr>
          <w:p w14:paraId="31AA7E7D" w14:textId="77777777" w:rsidR="00734972" w:rsidRPr="00C65D4A" w:rsidRDefault="00734972" w:rsidP="0053334C">
            <w:r w:rsidRPr="00C65D4A">
              <w:t>Emergency Department</w:t>
            </w:r>
          </w:p>
        </w:tc>
        <w:tc>
          <w:tcPr>
            <w:tcW w:w="212" w:type="pct"/>
          </w:tcPr>
          <w:p w14:paraId="74C34897" w14:textId="77777777" w:rsidR="00734972" w:rsidRPr="00C65D4A" w:rsidRDefault="00734972" w:rsidP="0053334C">
            <w:r w:rsidRPr="00C65D4A">
              <w:t>60</w:t>
            </w:r>
          </w:p>
        </w:tc>
        <w:tc>
          <w:tcPr>
            <w:tcW w:w="1064" w:type="pct"/>
          </w:tcPr>
          <w:p w14:paraId="02C4B821" w14:textId="77777777" w:rsidR="00734972" w:rsidRPr="00C65D4A" w:rsidRDefault="00734972" w:rsidP="0053334C">
            <w:r w:rsidRPr="00C65D4A">
              <w:t>Cross-sectional study</w:t>
            </w:r>
          </w:p>
        </w:tc>
        <w:tc>
          <w:tcPr>
            <w:tcW w:w="1928" w:type="pct"/>
          </w:tcPr>
          <w:p w14:paraId="4FD8736C" w14:textId="77777777" w:rsidR="00734972" w:rsidRPr="00C65D4A" w:rsidRDefault="00734972" w:rsidP="0053334C">
            <w:r w:rsidRPr="00C65D4A">
              <w:t>Mean age 44 days</w:t>
            </w:r>
          </w:p>
          <w:p w14:paraId="3DD0E13C" w14:textId="3300E393" w:rsidR="00734972" w:rsidRPr="00C65D4A" w:rsidRDefault="00734972" w:rsidP="0053334C">
            <w:r w:rsidRPr="00C65D4A">
              <w:t>Median age 40 days (</w:t>
            </w:r>
            <w:r>
              <w:t xml:space="preserve">range </w:t>
            </w:r>
            <w:r w:rsidRPr="00C65D4A">
              <w:t>2 – 90)</w:t>
            </w:r>
          </w:p>
          <w:p w14:paraId="115D93F7" w14:textId="77777777" w:rsidR="00734972" w:rsidRPr="00C65D4A" w:rsidRDefault="00734972" w:rsidP="0053334C">
            <w:r w:rsidRPr="00C65D4A">
              <w:t>M:F 42:18 (70%:30%)</w:t>
            </w:r>
          </w:p>
        </w:tc>
        <w:tc>
          <w:tcPr>
            <w:tcW w:w="476" w:type="pct"/>
          </w:tcPr>
          <w:p w14:paraId="2A9224F8" w14:textId="05477EF5" w:rsidR="00734972" w:rsidRPr="00C65D4A" w:rsidDel="00F914ED" w:rsidRDefault="00734972" w:rsidP="0053334C">
            <w:r>
              <w:t>11</w:t>
            </w:r>
          </w:p>
        </w:tc>
      </w:tr>
      <w:tr w:rsidR="00734972" w14:paraId="5480C4FD" w14:textId="77777777" w:rsidTr="00733646">
        <w:trPr>
          <w:trHeight w:val="1116"/>
        </w:trPr>
        <w:tc>
          <w:tcPr>
            <w:tcW w:w="605" w:type="pct"/>
          </w:tcPr>
          <w:p w14:paraId="706E9777" w14:textId="7317BCF9" w:rsidR="00734972" w:rsidRPr="00F714BA" w:rsidRDefault="00734972" w:rsidP="0053334C">
            <w:pPr>
              <w:rPr>
                <w:iCs/>
              </w:rPr>
            </w:pPr>
            <w:r w:rsidRPr="00F714BA">
              <w:rPr>
                <w:iCs/>
              </w:rPr>
              <w:t>Herreros Fernandez et al; Spain; 2013</w:t>
            </w:r>
            <w:r>
              <w:rPr>
                <w:iCs/>
              </w:rPr>
              <w:t xml:space="preserve"> </w:t>
            </w:r>
            <w:r>
              <w:rPr>
                <w:iCs/>
              </w:rPr>
              <w:fldChar w:fldCharType="begin"/>
            </w:r>
            <w:r w:rsidR="00D0596D">
              <w:rPr>
                <w:iCs/>
              </w:rPr>
              <w:instrText xml:space="preserve"> ADDIN EN.CITE &lt;EndNote&gt;&lt;Cite&gt;&lt;Author&gt;Herreros Fernández&lt;/Author&gt;&lt;Year&gt;2013&lt;/Year&gt;&lt;RecNum&gt;55&lt;/RecNum&gt;&lt;DisplayText&gt;&lt;style face="superscript"&gt;22&lt;/style&gt;&lt;/DisplayText&gt;&lt;record&gt;&lt;rec-number&gt;55&lt;/rec-number&gt;&lt;foreign-keys&gt;&lt;key app="EN" db-id="ref9zfa9pre5tretxe25wp2jzs0zps5x2eww" timestamp="1566895555"&gt;55&lt;/key&gt;&lt;/foreign-keys&gt;&lt;ref-type name="Journal Article"&gt;17&lt;/ref-type&gt;&lt;contributors&gt;&lt;authors&gt;&lt;author&gt;Herreros Fernández, M. L.&lt;/author&gt;&lt;author&gt;González Merino, N.&lt;/author&gt;&lt;author&gt;Tagarro García, A.&lt;/author&gt;&lt;author&gt;Pérez Seoane, B.&lt;/author&gt;&lt;author&gt;de la Serna Martínez, M.&lt;/author&gt;&lt;author&gt;Contreras Abad, M. T.&lt;/author&gt;&lt;author&gt;García-Pose, A.&lt;/author&gt;&lt;/authors&gt;&lt;/contributors&gt;&lt;titles&gt;&lt;title&gt;A new technique for fast and safe collection of urine in newborns&lt;/title&gt;&lt;secondary-title&gt;Archives of Disease in Childhood&lt;/secondary-title&gt;&lt;/titles&gt;&lt;periodical&gt;&lt;full-title&gt;Archives of Disease in Childhood&lt;/full-title&gt;&lt;/periodical&gt;&lt;pages&gt;27-29&lt;/pages&gt;&lt;volume&gt;98&lt;/volume&gt;&lt;number&gt;1&lt;/number&gt;&lt;dates&gt;&lt;year&gt;2013&lt;/year&gt;&lt;pub-dates&gt;&lt;date&gt;Jan 2013&lt;/date&gt;&lt;/pub-dates&gt;&lt;/dates&gt;&lt;publisher&gt;BMJ Publishing Group&lt;/publisher&gt;&lt;urls&gt;&lt;related-urls&gt;&lt;url&gt;&lt;style face="underline" font="default" size="100%"&gt;https://go.openathens.net/redirector/nhs?url=https%3A%2F%2Fadc.bmj.com%2Flookup%2Fdoi%2F10.1136%2Farchdischild-2012-301872&lt;/style&gt;&lt;/url&gt;&lt;url&gt;&lt;style face="underline" font="default" size="100%"&gt;http://gateway.proquest.com/openurl?ctx_ver=Z39.88-2004&amp;amp;res_id=xri:pqm&amp;amp;req_dat=xri:pqil:pq_clntid=48638&amp;amp;rft_val_fmt=ori/fmt:kev:mtx:journal&amp;amp;genre=article&amp;amp;issn=0003-9888&amp;amp;volume=98&amp;amp;issue=1&amp;amp;spage=27&lt;/style&gt;&lt;/url&gt;&lt;/related-urls&gt;&lt;/urls&gt;&lt;remote-database-provider&gt;Cinahl&lt;/remote-database-provider&gt;&lt;/record&gt;&lt;/Cite&gt;&lt;/EndNote&gt;</w:instrText>
            </w:r>
            <w:r>
              <w:rPr>
                <w:iCs/>
              </w:rPr>
              <w:fldChar w:fldCharType="separate"/>
            </w:r>
            <w:r w:rsidR="00D0596D" w:rsidRPr="00D0596D">
              <w:rPr>
                <w:iCs/>
                <w:noProof/>
                <w:vertAlign w:val="superscript"/>
              </w:rPr>
              <w:t>22</w:t>
            </w:r>
            <w:r>
              <w:rPr>
                <w:iCs/>
              </w:rPr>
              <w:fldChar w:fldCharType="end"/>
            </w:r>
          </w:p>
        </w:tc>
        <w:tc>
          <w:tcPr>
            <w:tcW w:w="715" w:type="pct"/>
          </w:tcPr>
          <w:p w14:paraId="5DB5B2C1" w14:textId="77777777" w:rsidR="00734972" w:rsidRPr="00C65D4A" w:rsidRDefault="00734972" w:rsidP="0053334C">
            <w:r w:rsidRPr="00C65D4A">
              <w:t>Neonatal unit</w:t>
            </w:r>
          </w:p>
        </w:tc>
        <w:tc>
          <w:tcPr>
            <w:tcW w:w="212" w:type="pct"/>
          </w:tcPr>
          <w:p w14:paraId="1E978024" w14:textId="77777777" w:rsidR="00734972" w:rsidRPr="00C65D4A" w:rsidRDefault="00734972" w:rsidP="0053334C">
            <w:r w:rsidRPr="00C65D4A">
              <w:t>80</w:t>
            </w:r>
          </w:p>
        </w:tc>
        <w:tc>
          <w:tcPr>
            <w:tcW w:w="1064" w:type="pct"/>
          </w:tcPr>
          <w:p w14:paraId="351B9961" w14:textId="64B15600" w:rsidR="00734972" w:rsidRPr="00C65D4A" w:rsidRDefault="00734972" w:rsidP="0053334C">
            <w:r w:rsidRPr="00C65D4A">
              <w:t xml:space="preserve">Prospective feasibility </w:t>
            </w:r>
            <w:r>
              <w:t xml:space="preserve">and safety </w:t>
            </w:r>
            <w:r w:rsidRPr="00C65D4A">
              <w:t>study</w:t>
            </w:r>
          </w:p>
        </w:tc>
        <w:tc>
          <w:tcPr>
            <w:tcW w:w="1928" w:type="pct"/>
          </w:tcPr>
          <w:p w14:paraId="7ED7EFD5" w14:textId="77777777" w:rsidR="00734972" w:rsidRPr="00C65D4A" w:rsidRDefault="00734972" w:rsidP="0053334C">
            <w:r w:rsidRPr="00C65D4A">
              <w:t xml:space="preserve">Mean age </w:t>
            </w:r>
          </w:p>
          <w:p w14:paraId="3D18B72A" w14:textId="77777777" w:rsidR="00734972" w:rsidRPr="00C65D4A" w:rsidRDefault="00734972" w:rsidP="0053334C">
            <w:r w:rsidRPr="00C65D4A">
              <w:t>Male 6.66 days</w:t>
            </w:r>
          </w:p>
          <w:p w14:paraId="7837989A" w14:textId="77777777" w:rsidR="00734972" w:rsidRPr="00C65D4A" w:rsidRDefault="00734972" w:rsidP="0053334C">
            <w:r w:rsidRPr="00C65D4A">
              <w:t xml:space="preserve">Female 6.23 days </w:t>
            </w:r>
          </w:p>
          <w:p w14:paraId="07E63DB1" w14:textId="77777777" w:rsidR="00734972" w:rsidRPr="00C65D4A" w:rsidRDefault="00734972" w:rsidP="0053334C">
            <w:r w:rsidRPr="00C65D4A">
              <w:t>M:F 31:49 (39%:61%*)</w:t>
            </w:r>
          </w:p>
        </w:tc>
        <w:tc>
          <w:tcPr>
            <w:tcW w:w="476" w:type="pct"/>
          </w:tcPr>
          <w:p w14:paraId="146B1128" w14:textId="6515A663" w:rsidR="00734972" w:rsidRPr="00C65D4A" w:rsidDel="00F914ED" w:rsidRDefault="00734972" w:rsidP="0053334C">
            <w:r>
              <w:t>10</w:t>
            </w:r>
          </w:p>
        </w:tc>
      </w:tr>
      <w:tr w:rsidR="00734972" w14:paraId="17959EF0" w14:textId="77777777" w:rsidTr="00733646">
        <w:tc>
          <w:tcPr>
            <w:tcW w:w="605" w:type="pct"/>
          </w:tcPr>
          <w:p w14:paraId="5B3CBAAD" w14:textId="15130A2C" w:rsidR="00734972" w:rsidRPr="00F714BA" w:rsidRDefault="00734972" w:rsidP="0053334C">
            <w:pPr>
              <w:rPr>
                <w:iCs/>
              </w:rPr>
            </w:pPr>
            <w:r w:rsidRPr="00F714BA">
              <w:rPr>
                <w:iCs/>
              </w:rPr>
              <w:t>Taylor et al; Ireland, 1986</w:t>
            </w:r>
            <w:r>
              <w:rPr>
                <w:iCs/>
              </w:rPr>
              <w:t xml:space="preserve"> </w:t>
            </w:r>
            <w:r>
              <w:rPr>
                <w:iCs/>
              </w:rPr>
              <w:fldChar w:fldCharType="begin"/>
            </w:r>
            <w:r w:rsidR="00D0596D">
              <w:rPr>
                <w:iCs/>
              </w:rPr>
              <w:instrText xml:space="preserve"> ADDIN EN.CITE &lt;EndNote&gt;&lt;Cite&gt;&lt;Author&gt;Taylor MRH&lt;/Author&gt;&lt;Year&gt;1986&lt;/Year&gt;&lt;RecNum&gt;21&lt;/RecNum&gt;&lt;DisplayText&gt;&lt;style face="superscript"&gt;20&lt;/style&gt;&lt;/DisplayText&gt;&lt;record&gt;&lt;rec-number&gt;21&lt;/rec-number&gt;&lt;foreign-keys&gt;&lt;key app="EN" db-id="spxsrws0a5dtstet0e5p2vsqfvrsad0f2e52" timestamp="1531767794"&gt;21&lt;/key&gt;&lt;/foreign-keys&gt;&lt;ref-type name="Journal Article"&gt;17&lt;/ref-type&gt;&lt;contributors&gt;&lt;authors&gt;&lt;author&gt;Taylor MRH, Dillon M, Keane CT&lt;/author&gt;&lt;/authors&gt;&lt;/contributors&gt;&lt;titles&gt;&lt;title&gt;Reduction in mixed growth rates in urine by using a &amp;quot;finger-tap&amp;quot; method of collection&lt;/title&gt;&lt;secondary-title&gt;BMJ &lt;/secondary-title&gt;&lt;/titles&gt;&lt;periodical&gt;&lt;full-title&gt;BMJ&lt;/full-title&gt;&lt;/periodical&gt;&lt;pages&gt;990&lt;/pages&gt;&lt;volume&gt;292&lt;/volume&gt;&lt;dates&gt;&lt;year&gt;1986&lt;/year&gt;&lt;pub-dates&gt;&lt;date&gt;1986&lt;/date&gt;&lt;/pub-dates&gt;&lt;/dates&gt;&lt;urls&gt;&lt;/urls&gt;&lt;/record&gt;&lt;/Cite&gt;&lt;/EndNote&gt;</w:instrText>
            </w:r>
            <w:r>
              <w:rPr>
                <w:iCs/>
              </w:rPr>
              <w:fldChar w:fldCharType="separate"/>
            </w:r>
            <w:r w:rsidR="00D0596D" w:rsidRPr="00D0596D">
              <w:rPr>
                <w:iCs/>
                <w:noProof/>
                <w:vertAlign w:val="superscript"/>
              </w:rPr>
              <w:t>20</w:t>
            </w:r>
            <w:r>
              <w:rPr>
                <w:iCs/>
              </w:rPr>
              <w:fldChar w:fldCharType="end"/>
            </w:r>
          </w:p>
          <w:p w14:paraId="43D260EE" w14:textId="77777777" w:rsidR="00734972" w:rsidRPr="00F714BA" w:rsidRDefault="00734972" w:rsidP="0053334C">
            <w:pPr>
              <w:rPr>
                <w:iCs/>
              </w:rPr>
            </w:pPr>
            <w:r w:rsidRPr="00F714BA">
              <w:rPr>
                <w:iCs/>
              </w:rPr>
              <w:t>(short report)</w:t>
            </w:r>
          </w:p>
        </w:tc>
        <w:tc>
          <w:tcPr>
            <w:tcW w:w="715" w:type="pct"/>
          </w:tcPr>
          <w:p w14:paraId="78DD5B61" w14:textId="77777777" w:rsidR="00734972" w:rsidRDefault="00734972" w:rsidP="0053334C">
            <w:r>
              <w:t>Children’s hospital</w:t>
            </w:r>
          </w:p>
        </w:tc>
        <w:tc>
          <w:tcPr>
            <w:tcW w:w="212" w:type="pct"/>
          </w:tcPr>
          <w:p w14:paraId="5F079F08" w14:textId="1B13BCD9" w:rsidR="00734972" w:rsidRPr="00CC0E99" w:rsidRDefault="00734972" w:rsidP="0053334C">
            <w:r>
              <w:t>154 samples (133 children)</w:t>
            </w:r>
          </w:p>
        </w:tc>
        <w:tc>
          <w:tcPr>
            <w:tcW w:w="1064" w:type="pct"/>
          </w:tcPr>
          <w:p w14:paraId="426CED6B" w14:textId="77777777" w:rsidR="00734972" w:rsidRDefault="00734972" w:rsidP="0053334C">
            <w:r w:rsidRPr="00CC0E99">
              <w:t>Non-randomised control</w:t>
            </w:r>
            <w:r>
              <w:t>led</w:t>
            </w:r>
            <w:r w:rsidRPr="00CC0E99">
              <w:t xml:space="preserve"> study</w:t>
            </w:r>
            <w:r>
              <w:t xml:space="preserve"> (3 arm)</w:t>
            </w:r>
          </w:p>
        </w:tc>
        <w:tc>
          <w:tcPr>
            <w:tcW w:w="1928" w:type="pct"/>
          </w:tcPr>
          <w:p w14:paraId="67DCF0D8" w14:textId="77777777" w:rsidR="00734972" w:rsidRDefault="00734972" w:rsidP="0053334C">
            <w:r>
              <w:t>Age range</w:t>
            </w:r>
          </w:p>
          <w:p w14:paraId="2210798B" w14:textId="77777777" w:rsidR="00734972" w:rsidRDefault="00734972" w:rsidP="0053334C">
            <w:r>
              <w:t>1 week to 12 mths</w:t>
            </w:r>
          </w:p>
          <w:p w14:paraId="6D1392A0" w14:textId="77777777" w:rsidR="00734972" w:rsidRDefault="00734972" w:rsidP="0053334C">
            <w:r>
              <w:t>M:F 62:71 (47%:53%*)</w:t>
            </w:r>
          </w:p>
        </w:tc>
        <w:tc>
          <w:tcPr>
            <w:tcW w:w="476" w:type="pct"/>
          </w:tcPr>
          <w:p w14:paraId="7BB2CC72" w14:textId="7327CF29" w:rsidR="00734972" w:rsidDel="00F914ED" w:rsidRDefault="00734972" w:rsidP="0053334C">
            <w:r>
              <w:t>8 (based on short report</w:t>
            </w:r>
          </w:p>
        </w:tc>
      </w:tr>
    </w:tbl>
    <w:p w14:paraId="425B287B" w14:textId="7437F290" w:rsidR="001127EA" w:rsidRDefault="0053334C" w:rsidP="00C7044E">
      <w:pPr>
        <w:jc w:val="both"/>
      </w:pPr>
      <w:r>
        <w:t xml:space="preserve">Downs &amp; Black score: </w:t>
      </w:r>
      <w:r w:rsidRPr="00A30035">
        <w:rPr>
          <w:lang w:val="en"/>
        </w:rPr>
        <w:t>Excellent/Good = 20–28; Fair = 15–19; Poor = &lt;14</w:t>
      </w:r>
    </w:p>
    <w:p w14:paraId="3757B2FC" w14:textId="15447D14" w:rsidR="00C7044E" w:rsidRDefault="00C7044E" w:rsidP="00C7044E">
      <w:pPr>
        <w:jc w:val="both"/>
        <w:rPr>
          <w:b/>
          <w:u w:val="single"/>
        </w:rPr>
      </w:pPr>
      <w:r>
        <w:lastRenderedPageBreak/>
        <w:t xml:space="preserve">Table 5 Results : non-randomised trials </w:t>
      </w:r>
    </w:p>
    <w:tbl>
      <w:tblPr>
        <w:tblStyle w:val="TableGrid"/>
        <w:tblW w:w="5000" w:type="pct"/>
        <w:tblLook w:val="04A0" w:firstRow="1" w:lastRow="0" w:firstColumn="1" w:lastColumn="0" w:noHBand="0" w:noVBand="1"/>
      </w:tblPr>
      <w:tblGrid>
        <w:gridCol w:w="1152"/>
        <w:gridCol w:w="4229"/>
        <w:gridCol w:w="2268"/>
        <w:gridCol w:w="1844"/>
        <w:gridCol w:w="4455"/>
      </w:tblGrid>
      <w:tr w:rsidR="00734972" w14:paraId="06F4C085" w14:textId="77777777" w:rsidTr="00734972">
        <w:tc>
          <w:tcPr>
            <w:tcW w:w="413" w:type="pct"/>
          </w:tcPr>
          <w:p w14:paraId="3A7A4ECE" w14:textId="77777777" w:rsidR="00734972" w:rsidRPr="005D406D" w:rsidRDefault="00734972" w:rsidP="00734972">
            <w:pPr>
              <w:jc w:val="both"/>
              <w:rPr>
                <w:b/>
              </w:rPr>
            </w:pPr>
            <w:r w:rsidRPr="005D406D">
              <w:rPr>
                <w:b/>
              </w:rPr>
              <w:t xml:space="preserve">Study </w:t>
            </w:r>
          </w:p>
        </w:tc>
        <w:tc>
          <w:tcPr>
            <w:tcW w:w="1516" w:type="pct"/>
          </w:tcPr>
          <w:p w14:paraId="762DDA30" w14:textId="492EF0FD" w:rsidR="00734972" w:rsidRPr="005D406D" w:rsidRDefault="00734972" w:rsidP="00734972">
            <w:pPr>
              <w:jc w:val="both"/>
              <w:rPr>
                <w:b/>
              </w:rPr>
            </w:pPr>
            <w:r w:rsidRPr="00A25AA0">
              <w:rPr>
                <w:b/>
              </w:rPr>
              <w:t>Intervention</w:t>
            </w:r>
          </w:p>
        </w:tc>
        <w:tc>
          <w:tcPr>
            <w:tcW w:w="813" w:type="pct"/>
          </w:tcPr>
          <w:p w14:paraId="5818673C" w14:textId="28DFF540" w:rsidR="00734972" w:rsidRPr="005D406D" w:rsidRDefault="00734972" w:rsidP="00734972">
            <w:pPr>
              <w:jc w:val="both"/>
              <w:rPr>
                <w:b/>
              </w:rPr>
            </w:pPr>
            <w:r w:rsidRPr="00A25AA0">
              <w:rPr>
                <w:b/>
              </w:rPr>
              <w:t>Control or comparison</w:t>
            </w:r>
          </w:p>
        </w:tc>
        <w:tc>
          <w:tcPr>
            <w:tcW w:w="661" w:type="pct"/>
          </w:tcPr>
          <w:p w14:paraId="012E05D6" w14:textId="48FEF9CB" w:rsidR="00734972" w:rsidRPr="005D406D" w:rsidRDefault="00734972" w:rsidP="00734972">
            <w:pPr>
              <w:jc w:val="both"/>
              <w:rPr>
                <w:b/>
              </w:rPr>
            </w:pPr>
            <w:r w:rsidRPr="005D406D">
              <w:rPr>
                <w:b/>
              </w:rPr>
              <w:t>Outcomes</w:t>
            </w:r>
          </w:p>
        </w:tc>
        <w:tc>
          <w:tcPr>
            <w:tcW w:w="1597" w:type="pct"/>
          </w:tcPr>
          <w:p w14:paraId="5DA2A3C7" w14:textId="77777777" w:rsidR="00734972" w:rsidRPr="005D406D" w:rsidRDefault="00734972" w:rsidP="00734972">
            <w:pPr>
              <w:jc w:val="both"/>
              <w:rPr>
                <w:b/>
              </w:rPr>
            </w:pPr>
            <w:r w:rsidRPr="005D406D">
              <w:rPr>
                <w:b/>
              </w:rPr>
              <w:t>Results</w:t>
            </w:r>
          </w:p>
        </w:tc>
      </w:tr>
      <w:tr w:rsidR="00734972" w14:paraId="1D42EC00" w14:textId="77777777" w:rsidTr="00734972">
        <w:tc>
          <w:tcPr>
            <w:tcW w:w="413" w:type="pct"/>
          </w:tcPr>
          <w:p w14:paraId="768A6B9B" w14:textId="6C78A7ED" w:rsidR="00734972" w:rsidRPr="00F714BA" w:rsidRDefault="00734972" w:rsidP="00734972">
            <w:r w:rsidRPr="00F714BA">
              <w:t>Kaufman et al, 2017</w:t>
            </w:r>
            <w:r>
              <w:t xml:space="preserve"> </w:t>
            </w:r>
            <w:r>
              <w:fldChar w:fldCharType="begin"/>
            </w:r>
            <w:r w:rsidR="00D0596D">
              <w:instrText xml:space="preserve"> ADDIN EN.CITE &lt;EndNote&gt;&lt;Cite&gt;&lt;Author&gt;Kaufman&lt;/Author&gt;&lt;Year&gt;2017&lt;/Year&gt;&lt;RecNum&gt;15&lt;/RecNum&gt;&lt;DisplayText&gt;&lt;style face="superscript"&gt;21&lt;/style&gt;&lt;/DisplayText&gt;&lt;record&gt;&lt;rec-number&gt;15&lt;/rec-number&gt;&lt;foreign-keys&gt;&lt;key app="EN" db-id="spxsrws0a5dtstet0e5p2vsqfvrsad0f2e52" timestamp="1520095980"&gt;15&lt;/key&gt;&lt;/foreign-keys&gt;&lt;ref-type name="Journal Article"&gt;17&lt;/ref-type&gt;&lt;contributors&gt;&lt;authors&gt;&lt;author&gt;Kaufman, Jonathan&lt;/author&gt;&lt;author&gt;Tosif, Shidan&lt;/author&gt;&lt;author&gt;Fitzpatrick, Patrick&lt;/author&gt;&lt;author&gt;Hopper, Sandy M.&lt;/author&gt;&lt;author&gt;Bryant, Penelope A.&lt;/author&gt;&lt;author&gt;Donath, Susan M.&lt;/author&gt;&lt;author&gt;Babl, Franz E.&lt;/author&gt;&lt;/authors&gt;&lt;/contributors&gt;&lt;titles&gt;&lt;title&gt;Quick-Wee: a novel non-invasive urine collection method&lt;/title&gt;&lt;secondary-title&gt;Emergency medicine journal : EMJ&lt;/secondary-title&gt;&lt;/titles&gt;&lt;periodical&gt;&lt;full-title&gt;Emergency medicine journal : EMJ&lt;/full-title&gt;&lt;/periodical&gt;&lt;pages&gt;63-64&lt;/pages&gt;&lt;volume&gt;34&lt;/volume&gt;&lt;number&gt;1&lt;/number&gt;&lt;dates&gt;&lt;year&gt;2017&lt;/year&gt;&lt;pub-dates&gt;&lt;date&gt;Jan 2017&lt;/date&gt;&lt;/pub-dates&gt;&lt;/dates&gt;&lt;urls&gt;&lt;related-urls&gt;&lt;url&gt;&lt;style face="underline" font="default" size="100%"&gt;http://linker2.worldcat.org/?rft.institution_id=129956&amp;amp;spage=63&amp;amp;pkgName=bmj&amp;amp;issn=1472-0205&amp;amp;linkclass=to_article&amp;amp;jKey=emj.bmj.com&amp;amp;issue=1&amp;amp;provider=highwire&amp;amp;date=2017-01&amp;amp;aulast=Kaufman%2C+Jonathan%3B+Tosif%2C+Shidan%3B+Fitzpatrick%2C+Patrick%3B+Hopper%2C+Sandy+M%3B+Bryant%2C+Penelope+A%3B+Donath%2C+Susan+M%3B+Babl%2C+Franz+E&amp;amp;atitle=Quick-Wee%3A+a+novel+non-invasive+urine+collection+method.&amp;amp;title=Emergency+Medicine+Journal&amp;amp;rft.content=fulltext%2Cprint&amp;amp;eissn=1472-0213&amp;amp;linkScheme=bmjathens.highwire&amp;amp;jHome=http%3A%2F%2Femj.bmj.com%2F&amp;amp;volume=34&amp;amp;rft.id=info%3Apmid%2F&amp;amp;rft.order_by=preference&amp;amp;linktype=best&lt;/style&gt;&lt;/url&gt;&lt;/related-urls&gt;&lt;/urls&gt;&lt;remote-database-provider&gt;Medline&lt;/remote-database-provider&gt;&lt;/record&gt;&lt;/Cite&gt;&lt;/EndNote&gt;</w:instrText>
            </w:r>
            <w:r>
              <w:fldChar w:fldCharType="separate"/>
            </w:r>
            <w:r w:rsidR="00D0596D" w:rsidRPr="00D0596D">
              <w:rPr>
                <w:noProof/>
                <w:vertAlign w:val="superscript"/>
              </w:rPr>
              <w:t>21</w:t>
            </w:r>
            <w:r>
              <w:fldChar w:fldCharType="end"/>
            </w:r>
          </w:p>
        </w:tc>
        <w:tc>
          <w:tcPr>
            <w:tcW w:w="1516" w:type="pct"/>
          </w:tcPr>
          <w:p w14:paraId="3B1D9743" w14:textId="32D05BD6" w:rsidR="00734972" w:rsidRDefault="00734972" w:rsidP="00734972">
            <w:r w:rsidRPr="00CC0E99">
              <w:t>10s of standard peri genital cleaning with room temperature sterile water-soaked gauze.   Suprapubic area rubbed in a circular motion with saline soaked gauze</w:t>
            </w:r>
            <w:r>
              <w:t xml:space="preserve"> at room temperature</w:t>
            </w:r>
            <w:r w:rsidRPr="00CC0E99">
              <w:t xml:space="preserve"> for up to 5 mins</w:t>
            </w:r>
          </w:p>
        </w:tc>
        <w:tc>
          <w:tcPr>
            <w:tcW w:w="813" w:type="pct"/>
          </w:tcPr>
          <w:p w14:paraId="7940C16C" w14:textId="7E5FF46F" w:rsidR="00734972" w:rsidRDefault="00734972" w:rsidP="00734972">
            <w:r>
              <w:t>S</w:t>
            </w:r>
            <w:r w:rsidRPr="00BA7184">
              <w:t xml:space="preserve">aline soaked gauze at 2.8 degrees </w:t>
            </w:r>
          </w:p>
        </w:tc>
        <w:tc>
          <w:tcPr>
            <w:tcW w:w="661" w:type="pct"/>
          </w:tcPr>
          <w:p w14:paraId="374F097A" w14:textId="389EDB01" w:rsidR="00734972" w:rsidRDefault="00734972" w:rsidP="00734972">
            <w:r>
              <w:t>Voided &lt; 5 mins</w:t>
            </w:r>
          </w:p>
          <w:p w14:paraId="6E2B6403" w14:textId="77777777" w:rsidR="00734972" w:rsidRDefault="00734972" w:rsidP="00734972"/>
          <w:p w14:paraId="2647F6F2" w14:textId="77777777" w:rsidR="00734972" w:rsidRDefault="00734972" w:rsidP="00734972"/>
          <w:p w14:paraId="11A8A700" w14:textId="4E8B1BC4" w:rsidR="00734972" w:rsidRDefault="00734972" w:rsidP="00734972">
            <w:r>
              <w:t>Satisfaction</w:t>
            </w:r>
          </w:p>
          <w:p w14:paraId="1260D0DE" w14:textId="77777777" w:rsidR="00734972" w:rsidRDefault="00734972" w:rsidP="00734972"/>
          <w:p w14:paraId="66366402" w14:textId="77777777" w:rsidR="00734972" w:rsidRDefault="00734972" w:rsidP="00734972"/>
          <w:p w14:paraId="3698DEB4" w14:textId="77777777" w:rsidR="00734972" w:rsidRDefault="00734972" w:rsidP="00734972"/>
          <w:p w14:paraId="7745608B" w14:textId="77777777" w:rsidR="007B40D3" w:rsidRDefault="007B40D3" w:rsidP="00734972"/>
          <w:p w14:paraId="0E1B71A9" w14:textId="42A60CC9" w:rsidR="00734972" w:rsidRDefault="00734972" w:rsidP="00734972">
            <w:r>
              <w:t>Adverse events</w:t>
            </w:r>
          </w:p>
        </w:tc>
        <w:tc>
          <w:tcPr>
            <w:tcW w:w="1597" w:type="pct"/>
          </w:tcPr>
          <w:p w14:paraId="4DE41EE2" w14:textId="77777777" w:rsidR="00734972" w:rsidRDefault="00734972" w:rsidP="00734972">
            <w:r>
              <w:t>Room temperature saline: 5/20 25% (95%CI 9-49); Cold saline 7/20 35% (95%CI 15-59); All: 12/40 30% (95%CI 17-47)</w:t>
            </w:r>
          </w:p>
          <w:p w14:paraId="25803B05" w14:textId="030247A5" w:rsidR="00734972" w:rsidRDefault="00734972" w:rsidP="00734972">
            <w:r>
              <w:t>35/40 parents satisfied or very satisfied (87.5%, 95%CI 73-96)</w:t>
            </w:r>
          </w:p>
          <w:p w14:paraId="7E53B975" w14:textId="14678617" w:rsidR="00734972" w:rsidRDefault="00734972" w:rsidP="00734972">
            <w:r>
              <w:t>36/40 clinicians satisfied or very satisfied (90%, 95%CI 76-97)</w:t>
            </w:r>
          </w:p>
          <w:p w14:paraId="79F720B3" w14:textId="77777777" w:rsidR="007B40D3" w:rsidRDefault="007B40D3" w:rsidP="00734972"/>
          <w:p w14:paraId="616397E4" w14:textId="3B95B96B" w:rsidR="00734972" w:rsidRPr="007F0AAB" w:rsidRDefault="00734972" w:rsidP="00734972">
            <w:r>
              <w:t xml:space="preserve">No adverse events </w:t>
            </w:r>
          </w:p>
        </w:tc>
      </w:tr>
      <w:tr w:rsidR="00734972" w14:paraId="12CB3901" w14:textId="77777777" w:rsidTr="00734972">
        <w:tc>
          <w:tcPr>
            <w:tcW w:w="413" w:type="pct"/>
          </w:tcPr>
          <w:p w14:paraId="5FDC8E6E" w14:textId="0E17D5B5" w:rsidR="00734972" w:rsidRPr="00F714BA" w:rsidRDefault="00734972" w:rsidP="00734972">
            <w:r>
              <w:t>Nepal et al, 2016</w:t>
            </w:r>
            <w:r w:rsidR="00AA69F7">
              <w:t xml:space="preserve"> </w:t>
            </w:r>
            <w:r w:rsidR="00AA69F7">
              <w:fldChar w:fldCharType="begin"/>
            </w:r>
            <w:r w:rsidR="00D0596D">
              <w:instrText xml:space="preserve"> ADDIN EN.CITE &lt;EndNote&gt;&lt;Cite&gt;&lt;Author&gt;Nepal A&lt;/Author&gt;&lt;Year&gt;2016&lt;/Year&gt;&lt;RecNum&gt;1468&lt;/RecNum&gt;&lt;DisplayText&gt;&lt;style face="superscript"&gt;27&lt;/style&gt;&lt;/DisplayText&gt;&lt;record&gt;&lt;rec-number&gt;1468&lt;/rec-number&gt;&lt;foreign-keys&gt;&lt;key app="EN" db-id="ref9zfa9pre5tretxe25wp2jzs0zps5x2eww" timestamp="1568404831"&gt;1468&lt;/key&gt;&lt;/foreign-keys&gt;&lt;ref-type name="Journal Article"&gt;17&lt;/ref-type&gt;&lt;contributors&gt;&lt;authors&gt;&lt;author&gt;Nepal A, Basnet R, Acharya R, Shrestha A, Koirala S, Poudel A et al&lt;/author&gt;&lt;/authors&gt;&lt;/contributors&gt;&lt;titles&gt;&lt;title&gt;A technique for fast and safe collection of urine in newborns&lt;/title&gt;&lt;secondary-title&gt;Journal of Kathmandu medical college&lt;/secondary-title&gt;&lt;/titles&gt;&lt;periodical&gt;&lt;full-title&gt;Journal of Kathmandu medical college&lt;/full-title&gt;&lt;/periodical&gt;&lt;pages&gt;82-83&lt;/pages&gt;&lt;volume&gt;5&lt;/volume&gt;&lt;number&gt;3&lt;/number&gt;&lt;dates&gt;&lt;year&gt;2016&lt;/year&gt;&lt;/dates&gt;&lt;urls&gt;&lt;/urls&gt;&lt;/record&gt;&lt;/Cite&gt;&lt;/EndNote&gt;</w:instrText>
            </w:r>
            <w:r w:rsidR="00AA69F7">
              <w:fldChar w:fldCharType="separate"/>
            </w:r>
            <w:r w:rsidR="00D0596D" w:rsidRPr="00D0596D">
              <w:rPr>
                <w:noProof/>
                <w:vertAlign w:val="superscript"/>
              </w:rPr>
              <w:t>27</w:t>
            </w:r>
            <w:r w:rsidR="00AA69F7">
              <w:fldChar w:fldCharType="end"/>
            </w:r>
          </w:p>
        </w:tc>
        <w:tc>
          <w:tcPr>
            <w:tcW w:w="1516" w:type="pct"/>
          </w:tcPr>
          <w:p w14:paraId="4C6206B6" w14:textId="42314268" w:rsidR="00734972" w:rsidRDefault="00734972" w:rsidP="00734972">
            <w:r w:rsidRPr="00ED36D3">
              <w:t>Fed according to weight 25 minutes before stimulation (excluded poor feeding/dehydration).</w:t>
            </w:r>
            <w:r>
              <w:t xml:space="preserve"> Baby held u</w:t>
            </w:r>
            <w:r w:rsidRPr="00ED36D3">
              <w:t xml:space="preserve">nder the armpits with legs dangling. Examiner stimulated the bladder by tapping (100 taps/minute for </w:t>
            </w:r>
            <w:r>
              <w:t>6</w:t>
            </w:r>
            <w:r w:rsidRPr="00ED36D3">
              <w:t xml:space="preserve">0 seconds) and lumbar paravertebral massage (30 seconds) repeated </w:t>
            </w:r>
            <w:r>
              <w:t>for two cycles</w:t>
            </w:r>
          </w:p>
        </w:tc>
        <w:tc>
          <w:tcPr>
            <w:tcW w:w="813" w:type="pct"/>
          </w:tcPr>
          <w:p w14:paraId="67A84D94" w14:textId="76CD61D3" w:rsidR="00734972" w:rsidRDefault="00734972" w:rsidP="00734972">
            <w:r>
              <w:t>None</w:t>
            </w:r>
          </w:p>
        </w:tc>
        <w:tc>
          <w:tcPr>
            <w:tcW w:w="661" w:type="pct"/>
          </w:tcPr>
          <w:p w14:paraId="3B225CC2" w14:textId="7DE6132E" w:rsidR="00734972" w:rsidRDefault="00734972" w:rsidP="00734972">
            <w:r>
              <w:t>Voided &lt; 4 mins</w:t>
            </w:r>
          </w:p>
          <w:p w14:paraId="63EC0CF2" w14:textId="1F1471B3" w:rsidR="00734972" w:rsidRDefault="00734972" w:rsidP="00734972">
            <w:r>
              <w:t>Time taken</w:t>
            </w:r>
          </w:p>
          <w:p w14:paraId="75232BCC" w14:textId="77777777" w:rsidR="007B40D3" w:rsidRDefault="007B40D3" w:rsidP="00734972"/>
          <w:p w14:paraId="2B510162" w14:textId="18AE6346" w:rsidR="00734972" w:rsidRDefault="00734972" w:rsidP="00734972">
            <w:r>
              <w:t>Adverse events</w:t>
            </w:r>
          </w:p>
        </w:tc>
        <w:tc>
          <w:tcPr>
            <w:tcW w:w="1597" w:type="pct"/>
          </w:tcPr>
          <w:p w14:paraId="786E9A02" w14:textId="6E5AA269" w:rsidR="00734972" w:rsidRDefault="00734972" w:rsidP="00734972">
            <w:r>
              <w:t xml:space="preserve">91/100 (91%) </w:t>
            </w:r>
          </w:p>
          <w:p w14:paraId="03DECD55" w14:textId="261593CD" w:rsidR="00734972" w:rsidRDefault="00734972" w:rsidP="00734972">
            <w:r>
              <w:t>Mean 59.7s (SD 46.4)</w:t>
            </w:r>
          </w:p>
          <w:p w14:paraId="774AAC7E" w14:textId="77777777" w:rsidR="007B40D3" w:rsidRDefault="007B40D3" w:rsidP="00734972"/>
          <w:p w14:paraId="5DAEC3E6" w14:textId="61543A3A" w:rsidR="00734972" w:rsidRDefault="00734972" w:rsidP="00734972">
            <w:r>
              <w:t>No adverse events</w:t>
            </w:r>
          </w:p>
        </w:tc>
      </w:tr>
      <w:tr w:rsidR="00734972" w14:paraId="0533C278" w14:textId="77777777" w:rsidTr="00734972">
        <w:tc>
          <w:tcPr>
            <w:tcW w:w="413" w:type="pct"/>
          </w:tcPr>
          <w:p w14:paraId="4E026380" w14:textId="7DF52302" w:rsidR="00734972" w:rsidRPr="00F714BA" w:rsidRDefault="00734972" w:rsidP="00734972">
            <w:r w:rsidRPr="00F714BA">
              <w:t>Labrosse et al, 2016</w:t>
            </w:r>
            <w:r>
              <w:t xml:space="preserve"> </w:t>
            </w:r>
            <w:r>
              <w:fldChar w:fldCharType="begin"/>
            </w:r>
            <w:r w:rsidR="00D0596D">
              <w:instrText xml:space="preserve"> ADDIN EN.CITE &lt;EndNote&gt;&lt;Cite&gt;&lt;Author&gt;Labrosse&lt;/Author&gt;&lt;Year&gt;2016&lt;/Year&gt;&lt;RecNum&gt;25&lt;/RecNum&gt;&lt;DisplayText&gt;&lt;style face="superscript"&gt;26&lt;/style&gt;&lt;/DisplayText&gt;&lt;record&gt;&lt;rec-number&gt;25&lt;/rec-number&gt;&lt;foreign-keys&gt;&lt;key app="EN" db-id="ref9zfa9pre5tretxe25wp2jzs0zps5x2eww" timestamp="1566895555"&gt;25&lt;/key&gt;&lt;/foreign-keys&gt;&lt;ref-type name="Journal Article"&gt;17&lt;/ref-type&gt;&lt;contributors&gt;&lt;authors&gt;&lt;author&gt;Labrosse, Mélanie&lt;/author&gt;&lt;author&gt;Levy, Arielle&lt;/author&gt;&lt;author&gt;Autmizguine, Julie&lt;/author&gt;&lt;author&gt;Gravel, Jocelyn&lt;/author&gt;&lt;/authors&gt;&lt;/contributors&gt;&lt;titles&gt;&lt;title&gt;Evaluation of a New Strategy for Clean-Catch Urine in Infants&lt;/title&gt;&lt;secondary-title&gt;Pediatrics&lt;/secondary-title&gt;&lt;/titles&gt;&lt;periodical&gt;&lt;full-title&gt;Pediatrics&lt;/full-title&gt;&lt;/periodical&gt;&lt;pages&gt;1-8&lt;/pages&gt;&lt;volume&gt;138&lt;/volume&gt;&lt;number&gt;3&lt;/number&gt;&lt;dates&gt;&lt;year&gt;2016&lt;/year&gt;&lt;pub-dates&gt;&lt;date&gt;Sep 2016&lt;/date&gt;&lt;/pub-dates&gt;&lt;/dates&gt;&lt;publisher&gt;American Academy of Pediatrics&lt;/publisher&gt;&lt;urls&gt;&lt;related-urls&gt;&lt;url&gt;&lt;style face="underline" font="default" size="100%"&gt;http://pediatrics.aappublications.org/cgi/doi/10.1542/peds.2016-0573&lt;/style&gt;&lt;/url&gt;&lt;url&gt;&lt;style face="underline" font="default" size="100%"&gt;http://pediatrics.aappublications.org/content/138/3/e20160573.full.pdf&lt;/style&gt;&lt;/url&gt;&lt;/related-urls&gt;&lt;/urls&gt;&lt;remote-database-provider&gt;Cinahl&lt;/remote-database-provider&gt;&lt;/record&gt;&lt;/Cite&gt;&lt;/EndNote&gt;</w:instrText>
            </w:r>
            <w:r>
              <w:fldChar w:fldCharType="separate"/>
            </w:r>
            <w:r w:rsidR="00D0596D" w:rsidRPr="00D0596D">
              <w:rPr>
                <w:noProof/>
                <w:vertAlign w:val="superscript"/>
              </w:rPr>
              <w:t>26</w:t>
            </w:r>
            <w:r>
              <w:fldChar w:fldCharType="end"/>
            </w:r>
          </w:p>
        </w:tc>
        <w:tc>
          <w:tcPr>
            <w:tcW w:w="1516" w:type="pct"/>
          </w:tcPr>
          <w:p w14:paraId="402ED7E2" w14:textId="77777777" w:rsidR="00734972" w:rsidRDefault="00734972" w:rsidP="00734972">
            <w:r>
              <w:t>Opportunity to feed 20 mins prior to intervention. Tapping and massage as per Herreros-Fernandez</w:t>
            </w:r>
            <w:r w:rsidRPr="00732A14">
              <w:t>. Max 300s or success</w:t>
            </w:r>
          </w:p>
          <w:p w14:paraId="45F291C9" w14:textId="601CD93C" w:rsidR="00734972" w:rsidRDefault="00734972" w:rsidP="00734972">
            <w:r>
              <w:t xml:space="preserve">Paired catheter or supra pubic aspirate urine sample taken after if urinalysis was positive or decision to prescribe antibiotics or unsuccessful urine collection. </w:t>
            </w:r>
          </w:p>
        </w:tc>
        <w:tc>
          <w:tcPr>
            <w:tcW w:w="813" w:type="pct"/>
          </w:tcPr>
          <w:p w14:paraId="05CF9860" w14:textId="4DC6AE5C" w:rsidR="00734972" w:rsidRDefault="00734972" w:rsidP="00734972">
            <w:r>
              <w:t>None</w:t>
            </w:r>
          </w:p>
        </w:tc>
        <w:tc>
          <w:tcPr>
            <w:tcW w:w="661" w:type="pct"/>
          </w:tcPr>
          <w:p w14:paraId="4CAFFD8A" w14:textId="14C2D342" w:rsidR="00734972" w:rsidRDefault="00734972" w:rsidP="00734972">
            <w:r>
              <w:t>Voided &lt; 5 mins</w:t>
            </w:r>
            <w:r w:rsidR="00A8618F">
              <w:t xml:space="preserve"> (all)</w:t>
            </w:r>
          </w:p>
          <w:p w14:paraId="169E8162" w14:textId="70656AB5" w:rsidR="00734972" w:rsidRDefault="00734972" w:rsidP="00734972">
            <w:r>
              <w:t>Time taken</w:t>
            </w:r>
          </w:p>
          <w:p w14:paraId="7DBB8A93" w14:textId="2C4A2E84" w:rsidR="00A8618F" w:rsidRDefault="00A8618F" w:rsidP="00734972">
            <w:r>
              <w:t>Voided &lt;5mins (&lt;30 days old)</w:t>
            </w:r>
          </w:p>
          <w:p w14:paraId="4D4ECE39" w14:textId="77777777" w:rsidR="007B40D3" w:rsidRDefault="007B40D3" w:rsidP="00734972"/>
          <w:p w14:paraId="59D655CE" w14:textId="06C84D6C" w:rsidR="00734972" w:rsidRPr="00142A08" w:rsidRDefault="00734972" w:rsidP="00734972">
            <w:r>
              <w:t>Contamination</w:t>
            </w:r>
            <w:r>
              <w:tab/>
            </w:r>
          </w:p>
        </w:tc>
        <w:tc>
          <w:tcPr>
            <w:tcW w:w="1597" w:type="pct"/>
          </w:tcPr>
          <w:p w14:paraId="0EA6AB70" w14:textId="77777777" w:rsidR="00734972" w:rsidRDefault="00734972" w:rsidP="00734972">
            <w:r>
              <w:t>62/126 49% (95%CI 40-58)</w:t>
            </w:r>
          </w:p>
          <w:p w14:paraId="5FCBB3A9" w14:textId="77777777" w:rsidR="00A8618F" w:rsidRDefault="00A8618F" w:rsidP="00734972"/>
          <w:p w14:paraId="2B0B94DF" w14:textId="112F548F" w:rsidR="00734972" w:rsidRDefault="00734972" w:rsidP="00734972">
            <w:r>
              <w:t>Median 45s (IQR 14-158)</w:t>
            </w:r>
          </w:p>
          <w:p w14:paraId="72A8BDED" w14:textId="77777777" w:rsidR="007B40D3" w:rsidRDefault="007B40D3" w:rsidP="00734972"/>
          <w:p w14:paraId="4B707FAE" w14:textId="2DD58053" w:rsidR="00A8618F" w:rsidRDefault="00A8618F" w:rsidP="00734972">
            <w:r>
              <w:t>14/23 61% (p=0.01)</w:t>
            </w:r>
          </w:p>
          <w:p w14:paraId="323BF874" w14:textId="77777777" w:rsidR="007B40D3" w:rsidRDefault="007B40D3" w:rsidP="00734972"/>
          <w:p w14:paraId="765AF6CA" w14:textId="634A3E11" w:rsidR="00734972" w:rsidRPr="007F0AAB" w:rsidRDefault="00734972" w:rsidP="00734972">
            <w:r>
              <w:t>Contamination: 16% vs 6% (invasive)</w:t>
            </w:r>
          </w:p>
        </w:tc>
      </w:tr>
      <w:tr w:rsidR="00734972" w14:paraId="6697A7DF" w14:textId="77777777" w:rsidTr="00734972">
        <w:tc>
          <w:tcPr>
            <w:tcW w:w="413" w:type="pct"/>
          </w:tcPr>
          <w:p w14:paraId="2DB816DD" w14:textId="1386ED4E" w:rsidR="00734972" w:rsidRDefault="00734972" w:rsidP="00734972">
            <w:r>
              <w:t xml:space="preserve">Tran et al, 2016 </w:t>
            </w:r>
            <w:r>
              <w:fldChar w:fldCharType="begin">
                <w:fldData xml:space="preserve">PEVuZE5vdGU+PENpdGU+PEF1dGhvcj5UcmFuPC9BdXRob3I+PFllYXI+MjAxNjwvWWVhcj48UmVj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</w:fldData>
              </w:fldChar>
            </w:r>
            <w:r w:rsidR="00D0596D">
              <w:instrText xml:space="preserve"> ADDIN EN.CITE </w:instrText>
            </w:r>
            <w:r w:rsidR="00D0596D">
              <w:fldChar w:fldCharType="begin">
                <w:fldData xml:space="preserve">PEVuZE5vdGU+PENpdGU+PEF1dGhvcj5UcmFuPC9BdXRob3I+PFllYXI+MjAxNjwvWWVhcj48UmVj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</w:fldData>
              </w:fldChar>
            </w:r>
            <w:r w:rsidR="00D0596D">
              <w:instrText xml:space="preserve"> ADDIN EN.CITE.DATA </w:instrText>
            </w:r>
            <w:r w:rsidR="00D0596D">
              <w:fldChar w:fldCharType="end"/>
            </w:r>
            <w:r>
              <w:fldChar w:fldCharType="separate"/>
            </w:r>
            <w:r w:rsidR="00D0596D" w:rsidRPr="00D0596D">
              <w:rPr>
                <w:noProof/>
                <w:vertAlign w:val="superscript"/>
              </w:rPr>
              <w:t>24</w:t>
            </w:r>
            <w:r>
              <w:fldChar w:fldCharType="end"/>
            </w:r>
          </w:p>
        </w:tc>
        <w:tc>
          <w:tcPr>
            <w:tcW w:w="1516" w:type="pct"/>
          </w:tcPr>
          <w:p w14:paraId="5A1BD7E9" w14:textId="77777777" w:rsidR="00734972" w:rsidRDefault="00734972" w:rsidP="00734972">
            <w:r>
              <w:t>Tapping and massage as per Herreros-Fernandez 2013</w:t>
            </w:r>
            <w:r w:rsidRPr="00ED5DA1">
              <w:t>.Up</w:t>
            </w:r>
            <w:r>
              <w:t xml:space="preserve"> </w:t>
            </w:r>
            <w:r w:rsidRPr="00ED5DA1">
              <w:t>to 3mins or success</w:t>
            </w:r>
          </w:p>
          <w:p w14:paraId="34F2BE4A" w14:textId="77777777" w:rsidR="00734972" w:rsidRDefault="00734972" w:rsidP="00734972"/>
        </w:tc>
        <w:tc>
          <w:tcPr>
            <w:tcW w:w="813" w:type="pct"/>
          </w:tcPr>
          <w:p w14:paraId="5F7AF466" w14:textId="7936F356" w:rsidR="00734972" w:rsidRDefault="00734972" w:rsidP="00734972">
            <w:r>
              <w:t>None</w:t>
            </w:r>
          </w:p>
        </w:tc>
        <w:tc>
          <w:tcPr>
            <w:tcW w:w="661" w:type="pct"/>
          </w:tcPr>
          <w:p w14:paraId="0A51E8A4" w14:textId="10F0EAB1" w:rsidR="00734972" w:rsidRDefault="00734972" w:rsidP="00734972">
            <w:r>
              <w:t>Voided &lt; 3 mins</w:t>
            </w:r>
            <w:r w:rsidR="00A8618F">
              <w:t xml:space="preserve"> (all)</w:t>
            </w:r>
          </w:p>
          <w:p w14:paraId="03569294" w14:textId="29EE04E8" w:rsidR="00734972" w:rsidRDefault="00734972" w:rsidP="00734972">
            <w:r>
              <w:t>Time taken</w:t>
            </w:r>
          </w:p>
          <w:p w14:paraId="7AFAC751" w14:textId="160929F5" w:rsidR="00A8618F" w:rsidRDefault="00A8618F" w:rsidP="00734972">
            <w:r>
              <w:t>Voided &lt; 3mins (&gt;1 yr age)</w:t>
            </w:r>
          </w:p>
          <w:p w14:paraId="16FA2D57" w14:textId="77777777" w:rsidR="00A8618F" w:rsidRDefault="00A8618F" w:rsidP="00734972"/>
          <w:p w14:paraId="2B41F7AE" w14:textId="257F129F" w:rsidR="00734972" w:rsidRDefault="00A8618F" w:rsidP="00734972">
            <w:r>
              <w:t>Adverse events</w:t>
            </w:r>
          </w:p>
        </w:tc>
        <w:tc>
          <w:tcPr>
            <w:tcW w:w="1597" w:type="pct"/>
          </w:tcPr>
          <w:p w14:paraId="1CC7A5BB" w14:textId="77777777" w:rsidR="00734972" w:rsidRDefault="00734972" w:rsidP="00734972">
            <w:r>
              <w:t>55.6% (95%CI 47.5 – 63.8)</w:t>
            </w:r>
          </w:p>
          <w:p w14:paraId="098DE132" w14:textId="77777777" w:rsidR="00A8618F" w:rsidRDefault="00A8618F" w:rsidP="00734972"/>
          <w:p w14:paraId="322DB068" w14:textId="0568338A" w:rsidR="00734972" w:rsidRDefault="00734972" w:rsidP="00734972">
            <w:r>
              <w:t>Mean 63.6s (+/- 54.5)</w:t>
            </w:r>
          </w:p>
          <w:p w14:paraId="0E246830" w14:textId="77777777" w:rsidR="00A8618F" w:rsidRDefault="00A8618F" w:rsidP="00734972"/>
          <w:p w14:paraId="7712B086" w14:textId="0F7B02A6" w:rsidR="00A8618F" w:rsidRDefault="00A8618F" w:rsidP="00734972">
            <w:r>
              <w:t>28.6% (p=0.0001)</w:t>
            </w:r>
          </w:p>
          <w:p w14:paraId="77B33043" w14:textId="7D214CA7" w:rsidR="00A8618F" w:rsidRDefault="00A8618F" w:rsidP="00734972"/>
          <w:p w14:paraId="43A646CF" w14:textId="681836DD" w:rsidR="00734972" w:rsidRDefault="00734972" w:rsidP="00734972">
            <w:r>
              <w:t>Discomfort: 58.5% (95% CI 50.4-66.6)</w:t>
            </w:r>
          </w:p>
          <w:p w14:paraId="20E286FA" w14:textId="77777777" w:rsidR="005F7DB2" w:rsidRDefault="005F7DB2" w:rsidP="00734972"/>
          <w:p w14:paraId="1DD54579" w14:textId="09F97FBE" w:rsidR="00960802" w:rsidRPr="007F0AAB" w:rsidRDefault="00960802" w:rsidP="00734972"/>
        </w:tc>
      </w:tr>
      <w:tr w:rsidR="005F7DB2" w14:paraId="4ACFFB99" w14:textId="77777777" w:rsidTr="00734972">
        <w:tc>
          <w:tcPr>
            <w:tcW w:w="413" w:type="pct"/>
          </w:tcPr>
          <w:p w14:paraId="630FFAF0" w14:textId="0DF3068B" w:rsidR="005F7DB2" w:rsidRDefault="005F7DB2" w:rsidP="005F7DB2">
            <w:r w:rsidRPr="005D406D">
              <w:rPr>
                <w:b/>
              </w:rPr>
              <w:lastRenderedPageBreak/>
              <w:t xml:space="preserve">Study </w:t>
            </w:r>
          </w:p>
        </w:tc>
        <w:tc>
          <w:tcPr>
            <w:tcW w:w="1516" w:type="pct"/>
          </w:tcPr>
          <w:p w14:paraId="6C070684" w14:textId="495766C0" w:rsidR="005F7DB2" w:rsidRDefault="005F7DB2" w:rsidP="005F7DB2">
            <w:r w:rsidRPr="00A25AA0">
              <w:rPr>
                <w:b/>
              </w:rPr>
              <w:t>Intervention</w:t>
            </w:r>
          </w:p>
        </w:tc>
        <w:tc>
          <w:tcPr>
            <w:tcW w:w="813" w:type="pct"/>
          </w:tcPr>
          <w:p w14:paraId="6491DEED" w14:textId="5CC38BC9" w:rsidR="005F7DB2" w:rsidRDefault="005F7DB2" w:rsidP="005F7DB2">
            <w:r w:rsidRPr="00A25AA0">
              <w:rPr>
                <w:b/>
              </w:rPr>
              <w:t>Control or comparison</w:t>
            </w:r>
          </w:p>
        </w:tc>
        <w:tc>
          <w:tcPr>
            <w:tcW w:w="661" w:type="pct"/>
          </w:tcPr>
          <w:p w14:paraId="57C708DB" w14:textId="54D67FA6" w:rsidR="005F7DB2" w:rsidRDefault="005F7DB2" w:rsidP="005F7DB2">
            <w:r w:rsidRPr="005D406D">
              <w:rPr>
                <w:b/>
              </w:rPr>
              <w:t>Outcomes</w:t>
            </w:r>
          </w:p>
        </w:tc>
        <w:tc>
          <w:tcPr>
            <w:tcW w:w="1597" w:type="pct"/>
          </w:tcPr>
          <w:p w14:paraId="17173829" w14:textId="43EBF725" w:rsidR="005F7DB2" w:rsidRPr="007F0AAB" w:rsidRDefault="005F7DB2" w:rsidP="005F7DB2">
            <w:r w:rsidRPr="005D406D">
              <w:rPr>
                <w:b/>
              </w:rPr>
              <w:t>Results</w:t>
            </w:r>
          </w:p>
        </w:tc>
      </w:tr>
      <w:tr w:rsidR="00515E20" w14:paraId="1DE50BD1" w14:textId="77777777" w:rsidTr="00734972">
        <w:tc>
          <w:tcPr>
            <w:tcW w:w="413" w:type="pct"/>
          </w:tcPr>
          <w:p w14:paraId="7FDC5337" w14:textId="532B2C8C" w:rsidR="00515E20" w:rsidRPr="00A136E2" w:rsidRDefault="00515E20" w:rsidP="005F7DB2">
            <w:pPr>
              <w:rPr>
                <w:vertAlign w:val="superscript"/>
              </w:rPr>
            </w:pPr>
            <w:r>
              <w:t>Valleix-Leclerc et al 2016</w:t>
            </w:r>
            <w:r w:rsidR="00A136E2">
              <w:rPr>
                <w:vertAlign w:val="superscript"/>
              </w:rPr>
              <w:t>25</w:t>
            </w:r>
          </w:p>
        </w:tc>
        <w:tc>
          <w:tcPr>
            <w:tcW w:w="1516" w:type="pct"/>
          </w:tcPr>
          <w:p w14:paraId="42715A35" w14:textId="0DB9D379" w:rsidR="00515E20" w:rsidRPr="00C65D4A" w:rsidRDefault="00515E20" w:rsidP="005F7DB2">
            <w:r>
              <w:t>Received weight and age appropriate drink. First operator held child under the arms with legs dangling. Tapping and massage as per Herreros-Fernandez 2013. Repeated for up to 5 mins or success.</w:t>
            </w:r>
          </w:p>
        </w:tc>
        <w:tc>
          <w:tcPr>
            <w:tcW w:w="813" w:type="pct"/>
          </w:tcPr>
          <w:p w14:paraId="119E70CF" w14:textId="26CFCCD5" w:rsidR="00515E20" w:rsidRPr="00C65D4A" w:rsidRDefault="00515E20" w:rsidP="005F7DB2">
            <w:r>
              <w:t>None</w:t>
            </w:r>
          </w:p>
        </w:tc>
        <w:tc>
          <w:tcPr>
            <w:tcW w:w="661" w:type="pct"/>
          </w:tcPr>
          <w:p w14:paraId="56E9B332" w14:textId="77777777" w:rsidR="00515E20" w:rsidRDefault="00515E20" w:rsidP="005F7DB2">
            <w:r>
              <w:t>Voided &lt; 5 mins</w:t>
            </w:r>
          </w:p>
          <w:p w14:paraId="110912F5" w14:textId="77777777" w:rsidR="00515E20" w:rsidRDefault="00515E20" w:rsidP="005F7DB2">
            <w:r>
              <w:t>Time taken</w:t>
            </w:r>
          </w:p>
          <w:p w14:paraId="065A689B" w14:textId="047EE38D" w:rsidR="00515E20" w:rsidRDefault="00515E20" w:rsidP="005F7DB2">
            <w:r>
              <w:t>Adverse events</w:t>
            </w:r>
          </w:p>
        </w:tc>
        <w:tc>
          <w:tcPr>
            <w:tcW w:w="1597" w:type="pct"/>
          </w:tcPr>
          <w:p w14:paraId="26E59E4F" w14:textId="3D271004" w:rsidR="00515E20" w:rsidRDefault="00515E20" w:rsidP="005F7DB2">
            <w:r>
              <w:t>13/48 27% (95%CI 1</w:t>
            </w:r>
            <w:r w:rsidR="009D15FB">
              <w:t>3</w:t>
            </w:r>
            <w:r>
              <w:t>-41)</w:t>
            </w:r>
          </w:p>
          <w:p w14:paraId="648E2292" w14:textId="77777777" w:rsidR="00515E20" w:rsidRDefault="00515E20" w:rsidP="005F7DB2">
            <w:r>
              <w:t>Mean 2 mins</w:t>
            </w:r>
          </w:p>
          <w:p w14:paraId="05B06678" w14:textId="77777777" w:rsidR="00515E20" w:rsidRDefault="00515E20" w:rsidP="005F7DB2">
            <w:r>
              <w:t>Difficulties</w:t>
            </w:r>
            <w:r w:rsidR="00C87D7F">
              <w:t xml:space="preserve"> in maintaining child in correct position (22/48 (46%</w:t>
            </w:r>
          </w:p>
          <w:p w14:paraId="4E25C26B" w14:textId="77777777" w:rsidR="00C87D7F" w:rsidRDefault="00C87D7F" w:rsidP="005F7DB2"/>
          <w:p w14:paraId="2A6F09D3" w14:textId="77777777" w:rsidR="00C87D7F" w:rsidRDefault="00C87D7F" w:rsidP="005F7DB2">
            <w:r>
              <w:t>Success rate according to weight</w:t>
            </w:r>
          </w:p>
          <w:p w14:paraId="0A7981E6" w14:textId="4D8E8ADA" w:rsidR="00C87D7F" w:rsidRDefault="00C87D7F" w:rsidP="005F7DB2">
            <w:r>
              <w:t>&gt; 9kg – 14.3%</w:t>
            </w:r>
          </w:p>
          <w:p w14:paraId="556BA6A6" w14:textId="4199D96E" w:rsidR="00C87D7F" w:rsidRDefault="00C87D7F" w:rsidP="005F7DB2">
            <w:r>
              <w:t xml:space="preserve">&lt; 9kg – 37% </w:t>
            </w:r>
          </w:p>
        </w:tc>
      </w:tr>
      <w:tr w:rsidR="005F7DB2" w14:paraId="6A7DCC95" w14:textId="77777777" w:rsidTr="00734972">
        <w:tc>
          <w:tcPr>
            <w:tcW w:w="413" w:type="pct"/>
          </w:tcPr>
          <w:p w14:paraId="27F3F06E" w14:textId="59886459" w:rsidR="005F7DB2" w:rsidRDefault="005F7DB2" w:rsidP="005F7DB2">
            <w:r>
              <w:t xml:space="preserve">Herreros Fernandez et al 2015 </w:t>
            </w:r>
            <w:r>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instrText xml:space="preserve"> ADDIN EN.CITE </w:instrText>
            </w:r>
            <w:r w:rsidR="00D0596D">
              <w:fldChar w:fldCharType="begin">
                <w:fldData xml:space="preserve">PEVuZE5vdGU+PENpdGU+PEF1dGhvcj5IZXJyZXJvczwvQXV0aG9yPjxZZWFyPjIwMTU8L1llYXI+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</w:fldData>
              </w:fldChar>
            </w:r>
            <w:r w:rsidR="00D0596D">
              <w:instrText xml:space="preserve"> ADDIN EN.CITE.DATA </w:instrText>
            </w:r>
            <w:r w:rsidR="00D0596D">
              <w:fldChar w:fldCharType="end"/>
            </w:r>
            <w:r>
              <w:fldChar w:fldCharType="separate"/>
            </w:r>
            <w:r w:rsidR="00D0596D" w:rsidRPr="00D0596D">
              <w:rPr>
                <w:noProof/>
                <w:vertAlign w:val="superscript"/>
              </w:rPr>
              <w:t>23</w:t>
            </w:r>
            <w:r>
              <w:fldChar w:fldCharType="end"/>
            </w:r>
          </w:p>
        </w:tc>
        <w:tc>
          <w:tcPr>
            <w:tcW w:w="1516" w:type="pct"/>
          </w:tcPr>
          <w:p w14:paraId="000E5EA1" w14:textId="77777777" w:rsidR="005F7DB2" w:rsidRDefault="005F7DB2" w:rsidP="005F7DB2">
            <w:r w:rsidRPr="00C65D4A">
              <w:t>Encourage oral intake based on age and weight</w:t>
            </w:r>
            <w:r>
              <w:t xml:space="preserve"> (excluded infants with poor feeding)</w:t>
            </w:r>
            <w:r w:rsidRPr="00C65D4A">
              <w:t>, genital cleaning protocol and stimulation of voiding (suprapubic and lumb</w:t>
            </w:r>
            <w:r>
              <w:t>ar paravertebral</w:t>
            </w:r>
            <w:r w:rsidRPr="00C65D4A">
              <w:t xml:space="preserve"> </w:t>
            </w:r>
            <w:r>
              <w:t>massage</w:t>
            </w:r>
            <w:r w:rsidRPr="00C65D4A">
              <w:t xml:space="preserve">). </w:t>
            </w:r>
          </w:p>
          <w:p w14:paraId="4251019B" w14:textId="77777777" w:rsidR="005F7DB2" w:rsidRDefault="005F7DB2" w:rsidP="005F7DB2"/>
          <w:p w14:paraId="75C1000B" w14:textId="38B77D37" w:rsidR="005F7DB2" w:rsidRDefault="005F7DB2" w:rsidP="005F7DB2">
            <w:r w:rsidRPr="00C65D4A">
              <w:t xml:space="preserve">Paired samples with urinary bladder catheterisation within 1 hour. </w:t>
            </w:r>
          </w:p>
        </w:tc>
        <w:tc>
          <w:tcPr>
            <w:tcW w:w="813" w:type="pct"/>
          </w:tcPr>
          <w:p w14:paraId="724B694A" w14:textId="77777777" w:rsidR="005F7DB2" w:rsidRPr="00C65D4A" w:rsidRDefault="005F7DB2" w:rsidP="005F7DB2">
            <w:r w:rsidRPr="00C65D4A">
              <w:t>None</w:t>
            </w:r>
          </w:p>
          <w:p w14:paraId="52133292" w14:textId="77777777" w:rsidR="005F7DB2" w:rsidRPr="00C65D4A" w:rsidRDefault="005F7DB2" w:rsidP="005F7DB2"/>
          <w:p w14:paraId="4587DA17" w14:textId="77777777" w:rsidR="005F7DB2" w:rsidRPr="00C65D4A" w:rsidRDefault="005F7DB2" w:rsidP="005F7DB2"/>
          <w:p w14:paraId="082B956B" w14:textId="77777777" w:rsidR="005F7DB2" w:rsidRDefault="005F7DB2" w:rsidP="005F7DB2"/>
        </w:tc>
        <w:tc>
          <w:tcPr>
            <w:tcW w:w="661" w:type="pct"/>
          </w:tcPr>
          <w:p w14:paraId="545B6940" w14:textId="3B4BC6D1" w:rsidR="005F7DB2" w:rsidRDefault="005F7DB2" w:rsidP="005F7DB2">
            <w:r>
              <w:t>Accuracy of diagnosis</w:t>
            </w:r>
          </w:p>
          <w:p w14:paraId="3B4F9112" w14:textId="77777777" w:rsidR="005F7DB2" w:rsidRDefault="005F7DB2" w:rsidP="005F7DB2"/>
          <w:p w14:paraId="5F74C8DF" w14:textId="77777777" w:rsidR="005F7DB2" w:rsidRDefault="005F7DB2" w:rsidP="005F7DB2"/>
          <w:p w14:paraId="2A999BB4" w14:textId="77777777" w:rsidR="005F7DB2" w:rsidRDefault="005F7DB2" w:rsidP="005F7DB2"/>
          <w:p w14:paraId="5EB2BC95" w14:textId="77777777" w:rsidR="005F7DB2" w:rsidRDefault="005F7DB2" w:rsidP="005F7DB2"/>
          <w:p w14:paraId="51E1AC6B" w14:textId="61F71378" w:rsidR="005F7DB2" w:rsidRDefault="005F7DB2" w:rsidP="005F7DB2">
            <w:r>
              <w:t xml:space="preserve">Contamination </w:t>
            </w:r>
          </w:p>
        </w:tc>
        <w:tc>
          <w:tcPr>
            <w:tcW w:w="1597" w:type="pct"/>
          </w:tcPr>
          <w:p w14:paraId="59A05B7D" w14:textId="77777777" w:rsidR="005F7DB2" w:rsidRDefault="005F7DB2" w:rsidP="005F7DB2">
            <w:r>
              <w:t>Sensitivity of 97% (95% CI 82% - 100%); Specificity of 89% (95% CI 65% - 98%)</w:t>
            </w:r>
          </w:p>
          <w:p w14:paraId="009374D2" w14:textId="77777777" w:rsidR="005F7DB2" w:rsidRDefault="005F7DB2" w:rsidP="005F7DB2"/>
          <w:p w14:paraId="658BDDAB" w14:textId="77777777" w:rsidR="005F7DB2" w:rsidRDefault="005F7DB2" w:rsidP="005F7DB2"/>
          <w:p w14:paraId="0EDD305A" w14:textId="77777777" w:rsidR="005F7DB2" w:rsidRDefault="005F7DB2" w:rsidP="005F7DB2"/>
          <w:p w14:paraId="1DD4950A" w14:textId="77777777" w:rsidR="005F7DB2" w:rsidRDefault="005F7DB2" w:rsidP="005F7DB2"/>
          <w:p w14:paraId="77E2A359" w14:textId="3B5BC478" w:rsidR="005F7DB2" w:rsidRPr="007F0AAB" w:rsidRDefault="005F7DB2" w:rsidP="005F7DB2">
            <w:r>
              <w:t>Contamination: 5% (bladder stimulation) vs 8% (invasive)</w:t>
            </w:r>
          </w:p>
        </w:tc>
      </w:tr>
      <w:tr w:rsidR="005F7DB2" w14:paraId="749FADAD" w14:textId="77777777" w:rsidTr="00734972">
        <w:tc>
          <w:tcPr>
            <w:tcW w:w="413" w:type="pct"/>
          </w:tcPr>
          <w:p w14:paraId="771E6E28" w14:textId="6E22DC9A" w:rsidR="005F7DB2" w:rsidRDefault="005F7DB2" w:rsidP="005F7DB2">
            <w:r>
              <w:t xml:space="preserve">Herreros Fernandez et al 2013 </w:t>
            </w:r>
            <w:r>
              <w:fldChar w:fldCharType="begin"/>
            </w:r>
            <w:r w:rsidR="00D0596D">
              <w:instrText xml:space="preserve"> ADDIN EN.CITE &lt;EndNote&gt;&lt;Cite&gt;&lt;Author&gt;Herreros Fernández&lt;/Author&gt;&lt;Year&gt;2013&lt;/Year&gt;&lt;RecNum&gt;55&lt;/RecNum&gt;&lt;DisplayText&gt;&lt;style face="superscript"&gt;22&lt;/style&gt;&lt;/DisplayText&gt;&lt;record&gt;&lt;rec-number&gt;55&lt;/rec-number&gt;&lt;foreign-keys&gt;&lt;key app="EN" db-id="ref9zfa9pre5tretxe25wp2jzs0zps5x2eww" timestamp="1566895555"&gt;55&lt;/key&gt;&lt;/foreign-keys&gt;&lt;ref-type name="Journal Article"&gt;17&lt;/ref-type&gt;&lt;contributors&gt;&lt;authors&gt;&lt;author&gt;Herreros Fernández, M. L.&lt;/author&gt;&lt;author&gt;González Merino, N.&lt;/author&gt;&lt;author&gt;Tagarro García, A.&lt;/author&gt;&lt;author&gt;Pérez Seoane, B.&lt;/author&gt;&lt;author&gt;de la Serna Martínez, M.&lt;/author&gt;&lt;author&gt;Contreras Abad, M. T.&lt;/author&gt;&lt;author&gt;García-Pose, A.&lt;/author&gt;&lt;/authors&gt;&lt;/contributors&gt;&lt;titles&gt;&lt;title&gt;A new technique for fast and safe collection of urine in newborns&lt;/title&gt;&lt;secondary-title&gt;Archives of Disease in Childhood&lt;/secondary-title&gt;&lt;/titles&gt;&lt;periodical&gt;&lt;full-title&gt;Archives of Disease in Childhood&lt;/full-title&gt;&lt;/periodical&gt;&lt;pages&gt;27-29&lt;/pages&gt;&lt;volume&gt;98&lt;/volume&gt;&lt;number&gt;1&lt;/number&gt;&lt;dates&gt;&lt;year&gt;2013&lt;/year&gt;&lt;pub-dates&gt;&lt;date&gt;Jan 2013&lt;/date&gt;&lt;/pub-dates&gt;&lt;/dates&gt;&lt;publisher&gt;BMJ Publishing Group&lt;/publisher&gt;&lt;urls&gt;&lt;related-urls&gt;&lt;url&gt;&lt;style face="underline" font="default" size="100%"&gt;https://go.openathens.net/redirector/nhs?url=https%3A%2F%2Fadc.bmj.com%2Flookup%2Fdoi%2F10.1136%2Farchdischild-2012-301872&lt;/style&gt;&lt;/url&gt;&lt;url&gt;&lt;style face="underline" font="default" size="100%"&gt;http://gateway.proquest.com/openurl?ctx_ver=Z39.88-2004&amp;amp;res_id=xri:pqm&amp;amp;req_dat=xri:pqil:pq_clntid=48638&amp;amp;rft_val_fmt=ori/fmt:kev:mtx:journal&amp;amp;genre=article&amp;amp;issn=0003-9888&amp;amp;volume=98&amp;amp;issue=1&amp;amp;spage=27&lt;/style&gt;&lt;/url&gt;&lt;/related-urls&gt;&lt;/urls&gt;&lt;remote-database-provider&gt;Cinahl&lt;/remote-database-provider&gt;&lt;/record&gt;&lt;/Cite&gt;&lt;/EndNote&gt;</w:instrText>
            </w:r>
            <w:r>
              <w:fldChar w:fldCharType="separate"/>
            </w:r>
            <w:r w:rsidR="00D0596D" w:rsidRPr="00D0596D">
              <w:rPr>
                <w:noProof/>
                <w:vertAlign w:val="superscript"/>
              </w:rPr>
              <w:t>22</w:t>
            </w:r>
            <w:r>
              <w:fldChar w:fldCharType="end"/>
            </w:r>
          </w:p>
        </w:tc>
        <w:tc>
          <w:tcPr>
            <w:tcW w:w="1516" w:type="pct"/>
          </w:tcPr>
          <w:p w14:paraId="7B40EA47" w14:textId="7F7F1DD6" w:rsidR="005F7DB2" w:rsidRDefault="005F7DB2" w:rsidP="005F7DB2">
            <w:r>
              <w:t>Fed according to weight 25 min</w:t>
            </w:r>
            <w:r w:rsidR="00C87D7F">
              <w:t>ute</w:t>
            </w:r>
            <w:r>
              <w:t xml:space="preserve">s before stimulation performed (excluded poor feeding/dehydration). </w:t>
            </w:r>
            <w:r w:rsidRPr="00C65D4A">
              <w:t>Tapping in the suprapubic area at 100 taps/min for 30s. Light circular massage of the lumbar paravertebral zone in the lower back for 30s, repeat until success.</w:t>
            </w:r>
          </w:p>
        </w:tc>
        <w:tc>
          <w:tcPr>
            <w:tcW w:w="813" w:type="pct"/>
          </w:tcPr>
          <w:p w14:paraId="04688F12" w14:textId="62C4CE47" w:rsidR="005F7DB2" w:rsidRDefault="005F7DB2" w:rsidP="005F7DB2">
            <w:r w:rsidRPr="00C65D4A">
              <w:t>None</w:t>
            </w:r>
          </w:p>
        </w:tc>
        <w:tc>
          <w:tcPr>
            <w:tcW w:w="661" w:type="pct"/>
          </w:tcPr>
          <w:p w14:paraId="6574E24D" w14:textId="4169CFB4" w:rsidR="005F7DB2" w:rsidRDefault="005F7DB2" w:rsidP="005F7DB2">
            <w:r>
              <w:t>Voided &lt; 5 mins</w:t>
            </w:r>
          </w:p>
          <w:p w14:paraId="501A81DB" w14:textId="77777777" w:rsidR="005F7DB2" w:rsidRDefault="005F7DB2" w:rsidP="005F7DB2">
            <w:r>
              <w:t>Time taken</w:t>
            </w:r>
          </w:p>
          <w:p w14:paraId="30C479DE" w14:textId="77777777" w:rsidR="007B40D3" w:rsidRDefault="007B40D3" w:rsidP="005F7DB2"/>
          <w:p w14:paraId="23F49F41" w14:textId="6A2067B2" w:rsidR="005F7DB2" w:rsidRDefault="007B40D3" w:rsidP="005F7DB2">
            <w:r>
              <w:t>Adverse events</w:t>
            </w:r>
          </w:p>
        </w:tc>
        <w:tc>
          <w:tcPr>
            <w:tcW w:w="1597" w:type="pct"/>
          </w:tcPr>
          <w:p w14:paraId="7A8E3B47" w14:textId="77777777" w:rsidR="005F7DB2" w:rsidRDefault="005F7DB2" w:rsidP="005F7DB2">
            <w:r>
              <w:t>69/80 86%</w:t>
            </w:r>
          </w:p>
          <w:p w14:paraId="3D851B9D" w14:textId="77777777" w:rsidR="005F7DB2" w:rsidRDefault="005F7DB2" w:rsidP="005F7DB2">
            <w:r>
              <w:t>Mean 57s (SD 48.6)</w:t>
            </w:r>
          </w:p>
          <w:p w14:paraId="6E014137" w14:textId="77777777" w:rsidR="007B40D3" w:rsidRDefault="007B40D3" w:rsidP="005F7DB2"/>
          <w:p w14:paraId="36812396" w14:textId="7C83F956" w:rsidR="005F7DB2" w:rsidRPr="007F0AAB" w:rsidRDefault="005F7DB2" w:rsidP="005F7DB2">
            <w:r>
              <w:t>Controlled crying 100%</w:t>
            </w:r>
          </w:p>
        </w:tc>
      </w:tr>
      <w:tr w:rsidR="005F7DB2" w:rsidRPr="007F0AAB" w14:paraId="63426AF3" w14:textId="77777777" w:rsidTr="00734972">
        <w:tc>
          <w:tcPr>
            <w:tcW w:w="413" w:type="pct"/>
          </w:tcPr>
          <w:p w14:paraId="1DCBDD84" w14:textId="58DD6CE3" w:rsidR="005F7DB2" w:rsidRDefault="005F7DB2" w:rsidP="005F7DB2">
            <w:r>
              <w:t xml:space="preserve">Taylor et al, 1986 </w:t>
            </w:r>
            <w:r>
              <w:fldChar w:fldCharType="begin"/>
            </w:r>
            <w:r w:rsidR="00D0596D">
              <w:instrText xml:space="preserve"> ADDIN EN.CITE &lt;EndNote&gt;&lt;Cite&gt;&lt;Author&gt;Taylor MRH&lt;/Author&gt;&lt;Year&gt;1986&lt;/Year&gt;&lt;RecNum&gt;21&lt;/RecNum&gt;&lt;DisplayText&gt;&lt;style face="superscript"&gt;20&lt;/style&gt;&lt;/DisplayText&gt;&lt;record&gt;&lt;rec-number&gt;21&lt;/rec-number&gt;&lt;foreign-keys&gt;&lt;key app="EN" db-id="spxsrws0a5dtstet0e5p2vsqfvrsad0f2e52" timestamp="1531767794"&gt;21&lt;/key&gt;&lt;/foreign-keys&gt;&lt;ref-type name="Journal Article"&gt;17&lt;/ref-type&gt;&lt;contributors&gt;&lt;authors&gt;&lt;author&gt;Taylor MRH, Dillon M, Keane CT&lt;/author&gt;&lt;/authors&gt;&lt;/contributors&gt;&lt;titles&gt;&lt;title&gt;Reduction in mixed growth rates in urine by using a &amp;quot;finger-tap&amp;quot; method of collection&lt;/title&gt;&lt;secondary-title&gt;BMJ &lt;/secondary-title&gt;&lt;/titles&gt;&lt;periodical&gt;&lt;full-title&gt;BMJ&lt;/full-title&gt;&lt;/periodical&gt;&lt;pages&gt;990&lt;/pages&gt;&lt;volume&gt;292&lt;/volume&gt;&lt;dates&gt;&lt;year&gt;1986&lt;/year&gt;&lt;pub-dates&gt;&lt;date&gt;1986&lt;/date&gt;&lt;/pub-dates&gt;&lt;/dates&gt;&lt;urls&gt;&lt;/urls&gt;&lt;/record&gt;&lt;/Cite&gt;&lt;/EndNote&gt;</w:instrText>
            </w:r>
            <w:r>
              <w:fldChar w:fldCharType="separate"/>
            </w:r>
            <w:r w:rsidR="00D0596D" w:rsidRPr="00D0596D">
              <w:rPr>
                <w:noProof/>
                <w:vertAlign w:val="superscript"/>
              </w:rPr>
              <w:t>20</w:t>
            </w:r>
            <w:r>
              <w:fldChar w:fldCharType="end"/>
            </w:r>
          </w:p>
        </w:tc>
        <w:tc>
          <w:tcPr>
            <w:tcW w:w="1516" w:type="pct"/>
          </w:tcPr>
          <w:p w14:paraId="12A5726B" w14:textId="7AAD453B" w:rsidR="005F7DB2" w:rsidRDefault="005F7DB2" w:rsidP="005F7DB2">
            <w:r>
              <w:t>Finger tapping just above the pubis with two fingers, one hours after a feed</w:t>
            </w:r>
            <w:r w:rsidR="00515E20">
              <w:t xml:space="preserve">. </w:t>
            </w:r>
            <w:r>
              <w:t>One tap/second for one minute followed by one-minute rest until urine sample obtained. With or without genital washing prior to intervention</w:t>
            </w:r>
          </w:p>
        </w:tc>
        <w:tc>
          <w:tcPr>
            <w:tcW w:w="813" w:type="pct"/>
          </w:tcPr>
          <w:p w14:paraId="70233D6C" w14:textId="7B838C40" w:rsidR="005F7DB2" w:rsidRDefault="005F7DB2" w:rsidP="005F7DB2">
            <w:r>
              <w:t>Urine bag (Hollister U-bag) placed over the genitalia after washing with sterile water.</w:t>
            </w:r>
          </w:p>
        </w:tc>
        <w:tc>
          <w:tcPr>
            <w:tcW w:w="661" w:type="pct"/>
          </w:tcPr>
          <w:p w14:paraId="30FDCB8C" w14:textId="4DA60D04" w:rsidR="005F7DB2" w:rsidRDefault="005F7DB2" w:rsidP="005F7DB2">
            <w:r>
              <w:t xml:space="preserve">Contamination </w:t>
            </w:r>
          </w:p>
          <w:p w14:paraId="11FAA92A" w14:textId="518947BA" w:rsidR="005F7DB2" w:rsidRDefault="005F7DB2" w:rsidP="005F7DB2"/>
          <w:p w14:paraId="5A2FF1B9" w14:textId="77777777" w:rsidR="005F7DB2" w:rsidRDefault="005F7DB2" w:rsidP="005F7DB2"/>
          <w:p w14:paraId="328F6097" w14:textId="77777777" w:rsidR="005F7DB2" w:rsidRDefault="005F7DB2" w:rsidP="005F7DB2"/>
          <w:p w14:paraId="1376955A" w14:textId="47C02D1C" w:rsidR="005F7DB2" w:rsidRDefault="005F7DB2" w:rsidP="005F7DB2">
            <w:r>
              <w:t>Time taken</w:t>
            </w:r>
          </w:p>
        </w:tc>
        <w:tc>
          <w:tcPr>
            <w:tcW w:w="1597" w:type="pct"/>
          </w:tcPr>
          <w:p w14:paraId="474C48DB" w14:textId="77777777" w:rsidR="005F7DB2" w:rsidRDefault="005F7DB2" w:rsidP="005F7DB2">
            <w:r>
              <w:t>Bag with washing: 25/49 (51% contaminated)</w:t>
            </w:r>
          </w:p>
          <w:p w14:paraId="1CEF027B" w14:textId="183EE454" w:rsidR="005F7DB2" w:rsidRDefault="005F7DB2" w:rsidP="005F7DB2">
            <w:r>
              <w:t xml:space="preserve">Tap with washing: 4/52 (7.7% p&lt;0.001) </w:t>
            </w:r>
          </w:p>
          <w:p w14:paraId="7A563E63" w14:textId="77777777" w:rsidR="005F7DB2" w:rsidRDefault="005F7DB2" w:rsidP="005F7DB2">
            <w:r>
              <w:t>Tap, no washing : 7/53 (13.2% p&lt;0.001)</w:t>
            </w:r>
          </w:p>
          <w:p w14:paraId="035750B7" w14:textId="77777777" w:rsidR="005F7DB2" w:rsidRDefault="005F7DB2" w:rsidP="005F7DB2"/>
          <w:p w14:paraId="5493C503" w14:textId="7C5927C3" w:rsidR="005F7DB2" w:rsidRPr="007F0AAB" w:rsidRDefault="005F7DB2" w:rsidP="005F7DB2">
            <w:r>
              <w:t>Mean 5.5 mins (SD = 6.0)</w:t>
            </w:r>
          </w:p>
        </w:tc>
      </w:tr>
    </w:tbl>
    <w:p w14:paraId="48D18B75" w14:textId="18F35C21" w:rsidR="00C7044E" w:rsidRDefault="00C7044E" w:rsidP="00C7044E">
      <w:pPr>
        <w:ind w:hanging="993"/>
        <w:jc w:val="both"/>
      </w:pPr>
      <w:r>
        <w:tab/>
      </w:r>
    </w:p>
    <w:p w14:paraId="748E6488" w14:textId="77777777" w:rsidR="00C7044E" w:rsidRDefault="00C7044E" w:rsidP="00F04423">
      <w:pPr>
        <w:jc w:val="both"/>
      </w:pPr>
    </w:p>
    <w:p w14:paraId="279BF241" w14:textId="77777777" w:rsidR="00C7044E" w:rsidRDefault="00C7044E" w:rsidP="00F04423">
      <w:pPr>
        <w:jc w:val="both"/>
      </w:pPr>
    </w:p>
    <w:p w14:paraId="1AADE8C8" w14:textId="5E0A12DF" w:rsidR="00AB282B" w:rsidRPr="00622304" w:rsidRDefault="00AB282B" w:rsidP="00F04423">
      <w:pPr>
        <w:jc w:val="both"/>
        <w:sectPr w:rsidR="00AB282B" w:rsidRPr="00622304" w:rsidSect="00A474EF">
          <w:pgSz w:w="16838" w:h="11906" w:orient="landscape" w:code="9"/>
          <w:pgMar w:top="567" w:right="1440" w:bottom="1440" w:left="1440" w:header="709" w:footer="709" w:gutter="0"/>
          <w:cols w:space="708"/>
          <w:docGrid w:linePitch="360"/>
        </w:sectPr>
      </w:pPr>
    </w:p>
    <w:p w14:paraId="200AA436" w14:textId="003CC568" w:rsidR="00BF0478" w:rsidRDefault="00BF0478" w:rsidP="00BF0478">
      <w:pPr>
        <w:jc w:val="both"/>
        <w:rPr>
          <w:b/>
          <w:u w:val="single"/>
        </w:rPr>
      </w:pPr>
      <w:r w:rsidRPr="00BF0478">
        <w:rPr>
          <w:b/>
          <w:u w:val="single"/>
        </w:rPr>
        <w:lastRenderedPageBreak/>
        <w:t>DISCUSSION</w:t>
      </w:r>
    </w:p>
    <w:p w14:paraId="63624866" w14:textId="40990489" w:rsidR="00E308C4" w:rsidRDefault="00547F07" w:rsidP="00BF4B63">
      <w:pPr>
        <w:jc w:val="both"/>
      </w:pPr>
      <w:r>
        <w:t>This</w:t>
      </w:r>
      <w:r w:rsidR="00AA69F7">
        <w:t xml:space="preserve"> </w:t>
      </w:r>
      <w:r w:rsidR="00BF0478">
        <w:t xml:space="preserve">systematic review </w:t>
      </w:r>
      <w:r>
        <w:t xml:space="preserve">aimed </w:t>
      </w:r>
      <w:r w:rsidR="00BF0478">
        <w:t xml:space="preserve">to evaluate </w:t>
      </w:r>
      <w:r>
        <w:t xml:space="preserve">the evidence </w:t>
      </w:r>
      <w:r w:rsidR="00B52151">
        <w:t>for</w:t>
      </w:r>
      <w:r>
        <w:t xml:space="preserve"> </w:t>
      </w:r>
      <w:r w:rsidR="00BF0478">
        <w:t xml:space="preserve">non-invasive bladder stimulation techniques in non-toilet trained children. </w:t>
      </w:r>
      <w:r w:rsidR="00535849">
        <w:t>The 1</w:t>
      </w:r>
      <w:r w:rsidR="004F4BF6">
        <w:t>1</w:t>
      </w:r>
      <w:r w:rsidR="00535849">
        <w:t xml:space="preserve"> studies identified in this review included over 1</w:t>
      </w:r>
      <w:r w:rsidR="002B299C">
        <w:t>2</w:t>
      </w:r>
      <w:r w:rsidR="00535849">
        <w:t xml:space="preserve">00 patients with a wide age range </w:t>
      </w:r>
      <w:r w:rsidR="00BF4B63">
        <w:t xml:space="preserve">performed within </w:t>
      </w:r>
      <w:r w:rsidR="00820300">
        <w:t xml:space="preserve">a variety of </w:t>
      </w:r>
      <w:r w:rsidR="00BF4B63">
        <w:t>hospital setting</w:t>
      </w:r>
      <w:r w:rsidR="00820300">
        <w:t>s</w:t>
      </w:r>
      <w:r w:rsidR="00201FFF">
        <w:t>.</w:t>
      </w:r>
    </w:p>
    <w:p w14:paraId="4569C19F" w14:textId="3174C11F" w:rsidR="00893D6E" w:rsidRDefault="00547F07" w:rsidP="00BF4B63">
      <w:pPr>
        <w:jc w:val="both"/>
      </w:pPr>
      <w:r>
        <w:t>A non-invasive bladder stimulation technique was initially described in 1985,</w:t>
      </w:r>
      <w:r>
        <w:fldChar w:fldCharType="begin"/>
      </w:r>
      <w:r w:rsidR="00D0596D">
        <w:instrText xml:space="preserve"> ADDIN EN.CITE &lt;EndNote&gt;&lt;Cite&gt;&lt;Author&gt;al&lt;/Author&gt;&lt;Year&gt;1985&lt;/Year&gt;&lt;RecNum&gt;1467&lt;/RecNum&gt;&lt;DisplayText&gt;&lt;style face="superscript"&gt;16&lt;/style&gt;&lt;/DisplayText&gt;&lt;record&gt;&lt;rec-number&gt;1467&lt;/rec-number&gt;&lt;foreign-keys&gt;&lt;key app="EN" db-id="ref9zfa9pre5tretxe25wp2jzs0zps5x2eww" timestamp="1568404442"&gt;1467&lt;/key&gt;&lt;/foreign-keys&gt;&lt;ref-type name="Journal Article"&gt;17&lt;/ref-type&gt;&lt;contributors&gt;&lt;authors&gt;&lt;author&gt;Broomhall J et al&lt;/author&gt;&lt;/authors&gt;&lt;/contributors&gt;&lt;titles&gt;&lt;title&gt;A reliable, non-invasive technique for obtaining urine samples from babies&lt;/title&gt;&lt;secondary-title&gt;British medical journal&lt;/secondary-title&gt;&lt;/titles&gt;&lt;periodical&gt;&lt;full-title&gt;British medical journal&lt;/full-title&gt;&lt;/periodical&gt;&lt;pages&gt;990&lt;/pages&gt;&lt;volume&gt;290&lt;/volume&gt;&lt;number&gt;30&lt;/number&gt;&lt;dates&gt;&lt;year&gt;1985&lt;/year&gt;&lt;pub-dates&gt;&lt;date&gt; 5 January 1985&lt;/date&gt;&lt;/pub-dates&gt;&lt;/dates&gt;&lt;urls&gt;&lt;/urls&gt;&lt;/record&gt;&lt;/Cite&gt;&lt;/EndNote&gt;</w:instrText>
      </w:r>
      <w:r>
        <w:fldChar w:fldCharType="separate"/>
      </w:r>
      <w:r w:rsidR="00D0596D" w:rsidRPr="00D0596D">
        <w:rPr>
          <w:noProof/>
          <w:vertAlign w:val="superscript"/>
        </w:rPr>
        <w:t>16</w:t>
      </w:r>
      <w:r>
        <w:fldChar w:fldCharType="end"/>
      </w:r>
      <w:r>
        <w:t xml:space="preserve"> but o</w:t>
      </w:r>
      <w:r w:rsidR="00E308C4">
        <w:t>nly three RCTs  were located</w:t>
      </w:r>
      <w:r>
        <w:t xml:space="preserve"> in this review</w:t>
      </w:r>
      <w:r w:rsidR="00E308C4">
        <w:t xml:space="preserve"> and each of these assessed a different </w:t>
      </w:r>
      <w:r w:rsidR="00DB32A7">
        <w:t>intervention</w:t>
      </w:r>
      <w:r w:rsidR="00E308C4">
        <w:t>. The most r</w:t>
      </w:r>
      <w:r w:rsidR="00E62F8C">
        <w:t>ecent</w:t>
      </w:r>
      <w:r w:rsidR="00E308C4">
        <w:t xml:space="preserve"> </w:t>
      </w:r>
      <w:r w:rsidR="00C87D7F">
        <w:t>and rigorous</w:t>
      </w:r>
      <w:r w:rsidR="00E35E76">
        <w:t xml:space="preserve"> of</w:t>
      </w:r>
      <w:r w:rsidR="00E308C4">
        <w:t xml:space="preserve"> these indicated some success in stimulating voiding in less than 5 minutes with a non-invasive technique (rubbing with saline soaked gauze)</w:t>
      </w:r>
      <w:r w:rsidR="00C87D7F">
        <w:t>, the evidence for this intervention being graded moderate</w:t>
      </w:r>
      <w:r w:rsidR="00E308C4">
        <w:t>. A second technique which involved tapping and massage and which has undergone the most frequent investigation in various preliminary studies</w:t>
      </w:r>
      <w:r w:rsidR="00C87D7F">
        <w:t xml:space="preserve"> and an RCT</w:t>
      </w:r>
      <w:r w:rsidR="00E308C4">
        <w:t xml:space="preserve"> also appeared to be effective </w:t>
      </w:r>
      <w:r w:rsidR="00C87D7F">
        <w:t>with the evidence for this intervention graded low</w:t>
      </w:r>
      <w:r w:rsidR="00E308C4">
        <w:t>.</w:t>
      </w:r>
    </w:p>
    <w:p w14:paraId="76312E3B" w14:textId="49541DB0" w:rsidR="001F3D8A" w:rsidRDefault="00893D6E" w:rsidP="00BF4B63">
      <w:pPr>
        <w:jc w:val="both"/>
      </w:pPr>
      <w:r>
        <w:t>T</w:t>
      </w:r>
      <w:r w:rsidR="00E308C4">
        <w:t>hus, t</w:t>
      </w:r>
      <w:r>
        <w:t>h</w:t>
      </w:r>
      <w:r w:rsidR="00605CEA">
        <w:t>is</w:t>
      </w:r>
      <w:r>
        <w:t xml:space="preserve"> rev</w:t>
      </w:r>
      <w:r w:rsidR="00201FFF">
        <w:t>iew indicates t</w:t>
      </w:r>
      <w:r>
        <w:t xml:space="preserve">hat </w:t>
      </w:r>
      <w:r w:rsidR="00937891">
        <w:t>although the evidence base is limited, bladder stimulation techniques appear to moderately improve the success of non-invasive urine collection in non-toilet trained children</w:t>
      </w:r>
      <w:r w:rsidR="005939E1">
        <w:t>. This would be clinically significant</w:t>
      </w:r>
      <w:r w:rsidR="00605CEA">
        <w:t xml:space="preserve"> </w:t>
      </w:r>
      <w:r w:rsidR="005939E1">
        <w:t>if it could be replicated in clinical environments</w:t>
      </w:r>
      <w:r w:rsidR="00E308C4">
        <w:t xml:space="preserve"> and further confirmation of findings is required</w:t>
      </w:r>
      <w:r w:rsidR="005939E1">
        <w:t>.</w:t>
      </w:r>
      <w:r w:rsidR="00080BAE">
        <w:t xml:space="preserve"> There was a lack of evidence to support the reduction in contamination rates using bladder stimulation techniques</w:t>
      </w:r>
      <w:r w:rsidR="00C87D7F">
        <w:t xml:space="preserve"> compared with other techniques</w:t>
      </w:r>
      <w:r w:rsidR="00080BAE">
        <w:t xml:space="preserve">. As this is a clinically important outcome, further investigation would be important to support the acceptance of these techniques within clinical </w:t>
      </w:r>
      <w:r w:rsidR="001E69DD">
        <w:t>settings</w:t>
      </w:r>
      <w:r w:rsidR="00080BAE">
        <w:t>.</w:t>
      </w:r>
      <w:r w:rsidR="005939E1">
        <w:t xml:space="preserve"> </w:t>
      </w:r>
    </w:p>
    <w:p w14:paraId="4E520763" w14:textId="2C75E077" w:rsidR="00BA26C9" w:rsidRDefault="00BA26C9" w:rsidP="00BA26C9">
      <w:pPr>
        <w:jc w:val="both"/>
        <w:rPr>
          <w:bCs/>
          <w:iCs/>
        </w:rPr>
      </w:pPr>
      <w:r>
        <w:rPr>
          <w:bCs/>
          <w:iCs/>
        </w:rPr>
        <w:t>Choice of technique is likely to be affected by the minimum number of personnel required in Emergency and Acute care settings. Interventions requiring more than two operators are likely to reduce the generalisability and applicability irrespective of their clinical effectiveness owing to the resource and time implications of utilising multiple members of staff. It is possible that some of these issues could be mitigated by teaching parents and caregivers to deliver the interventions utilising videos and written resources.</w:t>
      </w:r>
      <w:r w:rsidR="00080BAE">
        <w:rPr>
          <w:bCs/>
          <w:iCs/>
        </w:rPr>
        <w:t xml:space="preserve"> Nevertheless, interventions requiring a child to be held suspended would be technically challenging with increasing age and weight of the child;</w:t>
      </w:r>
      <w:r w:rsidR="008359C1">
        <w:rPr>
          <w:bCs/>
          <w:iCs/>
        </w:rPr>
        <w:t xml:space="preserve"> as was demonstrated by Valleix-Leclerc.</w:t>
      </w:r>
      <w:r w:rsidR="00AA69F7">
        <w:rPr>
          <w:bCs/>
          <w:iCs/>
          <w:vertAlign w:val="superscript"/>
        </w:rPr>
        <w:t>2</w:t>
      </w:r>
      <w:r w:rsidR="00C87D7F">
        <w:rPr>
          <w:bCs/>
          <w:iCs/>
          <w:vertAlign w:val="superscript"/>
        </w:rPr>
        <w:t>5</w:t>
      </w:r>
      <w:r w:rsidR="00080BAE">
        <w:rPr>
          <w:bCs/>
          <w:iCs/>
        </w:rPr>
        <w:t xml:space="preserve"> </w:t>
      </w:r>
      <w:r w:rsidR="008359C1">
        <w:rPr>
          <w:bCs/>
          <w:iCs/>
        </w:rPr>
        <w:t xml:space="preserve">This would significantly </w:t>
      </w:r>
      <w:r w:rsidR="00080BAE">
        <w:rPr>
          <w:bCs/>
          <w:iCs/>
        </w:rPr>
        <w:t>limit their use in th</w:t>
      </w:r>
      <w:r w:rsidR="008359C1">
        <w:rPr>
          <w:bCs/>
          <w:iCs/>
        </w:rPr>
        <w:t>e older and heavier</w:t>
      </w:r>
      <w:r w:rsidR="00080BAE">
        <w:rPr>
          <w:bCs/>
          <w:iCs/>
        </w:rPr>
        <w:t xml:space="preserve"> population.</w:t>
      </w:r>
    </w:p>
    <w:p w14:paraId="5EAC13DC" w14:textId="6FEEC4A2" w:rsidR="00BF4B63" w:rsidRDefault="00080BAE" w:rsidP="00BF4B63">
      <w:pPr>
        <w:jc w:val="both"/>
      </w:pPr>
      <w:r>
        <w:t>The techniques appear to be safe but are likely to cause mild distress to children whilst being performed</w:t>
      </w:r>
      <w:r w:rsidR="00BA219B">
        <w:t>.</w:t>
      </w:r>
      <w:r w:rsidR="00AA69F7">
        <w:t xml:space="preserve"> </w:t>
      </w:r>
      <w:r w:rsidR="0013317E">
        <w:t>Thus,</w:t>
      </w:r>
      <w:r>
        <w:t xml:space="preserve"> further exploration of acceptability to parents and </w:t>
      </w:r>
      <w:r w:rsidR="00DB32A7">
        <w:t>caregivers</w:t>
      </w:r>
      <w:r>
        <w:t xml:space="preserve"> is also important, particularly if they will be actively involved in delivery of intervention</w:t>
      </w:r>
      <w:r w:rsidR="00A125B4">
        <w:t>s</w:t>
      </w:r>
      <w:r>
        <w:t xml:space="preserve">. </w:t>
      </w:r>
      <w:r w:rsidR="00BF4B63">
        <w:t>Caregiver</w:t>
      </w:r>
      <w:r w:rsidR="00951B0F">
        <w:t xml:space="preserve"> and clinician</w:t>
      </w:r>
      <w:r w:rsidR="00BF4B63">
        <w:t xml:space="preserve"> satisfaction was</w:t>
      </w:r>
      <w:r w:rsidR="000A6A9A">
        <w:t xml:space="preserve"> high</w:t>
      </w:r>
      <w:r w:rsidR="00937891">
        <w:t xml:space="preserve"> in the technique involving </w:t>
      </w:r>
      <w:r w:rsidR="00937891" w:rsidRPr="00937891">
        <w:rPr>
          <w:bCs/>
          <w:iCs/>
        </w:rPr>
        <w:t>rubbing the suprapubic region with saline soaked gauze</w:t>
      </w:r>
      <w:r w:rsidR="00351BE1">
        <w:t xml:space="preserve"> </w:t>
      </w:r>
      <w:r w:rsidR="004F4BF6">
        <w:t>method but</w:t>
      </w:r>
      <w:r w:rsidR="00351BE1">
        <w:t xml:space="preserve"> </w:t>
      </w:r>
      <w:r w:rsidR="004F4BF6">
        <w:t xml:space="preserve">was </w:t>
      </w:r>
      <w:r w:rsidR="00351BE1">
        <w:t>not assessed for other methods</w:t>
      </w:r>
      <w:r w:rsidR="00AD3F63">
        <w:t xml:space="preserve">. </w:t>
      </w:r>
      <w:r w:rsidR="009937D5">
        <w:t>In the majority of studies</w:t>
      </w:r>
      <w:r w:rsidR="00C87D7F">
        <w:t>,</w:t>
      </w:r>
      <w:r w:rsidR="009937D5">
        <w:t xml:space="preserve"> children were held by members of the research team and bladder stimulation was delivered by trained personnel. It is uncle</w:t>
      </w:r>
      <w:r w:rsidR="00201FFF">
        <w:t>ar</w:t>
      </w:r>
      <w:r w:rsidR="009937D5">
        <w:t xml:space="preserve"> whether involvement of caregivers may </w:t>
      </w:r>
      <w:r w:rsidR="00823CD5">
        <w:t>affect</w:t>
      </w:r>
      <w:r w:rsidR="009937D5">
        <w:t xml:space="preserve"> the success and acceptability</w:t>
      </w:r>
      <w:r w:rsidR="00794901">
        <w:t xml:space="preserve"> of the procedure</w:t>
      </w:r>
      <w:r w:rsidR="00201FFF">
        <w:t xml:space="preserve"> and it was not possible to ascertain caregiver or clinician preference for the different stimulation methods reviewed.</w:t>
      </w:r>
      <w:r w:rsidR="00BF4B63">
        <w:t xml:space="preserve"> </w:t>
      </w:r>
    </w:p>
    <w:p w14:paraId="23EB5757" w14:textId="23C42991" w:rsidR="00BD0E07" w:rsidRDefault="00080BAE" w:rsidP="00BF0478">
      <w:pPr>
        <w:jc w:val="both"/>
      </w:pPr>
      <w:r>
        <w:t>While the non-RCT evidence cannot be consider</w:t>
      </w:r>
      <w:r w:rsidR="00C87D7F">
        <w:t>ed</w:t>
      </w:r>
      <w:r>
        <w:t xml:space="preserve"> rigorous evidence, analysis of these studies has provided further information as to feasibility of the</w:t>
      </w:r>
      <w:r w:rsidR="00A125B4">
        <w:t>se</w:t>
      </w:r>
      <w:r>
        <w:t xml:space="preserve"> techniques. They</w:t>
      </w:r>
      <w:r w:rsidR="00A125B4">
        <w:t xml:space="preserve"> </w:t>
      </w:r>
      <w:r>
        <w:t xml:space="preserve">also indicate that the </w:t>
      </w:r>
      <w:r w:rsidR="0014667C">
        <w:t>proportion of infants voiding with</w:t>
      </w:r>
      <w:r w:rsidR="00BB1677">
        <w:t>in</w:t>
      </w:r>
      <w:r w:rsidR="0014667C">
        <w:t xml:space="preserve"> 5 minutes </w:t>
      </w:r>
      <w:r>
        <w:t>is</w:t>
      </w:r>
      <w:r w:rsidR="00AA69F7">
        <w:t xml:space="preserve"> </w:t>
      </w:r>
      <w:r w:rsidR="0014667C">
        <w:t>highly variable</w:t>
      </w:r>
      <w:r w:rsidR="00BA219B">
        <w:t>.</w:t>
      </w:r>
      <w:r w:rsidR="00AA69F7">
        <w:t xml:space="preserve"> </w:t>
      </w:r>
      <w:r w:rsidR="00BA219B">
        <w:t>T</w:t>
      </w:r>
      <w:r w:rsidR="0014667C">
        <w:t xml:space="preserve">he reasons for this are </w:t>
      </w:r>
      <w:r>
        <w:t>not completely clear</w:t>
      </w:r>
      <w:r w:rsidR="0014667C">
        <w:t xml:space="preserve"> but </w:t>
      </w:r>
      <w:r w:rsidR="00C645E6">
        <w:t>are likely to relate to age</w:t>
      </w:r>
      <w:r w:rsidR="00420DC5">
        <w:t xml:space="preserve"> and weight</w:t>
      </w:r>
      <w:r w:rsidR="00C645E6">
        <w:t xml:space="preserve"> of participants</w:t>
      </w:r>
      <w:r w:rsidR="000A56B8">
        <w:t>,</w:t>
      </w:r>
      <w:r w:rsidR="00C645E6">
        <w:t xml:space="preserve"> with </w:t>
      </w:r>
      <w:r w:rsidR="000A56B8">
        <w:t xml:space="preserve">greater </w:t>
      </w:r>
      <w:r w:rsidR="00C645E6">
        <w:t>success in those of a younger age</w:t>
      </w:r>
      <w:r w:rsidR="00420DC5">
        <w:t xml:space="preserve"> and lower weight</w:t>
      </w:r>
      <w:r w:rsidR="00C645E6">
        <w:t xml:space="preserve"> in whom triggering of newborn voiding reflexes is more </w:t>
      </w:r>
      <w:r w:rsidR="00C645E6">
        <w:lastRenderedPageBreak/>
        <w:t>effective. Exclusion of participants with poor oral intake and co-interventions that include feeding prior to attempt stimulation method will also have increased success rates in some studies</w:t>
      </w:r>
      <w:r w:rsidR="00DA41D5">
        <w:t xml:space="preserve">. These factors would, however, </w:t>
      </w:r>
      <w:r w:rsidR="00C645E6">
        <w:t xml:space="preserve">limit the generalisability </w:t>
      </w:r>
      <w:r w:rsidR="00DA41D5">
        <w:t>in the</w:t>
      </w:r>
      <w:r w:rsidR="00C645E6">
        <w:t xml:space="preserve"> Emergency Department setting when vomiting and decreased oral fluid intake are frequently seen. </w:t>
      </w:r>
      <w:r w:rsidR="00B52151">
        <w:t>Reason</w:t>
      </w:r>
      <w:r w:rsidR="00DA41D5">
        <w:t>s</w:t>
      </w:r>
      <w:r w:rsidR="00B52151">
        <w:t xml:space="preserve"> for urine specimen collection w</w:t>
      </w:r>
      <w:r w:rsidR="00DA41D5">
        <w:t>ere</w:t>
      </w:r>
      <w:r w:rsidR="00B52151">
        <w:t xml:space="preserve"> also highly variable with exclusion of </w:t>
      </w:r>
      <w:r w:rsidR="00DA41D5">
        <w:t>u</w:t>
      </w:r>
      <w:r w:rsidR="00B52151">
        <w:t xml:space="preserve">rinary </w:t>
      </w:r>
      <w:r w:rsidR="00DA41D5">
        <w:t>t</w:t>
      </w:r>
      <w:r w:rsidR="00B52151">
        <w:t xml:space="preserve">ract </w:t>
      </w:r>
      <w:r w:rsidR="00DA41D5">
        <w:t>i</w:t>
      </w:r>
      <w:r w:rsidR="00B52151">
        <w:t>nfections being the main reason in those studies conducted in the Emergency setting and hyperbilirubinaemia being the predominant reason for those studies conducted on Neonatal Intensive Care Units. These factors significantly limit the ability to apply the findings of these studies outside of the care environments</w:t>
      </w:r>
      <w:r w:rsidR="00DA41D5">
        <w:t xml:space="preserve"> or patient groups in which</w:t>
      </w:r>
      <w:r w:rsidR="00B52151">
        <w:t xml:space="preserve"> they were </w:t>
      </w:r>
      <w:r w:rsidR="00DA41D5">
        <w:t>carried out</w:t>
      </w:r>
      <w:r w:rsidR="00B52151">
        <w:t>.</w:t>
      </w:r>
      <w:r w:rsidR="00BD0E07" w:rsidRPr="00BD0E07">
        <w:t xml:space="preserve"> </w:t>
      </w:r>
    </w:p>
    <w:p w14:paraId="76CB3B75" w14:textId="7D68C67F" w:rsidR="00B06AFC" w:rsidRDefault="00403057" w:rsidP="00F04423">
      <w:pPr>
        <w:jc w:val="both"/>
      </w:pPr>
      <w:r w:rsidRPr="00932081">
        <w:t xml:space="preserve">Based on our review, we are not able to conclude </w:t>
      </w:r>
      <w:r w:rsidR="00E6081C">
        <w:t xml:space="preserve">which technique was superior </w:t>
      </w:r>
      <w:r w:rsidRPr="00932081">
        <w:t xml:space="preserve">as a randomised </w:t>
      </w:r>
      <w:r w:rsidR="00080BAE">
        <w:t xml:space="preserve">superiority </w:t>
      </w:r>
      <w:r w:rsidRPr="00932081">
        <w:t>trial has not been undertaken</w:t>
      </w:r>
      <w:r>
        <w:t xml:space="preserve">. </w:t>
      </w:r>
      <w:r w:rsidR="00201FFF">
        <w:t xml:space="preserve"> </w:t>
      </w:r>
      <w:r w:rsidR="00514D4D">
        <w:t xml:space="preserve">Six relevant studies were identified through the clinicaltrials.gov website. Three of these are currently recruiting, one is not yet recruiting and two have been completed but not published. </w:t>
      </w:r>
      <w:r w:rsidR="000B6196">
        <w:t>T</w:t>
      </w:r>
      <w:r w:rsidR="00C87D7F">
        <w:t>wo</w:t>
      </w:r>
      <w:r w:rsidR="000B6196">
        <w:t xml:space="preserve"> further studies were located only as conference abstracts. </w:t>
      </w:r>
      <w:r w:rsidR="00C87D7F">
        <w:t xml:space="preserve">The results of ongoing trials should add to the evidence base. </w:t>
      </w:r>
    </w:p>
    <w:p w14:paraId="33EEEA14" w14:textId="1713041C" w:rsidR="00201FFF" w:rsidRPr="00EE1AFD" w:rsidRDefault="00080BAE" w:rsidP="00201FFF">
      <w:pPr>
        <w:jc w:val="both"/>
      </w:pPr>
      <w:r>
        <w:t>Further exploration of the acceptability and feasibility of the techniques available should be followed by a</w:t>
      </w:r>
      <w:r w:rsidR="00201FFF">
        <w:t>n adequately powered, multi-centred</w:t>
      </w:r>
      <w:r w:rsidR="00DF5541">
        <w:t xml:space="preserve"> RCT</w:t>
      </w:r>
      <w:r>
        <w:t>. This would focus on</w:t>
      </w:r>
      <w:r w:rsidR="00DF5541">
        <w:t xml:space="preserve"> </w:t>
      </w:r>
      <w:r w:rsidR="00201FFF">
        <w:t>investigating the success of voiding</w:t>
      </w:r>
      <w:r w:rsidR="00C645E6">
        <w:t xml:space="preserve"> (within 5 minutes to allow for standardised comparison to existing studies)</w:t>
      </w:r>
      <w:r w:rsidR="00201FFF">
        <w:t>, contamination rates</w:t>
      </w:r>
      <w:r w:rsidR="00C87D7F">
        <w:t>, adverse events</w:t>
      </w:r>
      <w:r w:rsidR="00201FFF">
        <w:t xml:space="preserve"> and acceptability of the techniques</w:t>
      </w:r>
      <w:r w:rsidR="008F0506">
        <w:t xml:space="preserve"> </w:t>
      </w:r>
      <w:r w:rsidR="00201FFF">
        <w:t xml:space="preserve">compared to standard clinical practice to provide recommendations on which method is most effective and in which patient group. </w:t>
      </w:r>
    </w:p>
    <w:p w14:paraId="728A0501" w14:textId="77777777" w:rsidR="00201FFF" w:rsidRPr="00E422F4" w:rsidRDefault="00201FFF" w:rsidP="00F04423">
      <w:pPr>
        <w:jc w:val="both"/>
      </w:pPr>
    </w:p>
    <w:p w14:paraId="50CD4F65" w14:textId="3D985309" w:rsidR="00E118BB" w:rsidRDefault="00E118BB" w:rsidP="00F04423">
      <w:pPr>
        <w:jc w:val="both"/>
      </w:pPr>
      <w:r w:rsidRPr="00E118BB">
        <w:rPr>
          <w:b/>
          <w:u w:val="single"/>
        </w:rPr>
        <w:t>Limitations of the review</w:t>
      </w:r>
    </w:p>
    <w:p w14:paraId="6B19EC38" w14:textId="7F064E92" w:rsidR="00E118BB" w:rsidRDefault="00E118BB" w:rsidP="00F04423">
      <w:pPr>
        <w:jc w:val="both"/>
      </w:pPr>
      <w:r>
        <w:t xml:space="preserve"> </w:t>
      </w:r>
      <w:r w:rsidR="00467014">
        <w:t xml:space="preserve">It is possible that, </w:t>
      </w:r>
      <w:r>
        <w:t xml:space="preserve">owing to the variability </w:t>
      </w:r>
      <w:r w:rsidR="00A51591">
        <w:t>with</w:t>
      </w:r>
      <w:r>
        <w:t xml:space="preserve"> which the interventions of interest are described</w:t>
      </w:r>
      <w:r w:rsidR="00467014">
        <w:t>,</w:t>
      </w:r>
      <w:r>
        <w:t xml:space="preserve"> relevant studies may have been missed.</w:t>
      </w:r>
      <w:r w:rsidR="00467014">
        <w:t xml:space="preserve"> It is therefore possible that other published data may affect the conclusions drawn from this review.</w:t>
      </w:r>
    </w:p>
    <w:p w14:paraId="1EEF8948" w14:textId="487D62BE" w:rsidR="00E118BB" w:rsidRDefault="00D26388" w:rsidP="00F04423">
      <w:pPr>
        <w:jc w:val="both"/>
      </w:pPr>
      <w:r>
        <w:t>The small number of studies found and the heterogeneity in the interventions and the outcomes measured mean that it is extremely difficult to provide definitive conclusions on the evidence found.</w:t>
      </w:r>
    </w:p>
    <w:p w14:paraId="06C118FA" w14:textId="0EE7B953" w:rsidR="00BF0478" w:rsidRDefault="00BF0478" w:rsidP="00F04423">
      <w:pPr>
        <w:jc w:val="both"/>
      </w:pPr>
      <w:r>
        <w:rPr>
          <w:b/>
          <w:u w:val="single"/>
        </w:rPr>
        <w:t>CONCLUSION</w:t>
      </w:r>
    </w:p>
    <w:p w14:paraId="66844901" w14:textId="0D51211E" w:rsidR="00BF0478" w:rsidRDefault="00BF0478" w:rsidP="00F04423">
      <w:pPr>
        <w:jc w:val="both"/>
      </w:pPr>
      <w:r>
        <w:t xml:space="preserve">The bladder stimulation techniques evaluated appear to offer some hope in the long-standing challenge of obtaining urine samples for clinical evaluation in non-toilet trained children. Based on the studies </w:t>
      </w:r>
      <w:r w:rsidR="00A3499B">
        <w:t>i</w:t>
      </w:r>
      <w:r w:rsidR="00467014">
        <w:t>ncluded</w:t>
      </w:r>
      <w:r w:rsidR="00B20911">
        <w:t xml:space="preserve"> in this review</w:t>
      </w:r>
      <w:r w:rsidR="00A3499B">
        <w:t>,</w:t>
      </w:r>
      <w:r>
        <w:t xml:space="preserve"> it is not possible </w:t>
      </w:r>
      <w:r w:rsidR="00B20911">
        <w:t>to offer a definitive recommendation of any of the techniques evaluated. The highest quality evidence currently is provided by the</w:t>
      </w:r>
      <w:r w:rsidR="00C33072">
        <w:t xml:space="preserve"> study by Kaufman et al</w:t>
      </w:r>
      <w:r w:rsidR="00B20911">
        <w:t xml:space="preserve"> </w:t>
      </w:r>
      <w:r w:rsidR="00C33072">
        <w:t>(</w:t>
      </w:r>
      <w:r w:rsidR="00B20911">
        <w:t>“Quick-Wee” method</w:t>
      </w:r>
      <w:r w:rsidR="00C33072">
        <w:t>)</w:t>
      </w:r>
      <w:r w:rsidR="00C87D7F">
        <w:rPr>
          <w:vertAlign w:val="superscript"/>
        </w:rPr>
        <w:t>19</w:t>
      </w:r>
      <w:r w:rsidR="00B20911">
        <w:t xml:space="preserve"> but is based on a single centre study and has not been further validated</w:t>
      </w:r>
      <w:r w:rsidR="00F53334">
        <w:t xml:space="preserve"> making generalisability difficult to assess</w:t>
      </w:r>
      <w:r w:rsidR="00A3499B">
        <w:t>.</w:t>
      </w:r>
    </w:p>
    <w:p w14:paraId="53070CED" w14:textId="3793F84A" w:rsidR="0070121E" w:rsidRDefault="00B20911" w:rsidP="00F04423">
      <w:pPr>
        <w:jc w:val="both"/>
      </w:pPr>
      <w:r>
        <w:t>There remains the need for a multicentre</w:t>
      </w:r>
      <w:r w:rsidR="00A3499B">
        <w:t>,</w:t>
      </w:r>
      <w:r>
        <w:t xml:space="preserve"> </w:t>
      </w:r>
      <w:r w:rsidR="00A3499B">
        <w:t>RCT</w:t>
      </w:r>
      <w:r>
        <w:t xml:space="preserve"> to evaluate the variety of techniques available which should </w:t>
      </w:r>
      <w:r w:rsidR="00A3499B">
        <w:t xml:space="preserve">assess </w:t>
      </w:r>
      <w:r>
        <w:t>reduction in time to successful voiding, cost effectiveness</w:t>
      </w:r>
      <w:r w:rsidR="00F53334">
        <w:t xml:space="preserve"> and </w:t>
      </w:r>
      <w:r>
        <w:t>contamination rates</w:t>
      </w:r>
      <w:r w:rsidR="00F53334">
        <w:t xml:space="preserve">. Planned a priori subgroup analysis </w:t>
      </w:r>
      <w:r w:rsidR="00643DE5">
        <w:t xml:space="preserve">should </w:t>
      </w:r>
      <w:r w:rsidR="00F53334">
        <w:t xml:space="preserve">include whether gender, age of participants and personnel involved in delivering the </w:t>
      </w:r>
      <w:r w:rsidR="00643DE5">
        <w:t xml:space="preserve">intervention </w:t>
      </w:r>
      <w:r w:rsidR="00F53334">
        <w:t xml:space="preserve">(caregivers or health care practitioners) </w:t>
      </w:r>
      <w:r w:rsidR="00A3499B">
        <w:t>a</w:t>
      </w:r>
      <w:r w:rsidR="00F53334">
        <w:t>ffect success</w:t>
      </w:r>
      <w:r w:rsidR="00467014">
        <w:t>. A</w:t>
      </w:r>
      <w:r w:rsidR="0070121E">
        <w:t>n</w:t>
      </w:r>
      <w:r w:rsidR="00467014">
        <w:t xml:space="preserve"> investigation of the acceptability of these various techniques to parents and caregivers is also crucial</w:t>
      </w:r>
      <w:r w:rsidR="0070121E">
        <w:t xml:space="preserve">, a qualitative study is being undertaken by the authors to </w:t>
      </w:r>
      <w:r w:rsidR="00C87D7F">
        <w:t>investigate this aspect</w:t>
      </w:r>
      <w:r w:rsidR="0070121E">
        <w:t>.</w:t>
      </w:r>
    </w:p>
    <w:p w14:paraId="5FB84827" w14:textId="2B451331" w:rsidR="004E312C" w:rsidRPr="002C5EEE" w:rsidRDefault="00EB4E1E" w:rsidP="00EE1AFD">
      <w:pPr>
        <w:rPr>
          <w:b/>
          <w:u w:val="single"/>
        </w:rPr>
      </w:pPr>
      <w:r w:rsidRPr="002C5EEE">
        <w:rPr>
          <w:b/>
          <w:u w:val="single"/>
        </w:rPr>
        <w:lastRenderedPageBreak/>
        <w:t>ACKNOWLEDGEMENTS</w:t>
      </w:r>
    </w:p>
    <w:p w14:paraId="3A8B48C0" w14:textId="42A8F5FD" w:rsidR="00EE76E9" w:rsidRDefault="00C87D7F" w:rsidP="00EE1AFD">
      <w:r>
        <w:t>The authors would like to thank the</w:t>
      </w:r>
      <w:r w:rsidR="00570410">
        <w:t xml:space="preserve"> l</w:t>
      </w:r>
      <w:r w:rsidR="00EB4E1E">
        <w:t xml:space="preserve">ibrarians at the Queen Alexandra Hospital, Portsmouth for their assistance with </w:t>
      </w:r>
      <w:r w:rsidR="00570410">
        <w:t xml:space="preserve">the </w:t>
      </w:r>
      <w:r w:rsidR="00EB4E1E">
        <w:t>search strategy</w:t>
      </w:r>
      <w:r w:rsidR="00570410">
        <w:t xml:space="preserve"> and </w:t>
      </w:r>
      <w:r w:rsidR="00A3499B">
        <w:t xml:space="preserve">Dr </w:t>
      </w:r>
      <w:r w:rsidR="00EB4E1E">
        <w:t>Ngianga Kandala for statistical assistance</w:t>
      </w:r>
      <w:r w:rsidR="00A3499B">
        <w:t xml:space="preserve"> in</w:t>
      </w:r>
      <w:r w:rsidR="00EB4E1E">
        <w:t xml:space="preserve"> assess</w:t>
      </w:r>
      <w:r w:rsidR="00A3499B">
        <w:t xml:space="preserve">ing suitability of </w:t>
      </w:r>
      <w:r w:rsidR="00EB4E1E">
        <w:t>studies</w:t>
      </w:r>
      <w:r w:rsidR="00A3499B">
        <w:t xml:space="preserve"> for</w:t>
      </w:r>
      <w:r w:rsidR="00EB4E1E">
        <w:t xml:space="preserve"> meta-analysis.</w:t>
      </w:r>
    </w:p>
    <w:p w14:paraId="11624E78" w14:textId="678C103A" w:rsidR="00286534" w:rsidRPr="004A4C6E" w:rsidRDefault="004A4C6E" w:rsidP="00EE1AFD">
      <w:pPr>
        <w:rPr>
          <w:b/>
          <w:u w:val="single"/>
        </w:rPr>
      </w:pPr>
      <w:r w:rsidRPr="004A4C6E">
        <w:rPr>
          <w:b/>
          <w:u w:val="single"/>
        </w:rPr>
        <w:t>FUNDING</w:t>
      </w:r>
    </w:p>
    <w:p w14:paraId="4EC50F13" w14:textId="2DC63536" w:rsidR="004A4C6E" w:rsidRDefault="004A4C6E" w:rsidP="004A4C6E">
      <w:r>
        <w:t xml:space="preserve">This systematic review was undertaken with funding </w:t>
      </w:r>
      <w:r w:rsidR="0026767C">
        <w:t xml:space="preserve">for authors MC, KP, AD </w:t>
      </w:r>
      <w:r>
        <w:t>from the Royal College of Emergency Medicine. There was no involvement of funders in the design, study selection or completion of this review.</w:t>
      </w:r>
    </w:p>
    <w:p w14:paraId="03577F8E" w14:textId="77777777" w:rsidR="004A4C6E" w:rsidRDefault="004A4C6E" w:rsidP="00EE1AFD"/>
    <w:p w14:paraId="7263EDA2" w14:textId="0E7CDA26" w:rsidR="00286534" w:rsidRDefault="00286534" w:rsidP="00EE1AFD"/>
    <w:p w14:paraId="6975832A" w14:textId="0E83D459" w:rsidR="00FE2328" w:rsidRDefault="00FE2328" w:rsidP="00EE1AFD"/>
    <w:p w14:paraId="72761B38" w14:textId="37FF18B9" w:rsidR="00513434" w:rsidRDefault="00513434" w:rsidP="00EE1AFD"/>
    <w:p w14:paraId="506441E7" w14:textId="31412CCF" w:rsidR="00513434" w:rsidRDefault="00513434" w:rsidP="00EE1AFD"/>
    <w:p w14:paraId="2C60DEA3" w14:textId="1B49DA19" w:rsidR="00513434" w:rsidRDefault="00513434" w:rsidP="00EE1AFD"/>
    <w:p w14:paraId="7B40C479" w14:textId="7EBE5C86" w:rsidR="00513434" w:rsidRDefault="00513434" w:rsidP="00EE1AFD"/>
    <w:p w14:paraId="67F08992" w14:textId="11DAA0DA" w:rsidR="00513434" w:rsidRDefault="00513434" w:rsidP="00EE1AFD"/>
    <w:p w14:paraId="0B597383" w14:textId="01B1116E" w:rsidR="00513434" w:rsidRDefault="00513434" w:rsidP="00EE1AFD"/>
    <w:p w14:paraId="00F65C37" w14:textId="063C66C1" w:rsidR="00513434" w:rsidRDefault="00513434" w:rsidP="00EE1AFD"/>
    <w:p w14:paraId="563EAA23" w14:textId="3D11D7FD" w:rsidR="00513434" w:rsidRDefault="00513434" w:rsidP="00EE1AFD"/>
    <w:p w14:paraId="7097D7B4" w14:textId="0C3B0995" w:rsidR="00513434" w:rsidRDefault="00513434" w:rsidP="00EE1AFD"/>
    <w:p w14:paraId="4FEB4FE7" w14:textId="1165224B" w:rsidR="00513434" w:rsidRDefault="00513434" w:rsidP="00EE1AFD"/>
    <w:p w14:paraId="6FE154C2" w14:textId="327D9B8D" w:rsidR="00513434" w:rsidRDefault="00513434" w:rsidP="00EE1AFD"/>
    <w:p w14:paraId="17C53A7B" w14:textId="04613463" w:rsidR="00513434" w:rsidRDefault="00513434" w:rsidP="00EE1AFD"/>
    <w:p w14:paraId="20237A2E" w14:textId="0C1303BE" w:rsidR="00513434" w:rsidRDefault="00513434" w:rsidP="00EE1AFD"/>
    <w:p w14:paraId="50833902" w14:textId="552EE947" w:rsidR="00513434" w:rsidRDefault="00513434" w:rsidP="00EE1AFD"/>
    <w:p w14:paraId="03B823AF" w14:textId="4A3DB0B6" w:rsidR="00513434" w:rsidRDefault="00513434" w:rsidP="00EE1AFD"/>
    <w:p w14:paraId="3BB1228A" w14:textId="1586DB9B" w:rsidR="00513434" w:rsidRDefault="00513434" w:rsidP="00EE1AFD"/>
    <w:p w14:paraId="71A38A1E" w14:textId="29F6A5AC" w:rsidR="00513434" w:rsidRDefault="00513434" w:rsidP="00EE1AFD"/>
    <w:p w14:paraId="1F77CDA1" w14:textId="77777777" w:rsidR="00513434" w:rsidRDefault="00513434" w:rsidP="00EE1AFD"/>
    <w:p w14:paraId="21D680FA" w14:textId="6B0993BC" w:rsidR="00EE1AFD" w:rsidRPr="00EE1AFD" w:rsidRDefault="00EE1AFD" w:rsidP="00EE1AFD">
      <w:pPr>
        <w:rPr>
          <w:b/>
          <w:u w:val="single"/>
        </w:rPr>
      </w:pPr>
      <w:r w:rsidRPr="00EE1AFD">
        <w:rPr>
          <w:b/>
          <w:u w:val="single"/>
        </w:rPr>
        <w:lastRenderedPageBreak/>
        <w:t>REFERENCES</w:t>
      </w:r>
    </w:p>
    <w:p w14:paraId="5C8EE7ED" w14:textId="77777777" w:rsidR="0013317E" w:rsidRDefault="00AE4456" w:rsidP="0013317E">
      <w:pPr>
        <w:pStyle w:val="EndNoteBibliography"/>
        <w:spacing w:after="0"/>
        <w:jc w:val="both"/>
      </w:pPr>
      <w:r>
        <w:fldChar w:fldCharType="begin"/>
      </w:r>
      <w:r w:rsidRPr="00513434">
        <w:instrText xml:space="preserve"> ADDIN EN.REFLIST </w:instrText>
      </w:r>
      <w:r>
        <w:fldChar w:fldCharType="separate"/>
      </w:r>
      <w:r w:rsidR="006266CB" w:rsidRPr="006266CB">
        <w:t>1. Coulthard MG, Lambert HJ, Vernon SJ, et al. Does prompt treatment of urinary tract infection in</w:t>
      </w:r>
    </w:p>
    <w:p w14:paraId="319146FB" w14:textId="77777777" w:rsidR="0013317E" w:rsidRDefault="006266CB" w:rsidP="0013317E">
      <w:pPr>
        <w:pStyle w:val="EndNoteBibliography"/>
        <w:spacing w:after="0"/>
        <w:jc w:val="both"/>
        <w:rPr>
          <w:i/>
        </w:rPr>
      </w:pPr>
      <w:r w:rsidRPr="006266CB">
        <w:t xml:space="preserve">preschool children prevent renal scarring: mixed retrospective and prospective audits. </w:t>
      </w:r>
      <w:r w:rsidRPr="006266CB">
        <w:rPr>
          <w:i/>
        </w:rPr>
        <w:t>Archives of</w:t>
      </w:r>
    </w:p>
    <w:p w14:paraId="29057D86" w14:textId="47AF77BC" w:rsidR="006266CB" w:rsidRPr="006266CB" w:rsidRDefault="006266CB" w:rsidP="0013317E">
      <w:pPr>
        <w:pStyle w:val="EndNoteBibliography"/>
        <w:spacing w:after="0"/>
        <w:jc w:val="both"/>
      </w:pPr>
      <w:r w:rsidRPr="006266CB">
        <w:rPr>
          <w:i/>
        </w:rPr>
        <w:t>Disease in Childhood</w:t>
      </w:r>
      <w:r w:rsidRPr="006266CB">
        <w:t xml:space="preserve"> 2014;99(4):342-47. doi: 10.1136/archdischild-2013-304428</w:t>
      </w:r>
    </w:p>
    <w:p w14:paraId="72A98584" w14:textId="77777777" w:rsidR="0013317E" w:rsidRDefault="0013317E" w:rsidP="0013317E">
      <w:pPr>
        <w:pStyle w:val="EndNoteBibliography"/>
        <w:spacing w:after="0"/>
        <w:jc w:val="both"/>
      </w:pPr>
    </w:p>
    <w:p w14:paraId="249D591D" w14:textId="60352A6D" w:rsidR="0013317E" w:rsidRDefault="006266CB" w:rsidP="0013317E">
      <w:pPr>
        <w:pStyle w:val="EndNoteBibliography"/>
        <w:spacing w:after="0"/>
        <w:jc w:val="both"/>
      </w:pPr>
      <w:r w:rsidRPr="006266CB">
        <w:t>2. Shaikh N, Morone NE, Bost JE, et al. Prevalence of urinary tract infection in childhood: a meta</w:t>
      </w:r>
    </w:p>
    <w:p w14:paraId="4E9FC5DA" w14:textId="77777777" w:rsidR="0013317E" w:rsidRDefault="006266CB" w:rsidP="0013317E">
      <w:pPr>
        <w:pStyle w:val="EndNoteBibliography"/>
        <w:spacing w:after="0"/>
        <w:jc w:val="both"/>
      </w:pPr>
      <w:r w:rsidRPr="006266CB">
        <w:t xml:space="preserve">analysis. </w:t>
      </w:r>
      <w:r w:rsidRPr="006266CB">
        <w:rPr>
          <w:i/>
        </w:rPr>
        <w:t>The Pediatric infectious disease journal</w:t>
      </w:r>
      <w:r w:rsidRPr="006266CB">
        <w:t xml:space="preserve"> 2008;27(4):302-8. doi:</w:t>
      </w:r>
    </w:p>
    <w:p w14:paraId="77C3BB2A" w14:textId="6EDDD0CA" w:rsidR="006266CB" w:rsidRPr="006266CB" w:rsidRDefault="006266CB" w:rsidP="0013317E">
      <w:pPr>
        <w:pStyle w:val="EndNoteBibliography"/>
        <w:spacing w:after="0"/>
        <w:jc w:val="both"/>
      </w:pPr>
      <w:r w:rsidRPr="006266CB">
        <w:t>10.1097/INF.0b013e31815e4122 [published Online First: 2008/03/05]</w:t>
      </w:r>
    </w:p>
    <w:p w14:paraId="357859AC" w14:textId="77777777" w:rsidR="0013317E" w:rsidRDefault="0013317E" w:rsidP="0013317E">
      <w:pPr>
        <w:pStyle w:val="EndNoteBibliography"/>
        <w:spacing w:after="0"/>
        <w:jc w:val="both"/>
      </w:pPr>
    </w:p>
    <w:p w14:paraId="31E7945A" w14:textId="3E8A66D4" w:rsidR="0013317E" w:rsidRPr="007D24C3" w:rsidRDefault="006266CB" w:rsidP="007D24C3">
      <w:pPr>
        <w:pStyle w:val="EndNoteBibliography"/>
        <w:rPr>
          <w:lang w:val="en-GB"/>
        </w:rPr>
      </w:pPr>
      <w:r w:rsidRPr="006266CB">
        <w:t xml:space="preserve">3. </w:t>
      </w:r>
      <w:r w:rsidR="007D24C3" w:rsidRPr="007D24C3">
        <w:rPr>
          <w:lang w:val="en-GB"/>
        </w:rPr>
        <w:t>National Institute for Health and Clinical Excellence. U</w:t>
      </w:r>
      <w:r w:rsidR="007D24C3">
        <w:rPr>
          <w:lang w:val="en-GB"/>
        </w:rPr>
        <w:t xml:space="preserve">rinary tract infection in under </w:t>
      </w:r>
      <w:r w:rsidR="007D24C3" w:rsidRPr="007D24C3">
        <w:rPr>
          <w:lang w:val="en-GB"/>
        </w:rPr>
        <w:t>16s: diagnosis and management, 2007. Available: https:</w:t>
      </w:r>
      <w:r w:rsidR="007D24C3">
        <w:rPr>
          <w:lang w:val="en-GB"/>
        </w:rPr>
        <w:t>//www. nice. org. uk/ guidance/</w:t>
      </w:r>
      <w:r w:rsidR="007D24C3" w:rsidRPr="007D24C3">
        <w:rPr>
          <w:lang w:val="en-GB"/>
        </w:rPr>
        <w:t>cg54 [Accessed January 2020].</w:t>
      </w:r>
    </w:p>
    <w:p w14:paraId="7000C644" w14:textId="6C7404B3" w:rsidR="0013317E" w:rsidRDefault="006266CB" w:rsidP="0013317E">
      <w:pPr>
        <w:pStyle w:val="EndNoteBibliography"/>
        <w:spacing w:after="120"/>
        <w:jc w:val="both"/>
      </w:pPr>
      <w:r w:rsidRPr="006266CB">
        <w:t xml:space="preserve">4. Roberts KB DS, Finnell SM, Hellerstein S, Shortliffe LD, Wald ER, Zerin JM. Reaffirmation of AAP Clinical Practice Guideline: The Diagnosis and Management of the Initial Urinary Tract Infection in Febrile Infants and Young Children 2-24 Months of Age. </w:t>
      </w:r>
      <w:r w:rsidRPr="006266CB">
        <w:rPr>
          <w:i/>
        </w:rPr>
        <w:t>Pediatrics</w:t>
      </w:r>
      <w:r w:rsidRPr="006266CB">
        <w:t xml:space="preserve"> 2016;138(6) doi: 10.1542/peds.2016-3026 [published Online First: 2016/12/13]</w:t>
      </w:r>
    </w:p>
    <w:p w14:paraId="3BC06D7D" w14:textId="77777777" w:rsidR="0013317E" w:rsidRDefault="006266CB" w:rsidP="0013317E">
      <w:pPr>
        <w:pStyle w:val="EndNoteBibliography"/>
        <w:spacing w:after="120"/>
        <w:jc w:val="both"/>
      </w:pPr>
      <w:r w:rsidRPr="006266CB">
        <w:t xml:space="preserve">5. Kozer E, Rosenbloom E, Goldman D, et al. Pain in infants who are younger than 2 months during suprapubic aspiration and transurethral bladder catheterization: a randomized, controlled study. </w:t>
      </w:r>
      <w:r w:rsidRPr="006266CB">
        <w:rPr>
          <w:i/>
        </w:rPr>
        <w:t>Pediatrics</w:t>
      </w:r>
      <w:r w:rsidRPr="006266CB">
        <w:t xml:space="preserve"> 2006;118(1):e51-6. doi: 10.1542/peds.2005-2326 [published Online First: 2006/07/05]</w:t>
      </w:r>
    </w:p>
    <w:p w14:paraId="5C2F5713" w14:textId="60B93202" w:rsidR="006266CB" w:rsidRPr="006266CB" w:rsidRDefault="006266CB" w:rsidP="0013317E">
      <w:pPr>
        <w:pStyle w:val="EndNoteBibliography"/>
        <w:spacing w:after="120"/>
        <w:jc w:val="both"/>
      </w:pPr>
      <w:r w:rsidRPr="006266CB">
        <w:t xml:space="preserve">6. LaRocco MT, Franek J, Leibach EK, et al. Effectiveness of Preanalytic Practices on Contamination and Diagnostic Accuracy of Urine Cultures: a Laboratory Medicine Best Practices Systematic Review and Meta-analysis. </w:t>
      </w:r>
      <w:r w:rsidRPr="006266CB">
        <w:rPr>
          <w:i/>
        </w:rPr>
        <w:t>Clinical microbiology reviews</w:t>
      </w:r>
      <w:r w:rsidRPr="006266CB">
        <w:t xml:space="preserve"> 2016;29(1):105-47. doi: 10.1128/cmr.00030-15 [published Online First: 2015/11/26]</w:t>
      </w:r>
    </w:p>
    <w:p w14:paraId="43606D4F" w14:textId="77777777" w:rsidR="006266CB" w:rsidRPr="006266CB" w:rsidRDefault="006266CB" w:rsidP="0013317E">
      <w:pPr>
        <w:pStyle w:val="EndNoteBibliography"/>
        <w:spacing w:after="120"/>
        <w:jc w:val="both"/>
      </w:pPr>
      <w:r w:rsidRPr="006266CB">
        <w:t xml:space="preserve">7. Tosif S, Kaufman J, Fitzpatrick P, et al. Clean catch urine collection: Time taken and diagnostic implication. A prospective observational study. </w:t>
      </w:r>
      <w:r w:rsidRPr="006266CB">
        <w:rPr>
          <w:i/>
        </w:rPr>
        <w:t>J Paediatr Child Health</w:t>
      </w:r>
      <w:r w:rsidRPr="006266CB">
        <w:t xml:space="preserve"> 2017;53(10):970-75. doi: 10.1111/jpc.13595 [published Online First: 2017/06/16]</w:t>
      </w:r>
    </w:p>
    <w:p w14:paraId="149390BB" w14:textId="3DC56661" w:rsidR="006266CB" w:rsidRPr="007D24C3" w:rsidRDefault="006266CB" w:rsidP="007D24C3">
      <w:pPr>
        <w:pStyle w:val="EndNoteBibliography"/>
        <w:spacing w:after="120"/>
        <w:jc w:val="both"/>
        <w:rPr>
          <w:lang w:val="en-GB"/>
        </w:rPr>
      </w:pPr>
      <w:r w:rsidRPr="006266CB">
        <w:t xml:space="preserve">8. </w:t>
      </w:r>
      <w:r w:rsidR="007D24C3" w:rsidRPr="007D24C3">
        <w:rPr>
          <w:lang w:val="en-GB"/>
        </w:rPr>
        <w:t>Chandy M, Pilkington K, Dewey A. Sy</w:t>
      </w:r>
      <w:r w:rsidR="007D24C3">
        <w:rPr>
          <w:lang w:val="en-GB"/>
        </w:rPr>
        <w:t xml:space="preserve">stematic review of non-invasive bladder </w:t>
      </w:r>
      <w:r w:rsidR="007D24C3" w:rsidRPr="007D24C3">
        <w:rPr>
          <w:lang w:val="en-GB"/>
        </w:rPr>
        <w:t>techniques for stimulating</w:t>
      </w:r>
      <w:r w:rsidR="007D24C3">
        <w:rPr>
          <w:lang w:val="en-GB"/>
        </w:rPr>
        <w:t xml:space="preserve"> urine production in non-toilet trained children where a </w:t>
      </w:r>
      <w:r w:rsidR="007D24C3" w:rsidRPr="007D24C3">
        <w:rPr>
          <w:lang w:val="en-GB"/>
        </w:rPr>
        <w:t>sample is required for diagnostic purposes, 2017. Pros</w:t>
      </w:r>
      <w:r w:rsidR="007D24C3">
        <w:rPr>
          <w:lang w:val="en-GB"/>
        </w:rPr>
        <w:t xml:space="preserve">pero: International prospective </w:t>
      </w:r>
      <w:r w:rsidR="007D24C3" w:rsidRPr="007D24C3">
        <w:rPr>
          <w:lang w:val="en-GB"/>
        </w:rPr>
        <w:t>register of systematic reviews. Available: https://ww</w:t>
      </w:r>
      <w:r w:rsidR="007D24C3">
        <w:rPr>
          <w:lang w:val="en-GB"/>
        </w:rPr>
        <w:t>w. crd. york. ac. uk/ prospero/</w:t>
      </w:r>
      <w:r w:rsidR="007D24C3" w:rsidRPr="007D24C3">
        <w:rPr>
          <w:lang w:val="en-GB"/>
        </w:rPr>
        <w:t>display_ record. php? ID= CRD42017056224 [Accessed January 2020].</w:t>
      </w:r>
    </w:p>
    <w:p w14:paraId="1AB1822A" w14:textId="77777777" w:rsidR="006266CB" w:rsidRPr="006266CB" w:rsidRDefault="006266CB" w:rsidP="0013317E">
      <w:pPr>
        <w:pStyle w:val="EndNoteBibliography"/>
        <w:spacing w:after="120"/>
        <w:jc w:val="both"/>
      </w:pPr>
      <w:r w:rsidRPr="006266CB">
        <w:t xml:space="preserve">9. Moher D, Liberati A, Tetzlaff J, et al. Preferred reporting items for systematic reviews and meta-analyses: the PRISMA statement. </w:t>
      </w:r>
      <w:r w:rsidRPr="006266CB">
        <w:rPr>
          <w:i/>
        </w:rPr>
        <w:t>Bmj</w:t>
      </w:r>
      <w:r w:rsidRPr="006266CB">
        <w:t xml:space="preserve"> 2009;339:b2535. doi: 10.1136/bmj.b2535 [published Online First: 2009/07/23]</w:t>
      </w:r>
    </w:p>
    <w:p w14:paraId="7404E6AD" w14:textId="77777777" w:rsidR="00F940F1" w:rsidRDefault="006266CB" w:rsidP="00F940F1">
      <w:pPr>
        <w:pStyle w:val="EndNoteBibliography"/>
        <w:spacing w:after="120"/>
        <w:jc w:val="both"/>
        <w:rPr>
          <w:lang w:val="en-GB"/>
        </w:rPr>
      </w:pPr>
      <w:r w:rsidRPr="006266CB">
        <w:t xml:space="preserve">10. </w:t>
      </w:r>
      <w:r w:rsidR="00F940F1" w:rsidRPr="00F940F1">
        <w:rPr>
          <w:lang w:val="en-GB"/>
        </w:rPr>
        <w:t>Wells GSB, O’Connell J, Ro</w:t>
      </w:r>
      <w:r w:rsidR="00F940F1">
        <w:rPr>
          <w:lang w:val="en-GB"/>
        </w:rPr>
        <w:t xml:space="preserve">bertson J. The Newcastle-Ottawa scale (NOS) for assessing </w:t>
      </w:r>
      <w:r w:rsidR="00F940F1" w:rsidRPr="00F940F1">
        <w:rPr>
          <w:lang w:val="en-GB"/>
        </w:rPr>
        <w:t>the quality of nonrando</w:t>
      </w:r>
      <w:r w:rsidR="00F940F1">
        <w:rPr>
          <w:lang w:val="en-GB"/>
        </w:rPr>
        <w:t>mised studies in meta-analysis, 2011. Available: http://www.</w:t>
      </w:r>
      <w:r w:rsidR="00F940F1" w:rsidRPr="00F940F1">
        <w:rPr>
          <w:lang w:val="en-GB"/>
        </w:rPr>
        <w:t>ohri. ca/ programs/ clinical_ epidemiology/ oxford. asp [Accessed January 2020].</w:t>
      </w:r>
    </w:p>
    <w:p w14:paraId="701B589E" w14:textId="7B127893" w:rsidR="006266CB" w:rsidRPr="00F940F1" w:rsidRDefault="006266CB" w:rsidP="00F940F1">
      <w:pPr>
        <w:pStyle w:val="EndNoteBibliography"/>
        <w:spacing w:after="120"/>
        <w:jc w:val="both"/>
        <w:rPr>
          <w:lang w:val="en-GB"/>
        </w:rPr>
      </w:pPr>
      <w:r w:rsidRPr="006266CB">
        <w:t xml:space="preserve">11. Downs SH, Black N. The feasibility of creating a checklist for the assessment of the methodological quality both of randomised and non-randomised studies of health care interventions. </w:t>
      </w:r>
      <w:r w:rsidRPr="006266CB">
        <w:rPr>
          <w:i/>
        </w:rPr>
        <w:t>J Epidemiol Community Health</w:t>
      </w:r>
      <w:r w:rsidRPr="006266CB">
        <w:t xml:space="preserve"> 1998;52(6):377-84. [published Online First: 1998/10/09]</w:t>
      </w:r>
    </w:p>
    <w:p w14:paraId="46839778" w14:textId="77777777" w:rsidR="006266CB" w:rsidRPr="006266CB" w:rsidRDefault="006266CB" w:rsidP="0013317E">
      <w:pPr>
        <w:pStyle w:val="EndNoteBibliography"/>
        <w:spacing w:after="120"/>
        <w:jc w:val="both"/>
      </w:pPr>
      <w:r w:rsidRPr="006266CB">
        <w:t xml:space="preserve">12. Deeks JJ, Dinnes J, D'Amico R, et al. Evaluating non-randomised intervention studies. </w:t>
      </w:r>
      <w:r w:rsidRPr="006266CB">
        <w:rPr>
          <w:i/>
        </w:rPr>
        <w:t>Health technology assessment (Winchester, England)</w:t>
      </w:r>
      <w:r w:rsidRPr="006266CB">
        <w:t xml:space="preserve"> 2003;7(27):iii-x, 1-173. [published Online First: 2003/09/23]</w:t>
      </w:r>
    </w:p>
    <w:p w14:paraId="04D6BB6B" w14:textId="77777777" w:rsidR="006266CB" w:rsidRPr="006266CB" w:rsidRDefault="006266CB" w:rsidP="0013317E">
      <w:pPr>
        <w:pStyle w:val="EndNoteBibliography"/>
        <w:spacing w:after="120"/>
        <w:jc w:val="both"/>
      </w:pPr>
      <w:r w:rsidRPr="006266CB">
        <w:t xml:space="preserve">13. Atkins D, Best D, Briss PA, et al. Grading quality of evidence and strength of recommendations. </w:t>
      </w:r>
      <w:r w:rsidRPr="006266CB">
        <w:rPr>
          <w:i/>
        </w:rPr>
        <w:t>Bmj</w:t>
      </w:r>
      <w:r w:rsidRPr="006266CB">
        <w:t xml:space="preserve"> 2004;328(7454):1490. doi: 10.1136/bmj.328.7454.1490 [published Online First: 2004/06/19]</w:t>
      </w:r>
    </w:p>
    <w:p w14:paraId="40ADFBA8" w14:textId="77777777" w:rsidR="006266CB" w:rsidRPr="006266CB" w:rsidRDefault="006266CB" w:rsidP="0013317E">
      <w:pPr>
        <w:pStyle w:val="EndNoteBibliography"/>
        <w:spacing w:after="120"/>
        <w:jc w:val="both"/>
      </w:pPr>
      <w:r w:rsidRPr="006266CB">
        <w:lastRenderedPageBreak/>
        <w:t xml:space="preserve">14. Nikam R, McCaskill M, Kesson A. Evaluation of a new non-invasive method of urine collection in infants less than 6 months. </w:t>
      </w:r>
      <w:r w:rsidRPr="006266CB">
        <w:rPr>
          <w:i/>
        </w:rPr>
        <w:t>Journal of Paediatrics and Child Health</w:t>
      </w:r>
      <w:r w:rsidRPr="006266CB">
        <w:t xml:space="preserve"> 2017;53:23.</w:t>
      </w:r>
    </w:p>
    <w:p w14:paraId="1A2DBBD2" w14:textId="77777777" w:rsidR="006266CB" w:rsidRPr="006266CB" w:rsidRDefault="006266CB" w:rsidP="0013317E">
      <w:pPr>
        <w:pStyle w:val="EndNoteBibliography"/>
        <w:spacing w:after="120"/>
        <w:jc w:val="both"/>
      </w:pPr>
      <w:r w:rsidRPr="006266CB">
        <w:t xml:space="preserve">15. Crombie T, Slinger R, Smith L, et al. Evaluation of a midstream urine collection technique for infants in the emergency department. </w:t>
      </w:r>
      <w:r w:rsidRPr="006266CB">
        <w:rPr>
          <w:i/>
        </w:rPr>
        <w:t>Academic Emergency Medicine</w:t>
      </w:r>
      <w:r w:rsidRPr="006266CB">
        <w:t xml:space="preserve"> 2016;23</w:t>
      </w:r>
    </w:p>
    <w:p w14:paraId="6FCB67AB" w14:textId="3AC9B42B" w:rsidR="006266CB" w:rsidRPr="006266CB" w:rsidRDefault="006266CB" w:rsidP="0013317E">
      <w:pPr>
        <w:pStyle w:val="EndNoteBibliography"/>
        <w:spacing w:after="120"/>
        <w:jc w:val="both"/>
      </w:pPr>
      <w:r w:rsidRPr="006266CB">
        <w:t xml:space="preserve">16. </w:t>
      </w:r>
      <w:r w:rsidR="0013317E">
        <w:t>Broomh</w:t>
      </w:r>
      <w:r w:rsidRPr="006266CB">
        <w:t>a</w:t>
      </w:r>
      <w:r w:rsidR="0013317E">
        <w:t>l</w:t>
      </w:r>
      <w:r w:rsidRPr="006266CB">
        <w:t>l</w:t>
      </w:r>
      <w:r w:rsidR="0013317E">
        <w:t xml:space="preserve"> J</w:t>
      </w:r>
      <w:r w:rsidRPr="006266CB">
        <w:t xml:space="preserve"> </w:t>
      </w:r>
      <w:r w:rsidR="0013317E" w:rsidRPr="0013317E">
        <w:t>et al</w:t>
      </w:r>
      <w:r w:rsidRPr="006266CB">
        <w:t xml:space="preserve">. A reliable, non-invasive technique for obtaining urine samples from babies. </w:t>
      </w:r>
      <w:r w:rsidRPr="006266CB">
        <w:rPr>
          <w:i/>
        </w:rPr>
        <w:t>British medical journal</w:t>
      </w:r>
      <w:r w:rsidRPr="006266CB">
        <w:t xml:space="preserve"> 1985;290(30):990.</w:t>
      </w:r>
    </w:p>
    <w:p w14:paraId="2A080944" w14:textId="77777777" w:rsidR="006266CB" w:rsidRPr="006266CB" w:rsidRDefault="006266CB" w:rsidP="0013317E">
      <w:pPr>
        <w:pStyle w:val="EndNoteBibliography"/>
        <w:spacing w:after="120"/>
        <w:jc w:val="both"/>
      </w:pPr>
      <w:r w:rsidRPr="006266CB">
        <w:t xml:space="preserve">17. Davies P, Greenwood R, Benger J. Randomised trial of a vibrating bladder stimulator -the time to pee study. </w:t>
      </w:r>
      <w:r w:rsidRPr="006266CB">
        <w:rPr>
          <w:i/>
        </w:rPr>
        <w:t>Archives of Disease in Childhood</w:t>
      </w:r>
      <w:r w:rsidRPr="006266CB">
        <w:t xml:space="preserve"> 2008;93(5):423-24.</w:t>
      </w:r>
    </w:p>
    <w:p w14:paraId="00D6FCDE" w14:textId="77777777" w:rsidR="006266CB" w:rsidRPr="006266CB" w:rsidRDefault="006266CB" w:rsidP="0013317E">
      <w:pPr>
        <w:pStyle w:val="EndNoteBibliography"/>
        <w:spacing w:after="120"/>
        <w:jc w:val="both"/>
      </w:pPr>
      <w:r w:rsidRPr="006266CB">
        <w:t xml:space="preserve">18. Altuntas N, Tayfur AC, Kocak M, et al. Midstream clean-catch urine collection in newborns: a randomized controlled study. </w:t>
      </w:r>
      <w:r w:rsidRPr="006266CB">
        <w:rPr>
          <w:i/>
        </w:rPr>
        <w:t>European journal of pediatrics</w:t>
      </w:r>
      <w:r w:rsidRPr="006266CB">
        <w:t xml:space="preserve"> 2015;174(5):577-82.</w:t>
      </w:r>
    </w:p>
    <w:p w14:paraId="6AE605CC" w14:textId="77777777" w:rsidR="006266CB" w:rsidRPr="006266CB" w:rsidRDefault="006266CB" w:rsidP="0013317E">
      <w:pPr>
        <w:pStyle w:val="EndNoteBibliography"/>
        <w:spacing w:after="120"/>
        <w:jc w:val="both"/>
      </w:pPr>
      <w:r w:rsidRPr="006266CB">
        <w:t xml:space="preserve">19. Kaufman J, Fitzpatrick P, Tosif S, et al. Faster clean catch urine collection (Quick-Wee method) from infants: randomised controlled trial. </w:t>
      </w:r>
      <w:r w:rsidRPr="006266CB">
        <w:rPr>
          <w:i/>
        </w:rPr>
        <w:t>BMJ (Clinical research ed)</w:t>
      </w:r>
      <w:r w:rsidRPr="006266CB">
        <w:t xml:space="preserve"> 2017;357:j1341.</w:t>
      </w:r>
    </w:p>
    <w:p w14:paraId="1AF2F8EE" w14:textId="77777777" w:rsidR="006266CB" w:rsidRPr="006266CB" w:rsidRDefault="006266CB" w:rsidP="0013317E">
      <w:pPr>
        <w:pStyle w:val="EndNoteBibliography"/>
        <w:spacing w:after="120"/>
        <w:jc w:val="both"/>
      </w:pPr>
      <w:r w:rsidRPr="006266CB">
        <w:t xml:space="preserve">20. Taylor MRH DM, Keane CT. Reduction in mixed growth rates in urine by using a "finger-tap" method of collection. </w:t>
      </w:r>
      <w:r w:rsidRPr="006266CB">
        <w:rPr>
          <w:i/>
        </w:rPr>
        <w:t xml:space="preserve">BMJ </w:t>
      </w:r>
      <w:r w:rsidRPr="006266CB">
        <w:t>1986;292:990.</w:t>
      </w:r>
    </w:p>
    <w:p w14:paraId="3B284CF7" w14:textId="77777777" w:rsidR="006266CB" w:rsidRPr="006266CB" w:rsidRDefault="006266CB" w:rsidP="0013317E">
      <w:pPr>
        <w:pStyle w:val="EndNoteBibliography"/>
        <w:spacing w:after="120"/>
        <w:jc w:val="both"/>
      </w:pPr>
      <w:r w:rsidRPr="006266CB">
        <w:t xml:space="preserve">21. Kaufman J, Tosif S, Fitzpatrick P, et al. Quick-Wee: a novel non-invasive urine collection method. </w:t>
      </w:r>
      <w:r w:rsidRPr="006266CB">
        <w:rPr>
          <w:i/>
        </w:rPr>
        <w:t>Emergency medicine journal : EMJ</w:t>
      </w:r>
      <w:r w:rsidRPr="006266CB">
        <w:t xml:space="preserve"> 2017;34(1):63-64.</w:t>
      </w:r>
    </w:p>
    <w:p w14:paraId="2D24CA90" w14:textId="77777777" w:rsidR="006266CB" w:rsidRPr="006266CB" w:rsidRDefault="006266CB" w:rsidP="0013317E">
      <w:pPr>
        <w:pStyle w:val="EndNoteBibliography"/>
        <w:spacing w:after="120"/>
        <w:jc w:val="both"/>
      </w:pPr>
      <w:r w:rsidRPr="006266CB">
        <w:t xml:space="preserve">22. Herreros Fernández ML, González Merino N, Tagarro García A, et al. A new technique for fast and safe collection of urine in newborns. </w:t>
      </w:r>
      <w:r w:rsidRPr="006266CB">
        <w:rPr>
          <w:i/>
        </w:rPr>
        <w:t>Archives of Disease in Childhood</w:t>
      </w:r>
      <w:r w:rsidRPr="006266CB">
        <w:t xml:space="preserve"> 2013;98(1):27-29.</w:t>
      </w:r>
    </w:p>
    <w:p w14:paraId="1D4739D4" w14:textId="77777777" w:rsidR="006266CB" w:rsidRPr="006266CB" w:rsidRDefault="006266CB" w:rsidP="0013317E">
      <w:pPr>
        <w:pStyle w:val="EndNoteBibliography"/>
        <w:spacing w:after="120"/>
        <w:jc w:val="both"/>
      </w:pPr>
      <w:r w:rsidRPr="006266CB">
        <w:t xml:space="preserve">23. Herreros ML, Tagarro A, Garcia-Pose A, et al. Accuracy of a new clean-catch technique for diagnosis of urinary tract infection in infants younger than 90 days of age. </w:t>
      </w:r>
      <w:r w:rsidRPr="006266CB">
        <w:rPr>
          <w:i/>
        </w:rPr>
        <w:t>Paediatrics and Child Health (Canada)</w:t>
      </w:r>
      <w:r w:rsidRPr="006266CB">
        <w:t xml:space="preserve"> 2015;20(6)</w:t>
      </w:r>
    </w:p>
    <w:p w14:paraId="78603DEC" w14:textId="77777777" w:rsidR="006266CB" w:rsidRPr="006266CB" w:rsidRDefault="006266CB" w:rsidP="0013317E">
      <w:pPr>
        <w:pStyle w:val="EndNoteBibliography"/>
        <w:spacing w:after="120"/>
        <w:jc w:val="both"/>
      </w:pPr>
      <w:r w:rsidRPr="006266CB">
        <w:t xml:space="preserve">24. Tran A, Fortier C, Giovannini-Chami L, et al. Evaluation of the Bladder Stimulation Technique to Collect Midstream Urine in Infants in a Pediatric Emergency Department. </w:t>
      </w:r>
      <w:r w:rsidRPr="006266CB">
        <w:rPr>
          <w:i/>
        </w:rPr>
        <w:t>PLoS One</w:t>
      </w:r>
      <w:r w:rsidRPr="006266CB">
        <w:t xml:space="preserve"> 2016;11(3):e0152598. doi: 10.1371/journal.pone.0152598 [published Online First: 2016/04/01]</w:t>
      </w:r>
    </w:p>
    <w:p w14:paraId="205CD9AE" w14:textId="77777777" w:rsidR="006266CB" w:rsidRPr="006266CB" w:rsidRDefault="006266CB" w:rsidP="0013317E">
      <w:pPr>
        <w:pStyle w:val="EndNoteBibliography"/>
        <w:spacing w:after="120"/>
        <w:jc w:val="both"/>
      </w:pPr>
      <w:r w:rsidRPr="006266CB">
        <w:t xml:space="preserve">25. Valleix-Leclerc M, Bahans C, Tahir A, et al. Prospective evaluation of a cutaneous stimulation technique to induce on-demand urination in non-toilet-trained infants. </w:t>
      </w:r>
      <w:r w:rsidRPr="006266CB">
        <w:rPr>
          <w:i/>
        </w:rPr>
        <w:t>Archives de pediatrie : organe officiel de la Societe francaise de pediatrie</w:t>
      </w:r>
      <w:r w:rsidRPr="006266CB">
        <w:t xml:space="preserve"> 2016;23(8):815-19.</w:t>
      </w:r>
    </w:p>
    <w:p w14:paraId="197C956B" w14:textId="77777777" w:rsidR="006266CB" w:rsidRPr="006266CB" w:rsidRDefault="006266CB" w:rsidP="0013317E">
      <w:pPr>
        <w:pStyle w:val="EndNoteBibliography"/>
        <w:spacing w:after="120"/>
        <w:jc w:val="both"/>
      </w:pPr>
      <w:r w:rsidRPr="006266CB">
        <w:t xml:space="preserve">26. Labrosse M, Levy A, Autmizguine J, et al. Evaluation of a New Strategy for Clean-Catch Urine in Infants. </w:t>
      </w:r>
      <w:r w:rsidRPr="006266CB">
        <w:rPr>
          <w:i/>
        </w:rPr>
        <w:t>Pediatrics</w:t>
      </w:r>
      <w:r w:rsidRPr="006266CB">
        <w:t xml:space="preserve"> 2016;138(3):1-8.</w:t>
      </w:r>
    </w:p>
    <w:p w14:paraId="5C1736A1" w14:textId="77777777" w:rsidR="006266CB" w:rsidRPr="006266CB" w:rsidRDefault="006266CB" w:rsidP="0013317E">
      <w:pPr>
        <w:pStyle w:val="EndNoteBibliography"/>
        <w:spacing w:after="120"/>
        <w:jc w:val="both"/>
      </w:pPr>
      <w:r w:rsidRPr="006266CB">
        <w:t xml:space="preserve">27. Nepal A BR, Acharya R, Shrestha A, Koirala S, Poudel A et al. A technique for fast and safe collection of urine in newborns. </w:t>
      </w:r>
      <w:r w:rsidRPr="006266CB">
        <w:rPr>
          <w:i/>
        </w:rPr>
        <w:t>Journal of Kathmandu medical college</w:t>
      </w:r>
      <w:r w:rsidRPr="006266CB">
        <w:t xml:space="preserve"> 2016;5(3):82-83.</w:t>
      </w:r>
    </w:p>
    <w:p w14:paraId="3855C0F5" w14:textId="60E569C3" w:rsidR="00BE4519" w:rsidRDefault="00AE4456" w:rsidP="0013317E">
      <w:pPr>
        <w:spacing w:after="120" w:line="240" w:lineRule="auto"/>
        <w:jc w:val="both"/>
      </w:pPr>
      <w:r>
        <w:fldChar w:fldCharType="end"/>
      </w:r>
    </w:p>
    <w:p w14:paraId="1B283A5D" w14:textId="17D6170C" w:rsidR="0049080C" w:rsidRDefault="0049080C">
      <w:r>
        <w:br w:type="page"/>
      </w:r>
    </w:p>
    <w:p w14:paraId="0B3EF61D" w14:textId="4B441109" w:rsidR="0049080C" w:rsidRDefault="0049080C">
      <w:r w:rsidRPr="0049080C">
        <w:lastRenderedPageBreak/>
        <w:t>Figure 1. Preferred Reporting Items for Systematic Reviews and Meta-Analyses (PRISMA) flow diagram of studies</w:t>
      </w:r>
    </w:p>
    <w:p w14:paraId="25437031" w14:textId="69700026" w:rsidR="007623F6" w:rsidRDefault="00193D2F" w:rsidP="0013317E">
      <w:pPr>
        <w:spacing w:line="240" w:lineRule="auto"/>
        <w:jc w:val="both"/>
      </w:pPr>
      <w:r>
        <w:rPr>
          <w:noProof/>
        </w:rPr>
        <w:drawing>
          <wp:inline distT="0" distB="0" distL="0" distR="0" wp14:anchorId="39B10E4C" wp14:editId="6BFD248C">
            <wp:extent cx="5724525" cy="6686550"/>
            <wp:effectExtent l="0" t="0" r="9525" b="0"/>
            <wp:docPr id="1" name="Picture 1" descr="Figure 1. Preferred Reporting Items for Systematic Reviews and Meta-Analyses (PRISMA) flow diagram of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referred Reporting Items for Systematic Reviews and Meta-Analyses (PRISMA) flow diagram of studi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6686550"/>
                    </a:xfrm>
                    <a:prstGeom prst="rect">
                      <a:avLst/>
                    </a:prstGeom>
                    <a:noFill/>
                    <a:ln>
                      <a:noFill/>
                    </a:ln>
                  </pic:spPr>
                </pic:pic>
              </a:graphicData>
            </a:graphic>
          </wp:inline>
        </w:drawing>
      </w:r>
    </w:p>
    <w:p w14:paraId="730F1005" w14:textId="3A0FE837" w:rsidR="0049080C" w:rsidRDefault="0049080C">
      <w:r>
        <w:br w:type="page"/>
      </w:r>
    </w:p>
    <w:p w14:paraId="7F1DECA4" w14:textId="77777777" w:rsidR="0049080C" w:rsidRDefault="0049080C" w:rsidP="0049080C">
      <w:r>
        <w:lastRenderedPageBreak/>
        <w:t>Appendix i Search Strategy for MEDLINE (Ovid interface)</w:t>
      </w:r>
    </w:p>
    <w:p w14:paraId="3A0C5C12" w14:textId="77777777" w:rsidR="0049080C" w:rsidRDefault="0049080C" w:rsidP="0049080C">
      <w:r>
        <w:t>1. exp”INFANT,NEWBORN”/</w:t>
      </w:r>
    </w:p>
    <w:p w14:paraId="0734E833" w14:textId="77777777" w:rsidR="0049080C" w:rsidRDefault="0049080C" w:rsidP="0049080C">
      <w:r>
        <w:t>2. exp INFANT</w:t>
      </w:r>
    </w:p>
    <w:p w14:paraId="13BC8ED9" w14:textId="77777777" w:rsidR="0049080C" w:rsidRDefault="0049080C" w:rsidP="0049080C">
      <w:r>
        <w:t>3. exp “CHILD, PRESCHOOL”/</w:t>
      </w:r>
    </w:p>
    <w:p w14:paraId="43C0D5A7" w14:textId="77777777" w:rsidR="0049080C" w:rsidRDefault="0049080C" w:rsidP="0049080C">
      <w:r>
        <w:t>4. exp “URINARY INCONTINENCE”/</w:t>
      </w:r>
    </w:p>
    <w:p w14:paraId="57D131B2" w14:textId="77777777" w:rsidR="0049080C" w:rsidRDefault="0049080C" w:rsidP="0049080C">
      <w:r>
        <w:t>5. (pre-continent).ti,ab</w:t>
      </w:r>
    </w:p>
    <w:p w14:paraId="0F6C6530" w14:textId="77777777" w:rsidR="0049080C" w:rsidRDefault="0049080C" w:rsidP="0049080C">
      <w:r>
        <w:t>6. (precontinent).ti,ab</w:t>
      </w:r>
    </w:p>
    <w:p w14:paraId="4C72AF04" w14:textId="77777777" w:rsidR="0049080C" w:rsidRDefault="0049080C" w:rsidP="0049080C">
      <w:r>
        <w:t>7. (incontinent).ti,ab</w:t>
      </w:r>
    </w:p>
    <w:p w14:paraId="66B0F85A" w14:textId="77777777" w:rsidR="0049080C" w:rsidRDefault="0049080C" w:rsidP="0049080C">
      <w:r>
        <w:t>8. (toilet-trained).ti,ab</w:t>
      </w:r>
    </w:p>
    <w:p w14:paraId="2E3494F9" w14:textId="77777777" w:rsidR="0049080C" w:rsidRDefault="0049080C" w:rsidP="0049080C">
      <w:r>
        <w:t>9. (non toilet trained).ti.ab</w:t>
      </w:r>
    </w:p>
    <w:p w14:paraId="3243ED19" w14:textId="77777777" w:rsidR="0049080C" w:rsidRDefault="0049080C" w:rsidP="0049080C">
      <w:r>
        <w:t>10. (1 OR 2 OR 3 OR 4 OR 5 OR 6 OR 7 OR 8 OR 9)</w:t>
      </w:r>
    </w:p>
    <w:p w14:paraId="72EBAD59" w14:textId="77777777" w:rsidR="0049080C" w:rsidRDefault="0049080C" w:rsidP="0049080C">
      <w:r>
        <w:t>11. (bladder stimulat*).ti,ab</w:t>
      </w:r>
    </w:p>
    <w:p w14:paraId="5666244B" w14:textId="77777777" w:rsidR="0049080C" w:rsidRDefault="0049080C" w:rsidP="0049080C">
      <w:r>
        <w:t>12. exp “PHYSICAL STIMULATION”/</w:t>
      </w:r>
    </w:p>
    <w:p w14:paraId="278B3FEB" w14:textId="77777777" w:rsidR="0049080C" w:rsidRDefault="0049080C" w:rsidP="0049080C">
      <w:r>
        <w:t>13. exp VIBRATION/</w:t>
      </w:r>
    </w:p>
    <w:p w14:paraId="241FD8B7" w14:textId="77777777" w:rsidR="0049080C" w:rsidRDefault="0049080C" w:rsidP="0049080C">
      <w:r>
        <w:t>14. exp MASSAGE/</w:t>
      </w:r>
    </w:p>
    <w:p w14:paraId="74C99CC0" w14:textId="77777777" w:rsidR="0049080C" w:rsidRDefault="0049080C" w:rsidP="0049080C">
      <w:r>
        <w:t>15. (clean-catch technique).ti,ab</w:t>
      </w:r>
    </w:p>
    <w:p w14:paraId="758F5B65" w14:textId="77777777" w:rsidR="0049080C" w:rsidRDefault="0049080C" w:rsidP="0049080C">
      <w:r>
        <w:t>16. (stimulation technique).ti,ab</w:t>
      </w:r>
    </w:p>
    <w:p w14:paraId="17B23664" w14:textId="77777777" w:rsidR="0049080C" w:rsidRDefault="0049080C" w:rsidP="0049080C">
      <w:r>
        <w:t>17. (bladder percussion).ti,ab</w:t>
      </w:r>
    </w:p>
    <w:p w14:paraId="2ADD682E" w14:textId="77777777" w:rsidR="0049080C" w:rsidRDefault="0049080C" w:rsidP="0049080C">
      <w:r>
        <w:t>18. (11 OR 12 OR 13 OR 14 OR 15 OR 16 OR 17)</w:t>
      </w:r>
    </w:p>
    <w:p w14:paraId="0AF27BFD" w14:textId="77777777" w:rsidR="0049080C" w:rsidRDefault="0049080C" w:rsidP="0049080C">
      <w:r>
        <w:t>19. exp URINATION</w:t>
      </w:r>
    </w:p>
    <w:p w14:paraId="138B5322" w14:textId="77777777" w:rsidR="0049080C" w:rsidRDefault="0049080C" w:rsidP="0049080C">
      <w:r>
        <w:t>20. exp “URINARY BLADDER”/</w:t>
      </w:r>
    </w:p>
    <w:p w14:paraId="6300F7FF" w14:textId="77777777" w:rsidR="0049080C" w:rsidRDefault="0049080C" w:rsidP="0049080C">
      <w:r>
        <w:t>21. exp “URINE SPECIMENT COLLECTION”/</w:t>
      </w:r>
    </w:p>
    <w:p w14:paraId="3736D7C4" w14:textId="77777777" w:rsidR="0049080C" w:rsidRDefault="0049080C" w:rsidP="0049080C">
      <w:r>
        <w:t>22. (midstream urine).ti,ab</w:t>
      </w:r>
    </w:p>
    <w:p w14:paraId="4E0043C8" w14:textId="77777777" w:rsidR="0049080C" w:rsidRDefault="0049080C" w:rsidP="0049080C">
      <w:r>
        <w:t>23. (urine sampl*).ti,ab</w:t>
      </w:r>
    </w:p>
    <w:p w14:paraId="7B3537BA" w14:textId="77777777" w:rsidR="0049080C" w:rsidRDefault="0049080C" w:rsidP="0049080C">
      <w:r>
        <w:t>24. (bladder empty*).ti,ab</w:t>
      </w:r>
    </w:p>
    <w:p w14:paraId="43A7E63D" w14:textId="77777777" w:rsidR="0049080C" w:rsidRDefault="0049080C" w:rsidP="0049080C">
      <w:r>
        <w:t>25. exp “URINE SPECIMEN COLLECTION”/</w:t>
      </w:r>
    </w:p>
    <w:p w14:paraId="1B387BD1" w14:textId="77777777" w:rsidR="0049080C" w:rsidRDefault="0049080C" w:rsidP="0049080C">
      <w:r>
        <w:t>26. (micturition).ti,ab</w:t>
      </w:r>
    </w:p>
    <w:p w14:paraId="60F2C99B" w14:textId="77777777" w:rsidR="0049080C" w:rsidRDefault="0049080C" w:rsidP="0049080C">
      <w:r>
        <w:lastRenderedPageBreak/>
        <w:t>27. exp “ URINARY TRACT INFECTINOS”/</w:t>
      </w:r>
    </w:p>
    <w:p w14:paraId="5D2D207D" w14:textId="77777777" w:rsidR="0049080C" w:rsidRDefault="0049080C" w:rsidP="0049080C">
      <w:r>
        <w:t>28. (19 AND 20 AND 21 AND 22 AND 23 AND 24 AND 25 AND 26 AND 27)</w:t>
      </w:r>
    </w:p>
    <w:p w14:paraId="4582C115" w14:textId="5BE2D2A0" w:rsidR="0049080C" w:rsidRDefault="0049080C" w:rsidP="0049080C">
      <w:r>
        <w:t>29. (10 AND 18 AND 28)</w:t>
      </w:r>
    </w:p>
    <w:p w14:paraId="27B72276" w14:textId="7C896C19" w:rsidR="00353866" w:rsidRDefault="00353866" w:rsidP="0049080C"/>
    <w:p w14:paraId="3F04E807" w14:textId="3280D513" w:rsidR="00353866" w:rsidRDefault="00353866" w:rsidP="0049080C"/>
    <w:p w14:paraId="137AF865" w14:textId="67021AFE" w:rsidR="00353866" w:rsidRDefault="00353866" w:rsidP="0049080C"/>
    <w:p w14:paraId="56D25E96" w14:textId="51D8DA62" w:rsidR="00353866" w:rsidRDefault="00353866" w:rsidP="0049080C"/>
    <w:p w14:paraId="073EB693" w14:textId="28B464D4" w:rsidR="00353866" w:rsidRDefault="00353866" w:rsidP="0049080C"/>
    <w:p w14:paraId="2B8CF10F" w14:textId="797127F3" w:rsidR="00353866" w:rsidRDefault="00353866" w:rsidP="0049080C"/>
    <w:p w14:paraId="051692CA" w14:textId="50CB90B0" w:rsidR="00353866" w:rsidRDefault="00353866" w:rsidP="0049080C"/>
    <w:p w14:paraId="2C7A9B16" w14:textId="77777777" w:rsidR="00353866" w:rsidRPr="0049080C" w:rsidRDefault="00353866" w:rsidP="0049080C">
      <w:pPr>
        <w:sectPr w:rsidR="00353866" w:rsidRPr="0049080C">
          <w:pgSz w:w="11906" w:h="16838"/>
          <w:pgMar w:top="1440" w:right="1440" w:bottom="1440" w:left="1440" w:header="708" w:footer="708" w:gutter="0"/>
          <w:cols w:space="708"/>
          <w:docGrid w:linePitch="360"/>
        </w:sectPr>
      </w:pPr>
    </w:p>
    <w:p w14:paraId="2F816757" w14:textId="24B83535" w:rsidR="0049080C" w:rsidRDefault="0049080C"/>
    <w:tbl>
      <w:tblPr>
        <w:tblW w:w="508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8"/>
        <w:gridCol w:w="1902"/>
        <w:gridCol w:w="1505"/>
        <w:gridCol w:w="1412"/>
        <w:gridCol w:w="1700"/>
        <w:gridCol w:w="1655"/>
        <w:gridCol w:w="1542"/>
        <w:gridCol w:w="1387"/>
        <w:gridCol w:w="1310"/>
      </w:tblGrid>
      <w:tr w:rsidR="0049080C" w:rsidRPr="00A67B38" w14:paraId="7B692BF4" w14:textId="77777777" w:rsidTr="002745C2">
        <w:trPr>
          <w:trHeight w:val="558"/>
        </w:trPr>
        <w:tc>
          <w:tcPr>
            <w:tcW w:w="5000" w:type="pct"/>
            <w:gridSpan w:val="9"/>
            <w:tcBorders>
              <w:top w:val="nil"/>
              <w:left w:val="nil"/>
              <w:right w:val="nil"/>
            </w:tcBorders>
            <w:shd w:val="clear" w:color="auto" w:fill="auto"/>
          </w:tcPr>
          <w:p w14:paraId="3CBB6046" w14:textId="77777777" w:rsidR="0049080C" w:rsidRPr="00A67B38" w:rsidRDefault="0049080C" w:rsidP="002745C2">
            <w:pPr>
              <w:rPr>
                <w:rFonts w:asciiTheme="majorHAnsi" w:hAnsiTheme="majorHAnsi" w:cstheme="majorHAnsi"/>
                <w:b/>
              </w:rPr>
            </w:pPr>
            <w:r>
              <w:rPr>
                <w:rFonts w:asciiTheme="majorHAnsi" w:hAnsiTheme="majorHAnsi" w:cstheme="majorHAnsi"/>
                <w:b/>
              </w:rPr>
              <w:t xml:space="preserve">Appendix ii </w:t>
            </w:r>
            <w:r w:rsidRPr="00A67B38">
              <w:rPr>
                <w:rFonts w:asciiTheme="majorHAnsi" w:hAnsiTheme="majorHAnsi" w:cstheme="majorHAnsi"/>
                <w:b/>
              </w:rPr>
              <w:t xml:space="preserve">Grading of evidence </w:t>
            </w:r>
            <w:r>
              <w:rPr>
                <w:rFonts w:asciiTheme="majorHAnsi" w:hAnsiTheme="majorHAnsi" w:cstheme="majorHAnsi"/>
                <w:b/>
              </w:rPr>
              <w:t>based on RCTs (</w:t>
            </w:r>
            <w:r w:rsidRPr="00A47EEF">
              <w:rPr>
                <w:rFonts w:asciiTheme="majorHAnsi" w:hAnsiTheme="majorHAnsi" w:cstheme="majorHAnsi"/>
                <w:i/>
              </w:rPr>
              <w:t>with non-RCT evidence included for comparison</w:t>
            </w:r>
            <w:r>
              <w:rPr>
                <w:rFonts w:asciiTheme="majorHAnsi" w:hAnsiTheme="majorHAnsi" w:cstheme="majorHAnsi"/>
                <w:b/>
              </w:rPr>
              <w:t>)</w:t>
            </w:r>
          </w:p>
        </w:tc>
      </w:tr>
      <w:tr w:rsidR="0049080C" w:rsidRPr="00986CBE" w14:paraId="709A0EBC" w14:textId="77777777" w:rsidTr="002745C2">
        <w:trPr>
          <w:trHeight w:val="1160"/>
        </w:trPr>
        <w:tc>
          <w:tcPr>
            <w:tcW w:w="673" w:type="pct"/>
            <w:shd w:val="clear" w:color="auto" w:fill="auto"/>
          </w:tcPr>
          <w:p w14:paraId="0CC81745"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Comparison</w:t>
            </w:r>
          </w:p>
          <w:p w14:paraId="73316DA2"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intervention; outcome)</w:t>
            </w:r>
          </w:p>
        </w:tc>
        <w:tc>
          <w:tcPr>
            <w:tcW w:w="735" w:type="pct"/>
            <w:shd w:val="clear" w:color="auto" w:fill="auto"/>
          </w:tcPr>
          <w:p w14:paraId="4A47C933"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Results (RCTs)</w:t>
            </w:r>
          </w:p>
        </w:tc>
        <w:tc>
          <w:tcPr>
            <w:tcW w:w="587" w:type="pct"/>
          </w:tcPr>
          <w:p w14:paraId="3EFE925A" w14:textId="77777777" w:rsidR="0049080C" w:rsidRPr="00986CBE" w:rsidRDefault="0049080C" w:rsidP="002745C2">
            <w:pPr>
              <w:rPr>
                <w:rFonts w:asciiTheme="majorHAnsi" w:hAnsiTheme="majorHAnsi" w:cstheme="majorHAnsi"/>
                <w:b/>
                <w:i/>
              </w:rPr>
            </w:pPr>
            <w:r w:rsidRPr="00986CBE">
              <w:rPr>
                <w:rFonts w:asciiTheme="majorHAnsi" w:hAnsiTheme="majorHAnsi" w:cstheme="majorHAnsi"/>
                <w:b/>
                <w:i/>
              </w:rPr>
              <w:t>Results (non-RCTs)</w:t>
            </w:r>
          </w:p>
        </w:tc>
        <w:tc>
          <w:tcPr>
            <w:tcW w:w="463" w:type="pct"/>
            <w:shd w:val="clear" w:color="auto" w:fill="auto"/>
          </w:tcPr>
          <w:p w14:paraId="474164F4"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RoB? (RCTs only)</w:t>
            </w:r>
          </w:p>
        </w:tc>
        <w:tc>
          <w:tcPr>
            <w:tcW w:w="522" w:type="pct"/>
            <w:shd w:val="clear" w:color="auto" w:fill="auto"/>
          </w:tcPr>
          <w:p w14:paraId="32CAD1D0" w14:textId="77777777" w:rsidR="0049080C" w:rsidRPr="00986CBE" w:rsidRDefault="0049080C" w:rsidP="002745C2">
            <w:pPr>
              <w:pStyle w:val="NormalWeb"/>
              <w:rPr>
                <w:rFonts w:asciiTheme="majorHAnsi" w:hAnsiTheme="majorHAnsi" w:cstheme="majorHAnsi"/>
                <w:b/>
                <w:sz w:val="22"/>
                <w:szCs w:val="22"/>
              </w:rPr>
            </w:pPr>
            <w:r w:rsidRPr="00986CBE">
              <w:rPr>
                <w:rFonts w:asciiTheme="majorHAnsi" w:hAnsiTheme="majorHAnsi" w:cstheme="majorHAnsi"/>
                <w:b/>
                <w:sz w:val="22"/>
                <w:szCs w:val="22"/>
              </w:rPr>
              <w:t>Downgrade for inconsistency? (I</w:t>
            </w:r>
            <w:r w:rsidRPr="00986CBE">
              <w:rPr>
                <w:rFonts w:asciiTheme="majorHAnsi" w:hAnsiTheme="majorHAnsi" w:cstheme="majorHAnsi"/>
                <w:b/>
                <w:sz w:val="22"/>
                <w:szCs w:val="22"/>
                <w:vertAlign w:val="superscript"/>
              </w:rPr>
              <w:t>2</w:t>
            </w:r>
            <w:r w:rsidRPr="00986CBE">
              <w:rPr>
                <w:rFonts w:asciiTheme="majorHAnsi" w:hAnsiTheme="majorHAnsi" w:cstheme="majorHAnsi"/>
                <w:b/>
                <w:sz w:val="22"/>
                <w:szCs w:val="22"/>
              </w:rPr>
              <w:t>≥50%)</w:t>
            </w:r>
          </w:p>
        </w:tc>
        <w:tc>
          <w:tcPr>
            <w:tcW w:w="513" w:type="pct"/>
            <w:shd w:val="clear" w:color="auto" w:fill="auto"/>
          </w:tcPr>
          <w:p w14:paraId="29DFE4FE"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indirectness? (Review and study PICO do not match)</w:t>
            </w:r>
          </w:p>
        </w:tc>
        <w:tc>
          <w:tcPr>
            <w:tcW w:w="600" w:type="pct"/>
            <w:shd w:val="clear" w:color="auto" w:fill="auto"/>
          </w:tcPr>
          <w:p w14:paraId="0D60A23E"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 xml:space="preserve">Downgrade for imprecision? (total events&lt;300, total </w:t>
            </w:r>
            <w:r w:rsidRPr="00986CBE">
              <w:rPr>
                <w:rFonts w:asciiTheme="majorHAnsi" w:eastAsia="MS Gothic" w:hAnsiTheme="majorHAnsi" w:cstheme="majorHAnsi"/>
                <w:b/>
                <w:color w:val="000000"/>
              </w:rPr>
              <w:t>n&lt;400, and/</w:t>
            </w:r>
            <w:r w:rsidRPr="00986CBE">
              <w:rPr>
                <w:rFonts w:asciiTheme="majorHAnsi" w:hAnsiTheme="majorHAnsi" w:cstheme="majorHAnsi"/>
                <w:b/>
              </w:rPr>
              <w:t xml:space="preserve">or CI includes no effect &amp; important effect) </w:t>
            </w:r>
          </w:p>
        </w:tc>
        <w:tc>
          <w:tcPr>
            <w:tcW w:w="430" w:type="pct"/>
            <w:shd w:val="clear" w:color="auto" w:fill="auto"/>
          </w:tcPr>
          <w:p w14:paraId="4F3CE051"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other reasons? (e.g. publication bias)</w:t>
            </w:r>
          </w:p>
        </w:tc>
        <w:tc>
          <w:tcPr>
            <w:tcW w:w="477" w:type="pct"/>
            <w:shd w:val="clear" w:color="auto" w:fill="auto"/>
          </w:tcPr>
          <w:p w14:paraId="6D765B50"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 xml:space="preserve">GRADE quality of evidence </w:t>
            </w:r>
          </w:p>
        </w:tc>
      </w:tr>
      <w:tr w:rsidR="0049080C" w:rsidRPr="00A67B38" w14:paraId="6470BF05" w14:textId="77777777" w:rsidTr="002745C2">
        <w:trPr>
          <w:trHeight w:val="397"/>
        </w:trPr>
        <w:tc>
          <w:tcPr>
            <w:tcW w:w="673" w:type="pct"/>
            <w:shd w:val="clear" w:color="auto" w:fill="auto"/>
          </w:tcPr>
          <w:p w14:paraId="61343A1B" w14:textId="77777777" w:rsidR="0049080C" w:rsidRDefault="0049080C" w:rsidP="002745C2">
            <w:pPr>
              <w:rPr>
                <w:rFonts w:asciiTheme="majorHAnsi" w:hAnsiTheme="majorHAnsi" w:cstheme="majorHAnsi"/>
              </w:rPr>
            </w:pPr>
            <w:r w:rsidRPr="00A67B38">
              <w:rPr>
                <w:rFonts w:asciiTheme="majorHAnsi" w:hAnsiTheme="majorHAnsi" w:cstheme="majorHAnsi"/>
              </w:rPr>
              <w:t>Rubbing with</w:t>
            </w:r>
            <w:r>
              <w:rPr>
                <w:rFonts w:asciiTheme="majorHAnsi" w:hAnsiTheme="majorHAnsi" w:cstheme="majorHAnsi"/>
              </w:rPr>
              <w:t xml:space="preserve"> saline soaked gauze vs waiting</w:t>
            </w:r>
          </w:p>
          <w:p w14:paraId="2BA608BC" w14:textId="77777777" w:rsidR="0049080C" w:rsidRDefault="0049080C" w:rsidP="002745C2">
            <w:pPr>
              <w:rPr>
                <w:rFonts w:asciiTheme="majorHAnsi" w:hAnsiTheme="majorHAnsi" w:cstheme="majorHAnsi"/>
              </w:rPr>
            </w:pPr>
          </w:p>
          <w:p w14:paraId="1BA9CF7E" w14:textId="77777777" w:rsidR="0049080C" w:rsidRPr="00A67B38" w:rsidRDefault="0049080C" w:rsidP="002745C2">
            <w:pPr>
              <w:rPr>
                <w:rFonts w:asciiTheme="majorHAnsi" w:hAnsiTheme="majorHAnsi" w:cstheme="majorHAnsi"/>
              </w:rPr>
            </w:pPr>
            <w:r w:rsidRPr="00314DC5">
              <w:rPr>
                <w:rFonts w:asciiTheme="majorHAnsi" w:hAnsiTheme="majorHAnsi" w:cstheme="majorHAnsi"/>
                <w:b/>
              </w:rPr>
              <w:t>Outcome: voiding &lt; 5mins (success)</w:t>
            </w:r>
          </w:p>
        </w:tc>
        <w:tc>
          <w:tcPr>
            <w:tcW w:w="735" w:type="pct"/>
            <w:shd w:val="clear" w:color="auto" w:fill="auto"/>
          </w:tcPr>
          <w:p w14:paraId="5C89DB48" w14:textId="77777777" w:rsidR="0049080C" w:rsidRPr="00A67B38" w:rsidRDefault="0049080C" w:rsidP="002745C2">
            <w:pPr>
              <w:rPr>
                <w:rFonts w:asciiTheme="majorHAnsi" w:hAnsiTheme="majorHAnsi" w:cstheme="majorHAnsi"/>
              </w:rPr>
            </w:pPr>
            <w:r w:rsidRPr="004A5EC7">
              <w:rPr>
                <w:rFonts w:asciiTheme="majorHAnsi" w:hAnsiTheme="majorHAnsi" w:cstheme="majorHAnsi"/>
              </w:rPr>
              <w:t>RD = 19%</w:t>
            </w:r>
            <w:r w:rsidRPr="00A67B38">
              <w:rPr>
                <w:rFonts w:asciiTheme="majorHAnsi" w:hAnsiTheme="majorHAnsi" w:cstheme="majorHAnsi"/>
              </w:rPr>
              <w:t>; 95% CI 11-28% (1 RCT; 344 participants; p&lt;0.001)</w:t>
            </w:r>
          </w:p>
          <w:p w14:paraId="2FAE3013" w14:textId="77777777" w:rsidR="0049080C" w:rsidRPr="00A67B38" w:rsidRDefault="0049080C" w:rsidP="002745C2">
            <w:pPr>
              <w:rPr>
                <w:rFonts w:asciiTheme="majorHAnsi" w:hAnsiTheme="majorHAnsi" w:cstheme="majorHAnsi"/>
              </w:rPr>
            </w:pPr>
          </w:p>
          <w:p w14:paraId="4877175A"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Success rate in intervention group: 31% (95%CI 24-39)</w:t>
            </w:r>
          </w:p>
          <w:p w14:paraId="1BC7B85B" w14:textId="77777777" w:rsidR="0049080C" w:rsidRPr="00A67B38" w:rsidRDefault="0049080C" w:rsidP="002745C2">
            <w:pPr>
              <w:rPr>
                <w:rFonts w:asciiTheme="majorHAnsi" w:hAnsiTheme="majorHAnsi" w:cstheme="majorHAnsi"/>
              </w:rPr>
            </w:pPr>
          </w:p>
        </w:tc>
        <w:tc>
          <w:tcPr>
            <w:tcW w:w="587" w:type="pct"/>
          </w:tcPr>
          <w:p w14:paraId="57F83AAC"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 xml:space="preserve">1 trial comparing two saline temperatures only </w:t>
            </w:r>
          </w:p>
          <w:p w14:paraId="68EFBA7D"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No. of events 12; Success rate for cold saline: 35% (95%CI 15-59)</w:t>
            </w:r>
          </w:p>
        </w:tc>
        <w:tc>
          <w:tcPr>
            <w:tcW w:w="463" w:type="pct"/>
            <w:shd w:val="clear" w:color="auto" w:fill="auto"/>
          </w:tcPr>
          <w:p w14:paraId="4FD23DBA"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 xml:space="preserve">No </w:t>
            </w:r>
          </w:p>
        </w:tc>
        <w:tc>
          <w:tcPr>
            <w:tcW w:w="522" w:type="pct"/>
            <w:shd w:val="clear" w:color="auto" w:fill="auto"/>
          </w:tcPr>
          <w:p w14:paraId="4F96ED20"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A for RCT</w:t>
            </w:r>
          </w:p>
          <w:p w14:paraId="6C13B552" w14:textId="77777777" w:rsidR="0049080C" w:rsidRPr="00A67B38" w:rsidRDefault="0049080C" w:rsidP="002745C2">
            <w:pPr>
              <w:rPr>
                <w:rFonts w:asciiTheme="majorHAnsi" w:hAnsiTheme="majorHAnsi" w:cstheme="majorHAnsi"/>
                <w:i/>
              </w:rPr>
            </w:pPr>
          </w:p>
          <w:p w14:paraId="4B1FFCAE"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Non-RCT success rate similar to RCT but conducted by same team)</w:t>
            </w:r>
          </w:p>
        </w:tc>
        <w:tc>
          <w:tcPr>
            <w:tcW w:w="513" w:type="pct"/>
            <w:shd w:val="clear" w:color="auto" w:fill="auto"/>
          </w:tcPr>
          <w:p w14:paraId="252D7CA6"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600" w:type="pct"/>
            <w:shd w:val="clear" w:color="auto" w:fill="auto"/>
          </w:tcPr>
          <w:p w14:paraId="5D13B32F"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Yes (total events &lt;300) – sparse data</w:t>
            </w:r>
          </w:p>
        </w:tc>
        <w:tc>
          <w:tcPr>
            <w:tcW w:w="430" w:type="pct"/>
            <w:shd w:val="clear" w:color="auto" w:fill="auto"/>
          </w:tcPr>
          <w:p w14:paraId="57CE0BD5"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477" w:type="pct"/>
            <w:shd w:val="clear" w:color="auto" w:fill="auto"/>
          </w:tcPr>
          <w:p w14:paraId="16A8CA97"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Moderate**</w:t>
            </w:r>
          </w:p>
        </w:tc>
      </w:tr>
      <w:tr w:rsidR="0049080C" w:rsidRPr="00A67B38" w14:paraId="2C8ECB67" w14:textId="77777777" w:rsidTr="002745C2">
        <w:trPr>
          <w:trHeight w:val="397"/>
        </w:trPr>
        <w:tc>
          <w:tcPr>
            <w:tcW w:w="673" w:type="pct"/>
            <w:shd w:val="clear" w:color="auto" w:fill="auto"/>
          </w:tcPr>
          <w:p w14:paraId="545D1D8C" w14:textId="77777777" w:rsidR="0049080C" w:rsidRDefault="0049080C" w:rsidP="002745C2">
            <w:pPr>
              <w:rPr>
                <w:rFonts w:asciiTheme="majorHAnsi" w:hAnsiTheme="majorHAnsi" w:cstheme="majorHAnsi"/>
              </w:rPr>
            </w:pPr>
            <w:r>
              <w:rPr>
                <w:rFonts w:asciiTheme="majorHAnsi" w:hAnsiTheme="majorHAnsi" w:cstheme="majorHAnsi"/>
              </w:rPr>
              <w:t xml:space="preserve">Tapping and massage vs </w:t>
            </w:r>
            <w:r>
              <w:rPr>
                <w:rFonts w:asciiTheme="majorHAnsi" w:hAnsiTheme="majorHAnsi" w:cstheme="majorHAnsi"/>
              </w:rPr>
              <w:lastRenderedPageBreak/>
              <w:t>waiting</w:t>
            </w:r>
          </w:p>
          <w:p w14:paraId="134371EF" w14:textId="77777777" w:rsidR="0049080C" w:rsidRDefault="0049080C" w:rsidP="002745C2">
            <w:pPr>
              <w:rPr>
                <w:rFonts w:asciiTheme="majorHAnsi" w:hAnsiTheme="majorHAnsi" w:cstheme="majorHAnsi"/>
              </w:rPr>
            </w:pPr>
          </w:p>
          <w:p w14:paraId="1D768AC9" w14:textId="77777777" w:rsidR="0049080C" w:rsidRPr="00A67B38" w:rsidRDefault="0049080C" w:rsidP="002745C2">
            <w:pPr>
              <w:rPr>
                <w:rFonts w:asciiTheme="majorHAnsi" w:hAnsiTheme="majorHAnsi" w:cstheme="majorHAnsi"/>
              </w:rPr>
            </w:pPr>
            <w:r w:rsidRPr="00314DC5">
              <w:rPr>
                <w:rFonts w:asciiTheme="majorHAnsi" w:hAnsiTheme="majorHAnsi" w:cstheme="majorHAnsi"/>
                <w:b/>
              </w:rPr>
              <w:t>Outcome: voiding &lt; 5mins (success)</w:t>
            </w:r>
          </w:p>
        </w:tc>
        <w:tc>
          <w:tcPr>
            <w:tcW w:w="735" w:type="pct"/>
            <w:shd w:val="clear" w:color="auto" w:fill="auto"/>
          </w:tcPr>
          <w:p w14:paraId="67B6F3E5"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lastRenderedPageBreak/>
              <w:t xml:space="preserve">RD = 45%; 95% CI 28-58%* (1 RCT; </w:t>
            </w:r>
            <w:r w:rsidRPr="00A67B38">
              <w:rPr>
                <w:rFonts w:asciiTheme="majorHAnsi" w:hAnsiTheme="majorHAnsi" w:cstheme="majorHAnsi"/>
              </w:rPr>
              <w:lastRenderedPageBreak/>
              <w:t>127 participants; p &lt;0.0001)</w:t>
            </w:r>
          </w:p>
          <w:p w14:paraId="70B77ED7" w14:textId="77777777" w:rsidR="0049080C" w:rsidRPr="00A67B38" w:rsidRDefault="0049080C" w:rsidP="002745C2">
            <w:pPr>
              <w:rPr>
                <w:rFonts w:asciiTheme="majorHAnsi" w:hAnsiTheme="majorHAnsi" w:cstheme="majorHAnsi"/>
              </w:rPr>
            </w:pPr>
          </w:p>
          <w:p w14:paraId="4A89F877"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Success rate in intervention group: 78% (95% CI 66-86*)</w:t>
            </w:r>
          </w:p>
          <w:p w14:paraId="2A0DB889" w14:textId="77777777" w:rsidR="0049080C" w:rsidRPr="00A67B38" w:rsidRDefault="0049080C" w:rsidP="002745C2">
            <w:pPr>
              <w:rPr>
                <w:rFonts w:asciiTheme="majorHAnsi" w:hAnsiTheme="majorHAnsi" w:cstheme="majorHAnsi"/>
              </w:rPr>
            </w:pPr>
          </w:p>
          <w:p w14:paraId="6B6D284C" w14:textId="77777777" w:rsidR="0049080C" w:rsidRPr="00A67B38" w:rsidRDefault="0049080C" w:rsidP="002745C2">
            <w:pPr>
              <w:rPr>
                <w:rFonts w:asciiTheme="majorHAnsi" w:hAnsiTheme="majorHAnsi" w:cstheme="majorHAnsi"/>
              </w:rPr>
            </w:pPr>
          </w:p>
        </w:tc>
        <w:tc>
          <w:tcPr>
            <w:tcW w:w="587" w:type="pct"/>
          </w:tcPr>
          <w:p w14:paraId="55AFE538"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lastRenderedPageBreak/>
              <w:t xml:space="preserve">5 uncontrolled studies only </w:t>
            </w:r>
            <w:r w:rsidRPr="00A67B38">
              <w:rPr>
                <w:rFonts w:asciiTheme="majorHAnsi" w:hAnsiTheme="majorHAnsi" w:cstheme="majorHAnsi"/>
                <w:i/>
              </w:rPr>
              <w:lastRenderedPageBreak/>
              <w:t>(No. of events: 314; Success rates: 27%; 49%; 56%; 86%; 91%)</w:t>
            </w:r>
          </w:p>
          <w:p w14:paraId="57F967B0" w14:textId="77777777" w:rsidR="0049080C" w:rsidRPr="00A67B38" w:rsidRDefault="0049080C" w:rsidP="002745C2">
            <w:pPr>
              <w:rPr>
                <w:rFonts w:asciiTheme="majorHAnsi" w:hAnsiTheme="majorHAnsi" w:cstheme="majorHAnsi"/>
                <w:i/>
              </w:rPr>
            </w:pPr>
          </w:p>
        </w:tc>
        <w:tc>
          <w:tcPr>
            <w:tcW w:w="463" w:type="pct"/>
            <w:shd w:val="clear" w:color="auto" w:fill="auto"/>
          </w:tcPr>
          <w:p w14:paraId="160BBCAE"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lastRenderedPageBreak/>
              <w:t xml:space="preserve">Yes (allocation </w:t>
            </w:r>
            <w:r w:rsidRPr="00A67B38">
              <w:rPr>
                <w:rFonts w:asciiTheme="majorHAnsi" w:hAnsiTheme="majorHAnsi" w:cstheme="majorHAnsi"/>
              </w:rPr>
              <w:lastRenderedPageBreak/>
              <w:t>concealment unclear)</w:t>
            </w:r>
          </w:p>
        </w:tc>
        <w:tc>
          <w:tcPr>
            <w:tcW w:w="522" w:type="pct"/>
            <w:shd w:val="clear" w:color="auto" w:fill="auto"/>
          </w:tcPr>
          <w:p w14:paraId="5B522EB5"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lastRenderedPageBreak/>
              <w:t>N/A for RCT</w:t>
            </w:r>
          </w:p>
          <w:p w14:paraId="7AD6CB3D" w14:textId="77777777" w:rsidR="0049080C" w:rsidRPr="00A67B38" w:rsidRDefault="0049080C" w:rsidP="002745C2">
            <w:pPr>
              <w:rPr>
                <w:rFonts w:asciiTheme="majorHAnsi" w:hAnsiTheme="majorHAnsi" w:cstheme="majorHAnsi"/>
                <w:i/>
              </w:rPr>
            </w:pPr>
          </w:p>
          <w:p w14:paraId="1D3FDC2C"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Non-RCT success rates variable and differed from RCT)</w:t>
            </w:r>
          </w:p>
        </w:tc>
        <w:tc>
          <w:tcPr>
            <w:tcW w:w="513" w:type="pct"/>
            <w:shd w:val="clear" w:color="auto" w:fill="auto"/>
          </w:tcPr>
          <w:p w14:paraId="35EE44F3"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lastRenderedPageBreak/>
              <w:t>No</w:t>
            </w:r>
          </w:p>
        </w:tc>
        <w:tc>
          <w:tcPr>
            <w:tcW w:w="600" w:type="pct"/>
            <w:shd w:val="clear" w:color="auto" w:fill="auto"/>
          </w:tcPr>
          <w:p w14:paraId="10D7E443"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 xml:space="preserve">Yes if only RCT </w:t>
            </w:r>
            <w:r w:rsidRPr="00A67B38">
              <w:rPr>
                <w:rFonts w:asciiTheme="majorHAnsi" w:hAnsiTheme="majorHAnsi" w:cstheme="majorHAnsi"/>
              </w:rPr>
              <w:lastRenderedPageBreak/>
              <w:t>considered (total events &lt; 300) – sparse data;</w:t>
            </w:r>
          </w:p>
          <w:p w14:paraId="455CAAD7" w14:textId="77777777" w:rsidR="0049080C" w:rsidRPr="00A67B38" w:rsidRDefault="0049080C" w:rsidP="002745C2">
            <w:pPr>
              <w:rPr>
                <w:rFonts w:asciiTheme="majorHAnsi" w:hAnsiTheme="majorHAnsi" w:cstheme="majorHAnsi"/>
                <w:i/>
              </w:rPr>
            </w:pPr>
          </w:p>
          <w:p w14:paraId="0F12E568"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w:t>
            </w:r>
            <w:r>
              <w:rPr>
                <w:rFonts w:asciiTheme="majorHAnsi" w:hAnsiTheme="majorHAnsi" w:cstheme="majorHAnsi"/>
                <w:i/>
              </w:rPr>
              <w:t>T</w:t>
            </w:r>
            <w:r w:rsidRPr="00A67B38">
              <w:rPr>
                <w:rFonts w:asciiTheme="majorHAnsi" w:hAnsiTheme="majorHAnsi" w:cstheme="majorHAnsi"/>
                <w:i/>
              </w:rPr>
              <w:t xml:space="preserve">otal events &gt;300 </w:t>
            </w:r>
            <w:r>
              <w:rPr>
                <w:rFonts w:asciiTheme="majorHAnsi" w:hAnsiTheme="majorHAnsi" w:cstheme="majorHAnsi"/>
                <w:i/>
              </w:rPr>
              <w:t xml:space="preserve">if non-RCTs included </w:t>
            </w:r>
            <w:r w:rsidRPr="00A67B38">
              <w:rPr>
                <w:rFonts w:asciiTheme="majorHAnsi" w:hAnsiTheme="majorHAnsi" w:cstheme="majorHAnsi"/>
                <w:i/>
              </w:rPr>
              <w:t xml:space="preserve">but </w:t>
            </w:r>
            <w:r>
              <w:rPr>
                <w:rFonts w:asciiTheme="majorHAnsi" w:hAnsiTheme="majorHAnsi" w:cstheme="majorHAnsi"/>
                <w:i/>
              </w:rPr>
              <w:t>wide range of r</w:t>
            </w:r>
            <w:r w:rsidRPr="00A67B38">
              <w:rPr>
                <w:rFonts w:asciiTheme="majorHAnsi" w:hAnsiTheme="majorHAnsi" w:cstheme="majorHAnsi"/>
                <w:i/>
              </w:rPr>
              <w:t>ates)</w:t>
            </w:r>
          </w:p>
        </w:tc>
        <w:tc>
          <w:tcPr>
            <w:tcW w:w="430" w:type="pct"/>
            <w:shd w:val="clear" w:color="auto" w:fill="auto"/>
          </w:tcPr>
          <w:p w14:paraId="62F77E73"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lastRenderedPageBreak/>
              <w:t>No</w:t>
            </w:r>
          </w:p>
        </w:tc>
        <w:tc>
          <w:tcPr>
            <w:tcW w:w="477" w:type="pct"/>
            <w:shd w:val="clear" w:color="auto" w:fill="auto"/>
          </w:tcPr>
          <w:p w14:paraId="4BBB0068" w14:textId="77777777" w:rsidR="0049080C" w:rsidRDefault="0049080C" w:rsidP="002745C2">
            <w:pPr>
              <w:rPr>
                <w:rFonts w:asciiTheme="majorHAnsi" w:hAnsiTheme="majorHAnsi" w:cstheme="majorHAnsi"/>
              </w:rPr>
            </w:pPr>
            <w:r w:rsidRPr="00A67B38">
              <w:rPr>
                <w:rFonts w:asciiTheme="majorHAnsi" w:hAnsiTheme="majorHAnsi" w:cstheme="majorHAnsi"/>
              </w:rPr>
              <w:t>Low***</w:t>
            </w:r>
          </w:p>
          <w:p w14:paraId="600B6E92" w14:textId="77777777" w:rsidR="0049080C" w:rsidRDefault="0049080C" w:rsidP="002745C2">
            <w:pPr>
              <w:rPr>
                <w:rFonts w:asciiTheme="majorHAnsi" w:hAnsiTheme="majorHAnsi" w:cstheme="majorHAnsi"/>
              </w:rPr>
            </w:pPr>
          </w:p>
          <w:p w14:paraId="319DBA3F" w14:textId="77777777" w:rsidR="0049080C" w:rsidRDefault="0049080C" w:rsidP="002745C2">
            <w:pPr>
              <w:rPr>
                <w:rFonts w:asciiTheme="majorHAnsi" w:hAnsiTheme="majorHAnsi" w:cstheme="majorHAnsi"/>
              </w:rPr>
            </w:pPr>
          </w:p>
          <w:p w14:paraId="0AFEC93F" w14:textId="77777777" w:rsidR="0049080C" w:rsidRDefault="0049080C" w:rsidP="002745C2">
            <w:pPr>
              <w:rPr>
                <w:rFonts w:asciiTheme="majorHAnsi" w:hAnsiTheme="majorHAnsi" w:cstheme="majorHAnsi"/>
              </w:rPr>
            </w:pPr>
          </w:p>
          <w:p w14:paraId="6B7B3EDD" w14:textId="77777777" w:rsidR="0049080C" w:rsidRDefault="0049080C" w:rsidP="002745C2">
            <w:pPr>
              <w:rPr>
                <w:rFonts w:asciiTheme="majorHAnsi" w:hAnsiTheme="majorHAnsi" w:cstheme="majorHAnsi"/>
              </w:rPr>
            </w:pPr>
          </w:p>
          <w:p w14:paraId="7227A156" w14:textId="77777777" w:rsidR="0049080C" w:rsidRDefault="0049080C" w:rsidP="002745C2">
            <w:pPr>
              <w:rPr>
                <w:rFonts w:asciiTheme="majorHAnsi" w:hAnsiTheme="majorHAnsi" w:cstheme="majorHAnsi"/>
              </w:rPr>
            </w:pPr>
          </w:p>
          <w:p w14:paraId="75656696" w14:textId="77777777" w:rsidR="0049080C" w:rsidRDefault="0049080C" w:rsidP="002745C2">
            <w:pPr>
              <w:rPr>
                <w:rFonts w:asciiTheme="majorHAnsi" w:hAnsiTheme="majorHAnsi" w:cstheme="majorHAnsi"/>
              </w:rPr>
            </w:pPr>
          </w:p>
          <w:p w14:paraId="4E1D7C8E" w14:textId="77777777" w:rsidR="0049080C" w:rsidRDefault="0049080C" w:rsidP="002745C2">
            <w:pPr>
              <w:rPr>
                <w:rFonts w:asciiTheme="majorHAnsi" w:hAnsiTheme="majorHAnsi" w:cstheme="majorHAnsi"/>
              </w:rPr>
            </w:pPr>
          </w:p>
          <w:p w14:paraId="5C403B5C" w14:textId="77777777" w:rsidR="0049080C" w:rsidRDefault="0049080C" w:rsidP="002745C2">
            <w:pPr>
              <w:rPr>
                <w:rFonts w:asciiTheme="majorHAnsi" w:hAnsiTheme="majorHAnsi" w:cstheme="majorHAnsi"/>
              </w:rPr>
            </w:pPr>
          </w:p>
          <w:p w14:paraId="27322837" w14:textId="77777777" w:rsidR="0049080C" w:rsidRDefault="0049080C" w:rsidP="002745C2">
            <w:pPr>
              <w:rPr>
                <w:rFonts w:asciiTheme="majorHAnsi" w:hAnsiTheme="majorHAnsi" w:cstheme="majorHAnsi"/>
              </w:rPr>
            </w:pPr>
          </w:p>
          <w:p w14:paraId="4A3DA01E" w14:textId="77777777" w:rsidR="0049080C" w:rsidRDefault="0049080C" w:rsidP="002745C2">
            <w:pPr>
              <w:rPr>
                <w:rFonts w:asciiTheme="majorHAnsi" w:hAnsiTheme="majorHAnsi" w:cstheme="majorHAnsi"/>
              </w:rPr>
            </w:pPr>
          </w:p>
          <w:p w14:paraId="39348C72" w14:textId="77777777" w:rsidR="0049080C" w:rsidRDefault="0049080C" w:rsidP="002745C2">
            <w:pPr>
              <w:rPr>
                <w:rFonts w:asciiTheme="majorHAnsi" w:hAnsiTheme="majorHAnsi" w:cstheme="majorHAnsi"/>
              </w:rPr>
            </w:pPr>
          </w:p>
          <w:p w14:paraId="2FFCBA52" w14:textId="77777777" w:rsidR="0049080C" w:rsidRDefault="0049080C" w:rsidP="002745C2">
            <w:pPr>
              <w:rPr>
                <w:rFonts w:asciiTheme="majorHAnsi" w:hAnsiTheme="majorHAnsi" w:cstheme="majorHAnsi"/>
              </w:rPr>
            </w:pPr>
          </w:p>
          <w:p w14:paraId="0D84AB84" w14:textId="77777777" w:rsidR="0049080C" w:rsidRDefault="0049080C" w:rsidP="002745C2">
            <w:pPr>
              <w:rPr>
                <w:rFonts w:asciiTheme="majorHAnsi" w:hAnsiTheme="majorHAnsi" w:cstheme="majorHAnsi"/>
              </w:rPr>
            </w:pPr>
          </w:p>
          <w:p w14:paraId="35B4A49F" w14:textId="77777777" w:rsidR="0049080C" w:rsidRDefault="0049080C" w:rsidP="002745C2">
            <w:pPr>
              <w:rPr>
                <w:rFonts w:asciiTheme="majorHAnsi" w:hAnsiTheme="majorHAnsi" w:cstheme="majorHAnsi"/>
              </w:rPr>
            </w:pPr>
          </w:p>
          <w:p w14:paraId="6E1C2E0B" w14:textId="77777777" w:rsidR="0049080C" w:rsidRDefault="0049080C" w:rsidP="002745C2">
            <w:pPr>
              <w:rPr>
                <w:rFonts w:asciiTheme="majorHAnsi" w:hAnsiTheme="majorHAnsi" w:cstheme="majorHAnsi"/>
              </w:rPr>
            </w:pPr>
          </w:p>
          <w:p w14:paraId="4A1F445F" w14:textId="77777777" w:rsidR="0049080C" w:rsidRPr="00A67B38" w:rsidRDefault="0049080C" w:rsidP="002745C2">
            <w:pPr>
              <w:rPr>
                <w:rFonts w:asciiTheme="majorHAnsi" w:hAnsiTheme="majorHAnsi" w:cstheme="majorHAnsi"/>
              </w:rPr>
            </w:pPr>
          </w:p>
        </w:tc>
      </w:tr>
      <w:tr w:rsidR="0049080C" w:rsidRPr="00986CBE" w14:paraId="03A8EA0A" w14:textId="77777777" w:rsidTr="002745C2">
        <w:trPr>
          <w:trHeight w:val="1160"/>
        </w:trPr>
        <w:tc>
          <w:tcPr>
            <w:tcW w:w="673" w:type="pct"/>
            <w:shd w:val="clear" w:color="auto" w:fill="auto"/>
          </w:tcPr>
          <w:p w14:paraId="7D1DEE8E"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lastRenderedPageBreak/>
              <w:t>Comparison</w:t>
            </w:r>
          </w:p>
          <w:p w14:paraId="0055AA03"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intervention; outcome)</w:t>
            </w:r>
          </w:p>
        </w:tc>
        <w:tc>
          <w:tcPr>
            <w:tcW w:w="735" w:type="pct"/>
            <w:shd w:val="clear" w:color="auto" w:fill="auto"/>
          </w:tcPr>
          <w:p w14:paraId="7167E245"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Results (RCTs)</w:t>
            </w:r>
          </w:p>
        </w:tc>
        <w:tc>
          <w:tcPr>
            <w:tcW w:w="587" w:type="pct"/>
          </w:tcPr>
          <w:p w14:paraId="39605F37" w14:textId="77777777" w:rsidR="0049080C" w:rsidRPr="00986CBE" w:rsidRDefault="0049080C" w:rsidP="002745C2">
            <w:pPr>
              <w:rPr>
                <w:rFonts w:asciiTheme="majorHAnsi" w:hAnsiTheme="majorHAnsi" w:cstheme="majorHAnsi"/>
                <w:b/>
                <w:i/>
              </w:rPr>
            </w:pPr>
            <w:r w:rsidRPr="00986CBE">
              <w:rPr>
                <w:rFonts w:asciiTheme="majorHAnsi" w:hAnsiTheme="majorHAnsi" w:cstheme="majorHAnsi"/>
                <w:b/>
                <w:i/>
              </w:rPr>
              <w:t>Results (non-RCTs)</w:t>
            </w:r>
          </w:p>
        </w:tc>
        <w:tc>
          <w:tcPr>
            <w:tcW w:w="463" w:type="pct"/>
            <w:shd w:val="clear" w:color="auto" w:fill="auto"/>
          </w:tcPr>
          <w:p w14:paraId="4131834B"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RoB? (RCTs only)</w:t>
            </w:r>
          </w:p>
        </w:tc>
        <w:tc>
          <w:tcPr>
            <w:tcW w:w="522" w:type="pct"/>
            <w:shd w:val="clear" w:color="auto" w:fill="auto"/>
          </w:tcPr>
          <w:p w14:paraId="2386A492" w14:textId="77777777" w:rsidR="0049080C" w:rsidRPr="00986CBE" w:rsidRDefault="0049080C" w:rsidP="002745C2">
            <w:pPr>
              <w:pStyle w:val="NormalWeb"/>
              <w:rPr>
                <w:rFonts w:asciiTheme="majorHAnsi" w:hAnsiTheme="majorHAnsi" w:cstheme="majorHAnsi"/>
                <w:b/>
                <w:sz w:val="22"/>
                <w:szCs w:val="22"/>
              </w:rPr>
            </w:pPr>
            <w:r w:rsidRPr="00986CBE">
              <w:rPr>
                <w:rFonts w:asciiTheme="majorHAnsi" w:hAnsiTheme="majorHAnsi" w:cstheme="majorHAnsi"/>
                <w:b/>
                <w:sz w:val="22"/>
                <w:szCs w:val="22"/>
              </w:rPr>
              <w:t>Downgrade for inconsistency? (I</w:t>
            </w:r>
            <w:r w:rsidRPr="00986CBE">
              <w:rPr>
                <w:rFonts w:asciiTheme="majorHAnsi" w:hAnsiTheme="majorHAnsi" w:cstheme="majorHAnsi"/>
                <w:b/>
                <w:sz w:val="22"/>
                <w:szCs w:val="22"/>
                <w:vertAlign w:val="superscript"/>
              </w:rPr>
              <w:t>2</w:t>
            </w:r>
            <w:r w:rsidRPr="00986CBE">
              <w:rPr>
                <w:rFonts w:asciiTheme="majorHAnsi" w:hAnsiTheme="majorHAnsi" w:cstheme="majorHAnsi"/>
                <w:b/>
                <w:sz w:val="22"/>
                <w:szCs w:val="22"/>
              </w:rPr>
              <w:t>≥50%)</w:t>
            </w:r>
          </w:p>
        </w:tc>
        <w:tc>
          <w:tcPr>
            <w:tcW w:w="513" w:type="pct"/>
            <w:shd w:val="clear" w:color="auto" w:fill="auto"/>
          </w:tcPr>
          <w:p w14:paraId="7F644416"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indirectness? (Review and study PICO do not match)</w:t>
            </w:r>
          </w:p>
        </w:tc>
        <w:tc>
          <w:tcPr>
            <w:tcW w:w="600" w:type="pct"/>
            <w:shd w:val="clear" w:color="auto" w:fill="auto"/>
          </w:tcPr>
          <w:p w14:paraId="4494F208"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 xml:space="preserve">Downgrade for imprecision? (total events&lt;300, total </w:t>
            </w:r>
            <w:r w:rsidRPr="00986CBE">
              <w:rPr>
                <w:rFonts w:asciiTheme="majorHAnsi" w:eastAsia="MS Gothic" w:hAnsiTheme="majorHAnsi" w:cstheme="majorHAnsi"/>
                <w:b/>
                <w:color w:val="000000"/>
              </w:rPr>
              <w:t>n&lt;400, and/</w:t>
            </w:r>
            <w:r w:rsidRPr="00986CBE">
              <w:rPr>
                <w:rFonts w:asciiTheme="majorHAnsi" w:hAnsiTheme="majorHAnsi" w:cstheme="majorHAnsi"/>
                <w:b/>
              </w:rPr>
              <w:t xml:space="preserve">or CI includes no effect &amp; important effect) </w:t>
            </w:r>
          </w:p>
        </w:tc>
        <w:tc>
          <w:tcPr>
            <w:tcW w:w="430" w:type="pct"/>
            <w:shd w:val="clear" w:color="auto" w:fill="auto"/>
          </w:tcPr>
          <w:p w14:paraId="2116086E"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Downgrade for other reasons? (e.g. publication bias)</w:t>
            </w:r>
          </w:p>
        </w:tc>
        <w:tc>
          <w:tcPr>
            <w:tcW w:w="477" w:type="pct"/>
            <w:shd w:val="clear" w:color="auto" w:fill="auto"/>
          </w:tcPr>
          <w:p w14:paraId="654E3089" w14:textId="77777777" w:rsidR="0049080C" w:rsidRPr="00986CBE" w:rsidRDefault="0049080C" w:rsidP="002745C2">
            <w:pPr>
              <w:rPr>
                <w:rFonts w:asciiTheme="majorHAnsi" w:hAnsiTheme="majorHAnsi" w:cstheme="majorHAnsi"/>
                <w:b/>
              </w:rPr>
            </w:pPr>
            <w:r w:rsidRPr="00986CBE">
              <w:rPr>
                <w:rFonts w:asciiTheme="majorHAnsi" w:hAnsiTheme="majorHAnsi" w:cstheme="majorHAnsi"/>
                <w:b/>
              </w:rPr>
              <w:t xml:space="preserve">GRADE quality of evidence </w:t>
            </w:r>
          </w:p>
        </w:tc>
      </w:tr>
      <w:tr w:rsidR="0049080C" w:rsidRPr="00A67B38" w14:paraId="6E81F9A5" w14:textId="77777777" w:rsidTr="002745C2">
        <w:trPr>
          <w:trHeight w:val="397"/>
        </w:trPr>
        <w:tc>
          <w:tcPr>
            <w:tcW w:w="673" w:type="pct"/>
            <w:shd w:val="clear" w:color="auto" w:fill="auto"/>
          </w:tcPr>
          <w:p w14:paraId="02273530" w14:textId="77777777" w:rsidR="0049080C" w:rsidRDefault="0049080C" w:rsidP="002745C2">
            <w:pPr>
              <w:rPr>
                <w:rFonts w:asciiTheme="majorHAnsi" w:hAnsiTheme="majorHAnsi" w:cstheme="majorHAnsi"/>
              </w:rPr>
            </w:pPr>
            <w:r w:rsidRPr="00A67B38">
              <w:rPr>
                <w:rFonts w:asciiTheme="majorHAnsi" w:hAnsiTheme="majorHAnsi" w:cstheme="majorHAnsi"/>
              </w:rPr>
              <w:t>Rubbing with saline soaked gauze vs. waiting</w:t>
            </w:r>
          </w:p>
          <w:p w14:paraId="353024B7" w14:textId="77777777" w:rsidR="0049080C" w:rsidRDefault="0049080C" w:rsidP="002745C2">
            <w:pPr>
              <w:rPr>
                <w:rFonts w:asciiTheme="majorHAnsi" w:hAnsiTheme="majorHAnsi" w:cstheme="majorHAnsi"/>
              </w:rPr>
            </w:pPr>
          </w:p>
          <w:p w14:paraId="12FD55C1" w14:textId="77777777" w:rsidR="0049080C" w:rsidRPr="00314DC5" w:rsidRDefault="0049080C" w:rsidP="002745C2">
            <w:pPr>
              <w:rPr>
                <w:rFonts w:asciiTheme="majorHAnsi" w:hAnsiTheme="majorHAnsi" w:cstheme="majorHAnsi"/>
                <w:b/>
              </w:rPr>
            </w:pPr>
            <w:r w:rsidRPr="00314DC5">
              <w:rPr>
                <w:rFonts w:asciiTheme="majorHAnsi" w:hAnsiTheme="majorHAnsi" w:cstheme="majorHAnsi"/>
                <w:b/>
              </w:rPr>
              <w:t>Outcome: contamination</w:t>
            </w:r>
          </w:p>
        </w:tc>
        <w:tc>
          <w:tcPr>
            <w:tcW w:w="735" w:type="pct"/>
            <w:shd w:val="clear" w:color="auto" w:fill="auto"/>
          </w:tcPr>
          <w:p w14:paraId="1BCF8C5B"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RD = 18%; 95% CI -14% to 50% (1 RCT; 344 participants; p=0.29)</w:t>
            </w:r>
          </w:p>
        </w:tc>
        <w:tc>
          <w:tcPr>
            <w:tcW w:w="587" w:type="pct"/>
          </w:tcPr>
          <w:p w14:paraId="04483E3A"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None</w:t>
            </w:r>
          </w:p>
        </w:tc>
        <w:tc>
          <w:tcPr>
            <w:tcW w:w="463" w:type="pct"/>
            <w:shd w:val="clear" w:color="auto" w:fill="auto"/>
          </w:tcPr>
          <w:p w14:paraId="6287EF44"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522" w:type="pct"/>
            <w:shd w:val="clear" w:color="auto" w:fill="auto"/>
          </w:tcPr>
          <w:p w14:paraId="13F2E663"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A</w:t>
            </w:r>
          </w:p>
        </w:tc>
        <w:tc>
          <w:tcPr>
            <w:tcW w:w="513" w:type="pct"/>
            <w:shd w:val="clear" w:color="auto" w:fill="auto"/>
          </w:tcPr>
          <w:p w14:paraId="687D1FE8"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600" w:type="pct"/>
            <w:shd w:val="clear" w:color="auto" w:fill="auto"/>
          </w:tcPr>
          <w:p w14:paraId="233DED1C"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 xml:space="preserve">Yes (total events &lt;300) – sparse data and CI includes no effect &amp; important effect </w:t>
            </w:r>
          </w:p>
        </w:tc>
        <w:tc>
          <w:tcPr>
            <w:tcW w:w="430" w:type="pct"/>
            <w:shd w:val="clear" w:color="auto" w:fill="auto"/>
          </w:tcPr>
          <w:p w14:paraId="19BE1F3E"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477" w:type="pct"/>
            <w:shd w:val="clear" w:color="auto" w:fill="auto"/>
          </w:tcPr>
          <w:p w14:paraId="2DC15FB9"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Moderate**</w:t>
            </w:r>
          </w:p>
        </w:tc>
      </w:tr>
      <w:tr w:rsidR="0049080C" w:rsidRPr="00A67B38" w14:paraId="448AA572" w14:textId="77777777" w:rsidTr="002745C2">
        <w:trPr>
          <w:trHeight w:val="397"/>
        </w:trPr>
        <w:tc>
          <w:tcPr>
            <w:tcW w:w="673" w:type="pct"/>
            <w:shd w:val="clear" w:color="auto" w:fill="auto"/>
          </w:tcPr>
          <w:p w14:paraId="0B532D0D" w14:textId="77777777" w:rsidR="0049080C" w:rsidRDefault="0049080C" w:rsidP="002745C2">
            <w:pPr>
              <w:rPr>
                <w:rFonts w:asciiTheme="majorHAnsi" w:hAnsiTheme="majorHAnsi" w:cstheme="majorHAnsi"/>
              </w:rPr>
            </w:pPr>
            <w:r w:rsidRPr="00A67B38">
              <w:rPr>
                <w:rFonts w:asciiTheme="majorHAnsi" w:hAnsiTheme="majorHAnsi" w:cstheme="majorHAnsi"/>
              </w:rPr>
              <w:t>Tapping and massage vs. waiting</w:t>
            </w:r>
          </w:p>
          <w:p w14:paraId="10F3F3D0" w14:textId="77777777" w:rsidR="0049080C" w:rsidRDefault="0049080C" w:rsidP="002745C2">
            <w:pPr>
              <w:rPr>
                <w:rFonts w:asciiTheme="majorHAnsi" w:hAnsiTheme="majorHAnsi" w:cstheme="majorHAnsi"/>
              </w:rPr>
            </w:pPr>
          </w:p>
          <w:p w14:paraId="79DD2CDA" w14:textId="77777777" w:rsidR="0049080C" w:rsidRPr="00314DC5" w:rsidRDefault="0049080C" w:rsidP="002745C2">
            <w:pPr>
              <w:rPr>
                <w:rFonts w:asciiTheme="majorHAnsi" w:hAnsiTheme="majorHAnsi" w:cstheme="majorHAnsi"/>
                <w:b/>
              </w:rPr>
            </w:pPr>
            <w:r w:rsidRPr="00314DC5">
              <w:rPr>
                <w:rFonts w:asciiTheme="majorHAnsi" w:hAnsiTheme="majorHAnsi" w:cstheme="majorHAnsi"/>
                <w:b/>
              </w:rPr>
              <w:t>Outcome: contamination</w:t>
            </w:r>
          </w:p>
        </w:tc>
        <w:tc>
          <w:tcPr>
            <w:tcW w:w="735" w:type="pct"/>
            <w:shd w:val="clear" w:color="auto" w:fill="auto"/>
          </w:tcPr>
          <w:p w14:paraId="350EB389"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RD = 5%; 95 CI -16% to 28%* (1 RCT 127 participants; contamination assessed in 70)</w:t>
            </w:r>
          </w:p>
        </w:tc>
        <w:tc>
          <w:tcPr>
            <w:tcW w:w="587" w:type="pct"/>
          </w:tcPr>
          <w:p w14:paraId="100A70DB" w14:textId="77777777" w:rsidR="0049080C" w:rsidRPr="00A67B38" w:rsidRDefault="0049080C" w:rsidP="002745C2">
            <w:pPr>
              <w:rPr>
                <w:rFonts w:asciiTheme="majorHAnsi" w:hAnsiTheme="majorHAnsi" w:cstheme="majorHAnsi"/>
                <w:i/>
              </w:rPr>
            </w:pPr>
            <w:r w:rsidRPr="00A67B38">
              <w:rPr>
                <w:rFonts w:asciiTheme="majorHAnsi" w:hAnsiTheme="majorHAnsi" w:cstheme="majorHAnsi"/>
                <w:i/>
              </w:rPr>
              <w:t>2 studies, rates reported in intervention group: 5%; 16%.</w:t>
            </w:r>
          </w:p>
        </w:tc>
        <w:tc>
          <w:tcPr>
            <w:tcW w:w="463" w:type="pct"/>
            <w:shd w:val="clear" w:color="auto" w:fill="auto"/>
          </w:tcPr>
          <w:p w14:paraId="7B982C1D"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Yes (allocation concealment unclear)</w:t>
            </w:r>
          </w:p>
        </w:tc>
        <w:tc>
          <w:tcPr>
            <w:tcW w:w="522" w:type="pct"/>
            <w:shd w:val="clear" w:color="auto" w:fill="auto"/>
          </w:tcPr>
          <w:p w14:paraId="17E15B55"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A</w:t>
            </w:r>
          </w:p>
          <w:p w14:paraId="3B799D07" w14:textId="77777777" w:rsidR="0049080C" w:rsidRPr="00A67B38" w:rsidRDefault="0049080C" w:rsidP="002745C2">
            <w:pPr>
              <w:rPr>
                <w:rFonts w:asciiTheme="majorHAnsi" w:hAnsiTheme="majorHAnsi" w:cstheme="majorHAnsi"/>
              </w:rPr>
            </w:pPr>
          </w:p>
          <w:p w14:paraId="4389E484"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w:t>
            </w:r>
            <w:r w:rsidRPr="00A67B38">
              <w:rPr>
                <w:rFonts w:asciiTheme="majorHAnsi" w:hAnsiTheme="majorHAnsi" w:cstheme="majorHAnsi"/>
                <w:i/>
              </w:rPr>
              <w:t>Non-RCT</w:t>
            </w:r>
            <w:r w:rsidRPr="00A67B38">
              <w:rPr>
                <w:rFonts w:asciiTheme="majorHAnsi" w:hAnsiTheme="majorHAnsi" w:cstheme="majorHAnsi"/>
              </w:rPr>
              <w:t xml:space="preserve"> r</w:t>
            </w:r>
            <w:r w:rsidRPr="00A67B38">
              <w:rPr>
                <w:rFonts w:asciiTheme="majorHAnsi" w:hAnsiTheme="majorHAnsi" w:cstheme="majorHAnsi"/>
                <w:i/>
              </w:rPr>
              <w:t xml:space="preserve">ates </w:t>
            </w:r>
            <w:r w:rsidRPr="004A5EC7">
              <w:rPr>
                <w:rFonts w:asciiTheme="majorHAnsi" w:hAnsiTheme="majorHAnsi" w:cstheme="majorHAnsi"/>
                <w:i/>
              </w:rPr>
              <w:t>not all</w:t>
            </w:r>
            <w:r>
              <w:rPr>
                <w:rFonts w:asciiTheme="majorHAnsi" w:hAnsiTheme="majorHAnsi" w:cstheme="majorHAnsi"/>
                <w:i/>
              </w:rPr>
              <w:t xml:space="preserve"> </w:t>
            </w:r>
            <w:r w:rsidRPr="00A67B38">
              <w:rPr>
                <w:rFonts w:asciiTheme="majorHAnsi" w:hAnsiTheme="majorHAnsi" w:cstheme="majorHAnsi"/>
                <w:i/>
              </w:rPr>
              <w:t>within 95%CI for RCT</w:t>
            </w:r>
            <w:r w:rsidRPr="00A67B38">
              <w:rPr>
                <w:rFonts w:asciiTheme="majorHAnsi" w:hAnsiTheme="majorHAnsi" w:cstheme="majorHAnsi"/>
              </w:rPr>
              <w:t>)</w:t>
            </w:r>
          </w:p>
        </w:tc>
        <w:tc>
          <w:tcPr>
            <w:tcW w:w="513" w:type="pct"/>
            <w:shd w:val="clear" w:color="auto" w:fill="auto"/>
          </w:tcPr>
          <w:p w14:paraId="1C108707"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600" w:type="pct"/>
            <w:shd w:val="clear" w:color="auto" w:fill="auto"/>
          </w:tcPr>
          <w:p w14:paraId="4118E0AC"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Yes (total events &lt;300) – sparse data and CI includes no effect &amp; important effect</w:t>
            </w:r>
          </w:p>
        </w:tc>
        <w:tc>
          <w:tcPr>
            <w:tcW w:w="430" w:type="pct"/>
            <w:shd w:val="clear" w:color="auto" w:fill="auto"/>
          </w:tcPr>
          <w:p w14:paraId="72700B1C"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No</w:t>
            </w:r>
          </w:p>
        </w:tc>
        <w:tc>
          <w:tcPr>
            <w:tcW w:w="477" w:type="pct"/>
            <w:shd w:val="clear" w:color="auto" w:fill="auto"/>
          </w:tcPr>
          <w:p w14:paraId="4F672F33"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Low***</w:t>
            </w:r>
          </w:p>
        </w:tc>
      </w:tr>
      <w:tr w:rsidR="0049080C" w:rsidRPr="00A67B38" w14:paraId="41CCEABB" w14:textId="77777777" w:rsidTr="002745C2">
        <w:trPr>
          <w:trHeight w:val="397"/>
        </w:trPr>
        <w:tc>
          <w:tcPr>
            <w:tcW w:w="673" w:type="pct"/>
            <w:shd w:val="clear" w:color="auto" w:fill="auto"/>
          </w:tcPr>
          <w:p w14:paraId="15F9F22A" w14:textId="77777777" w:rsidR="0049080C" w:rsidRDefault="0049080C" w:rsidP="002745C2">
            <w:pPr>
              <w:rPr>
                <w:rFonts w:asciiTheme="majorHAnsi" w:hAnsiTheme="majorHAnsi" w:cstheme="majorHAnsi"/>
              </w:rPr>
            </w:pPr>
            <w:r w:rsidRPr="00A67B38">
              <w:rPr>
                <w:rFonts w:asciiTheme="majorHAnsi" w:hAnsiTheme="majorHAnsi" w:cstheme="majorHAnsi"/>
              </w:rPr>
              <w:lastRenderedPageBreak/>
              <w:t>Rubbing with saline soaked gauze vs. waiting</w:t>
            </w:r>
          </w:p>
          <w:p w14:paraId="30CBF061" w14:textId="77777777" w:rsidR="0049080C" w:rsidRDefault="0049080C" w:rsidP="002745C2">
            <w:pPr>
              <w:rPr>
                <w:rFonts w:asciiTheme="majorHAnsi" w:hAnsiTheme="majorHAnsi" w:cstheme="majorHAnsi"/>
              </w:rPr>
            </w:pPr>
          </w:p>
          <w:p w14:paraId="1AD178C8" w14:textId="77777777" w:rsidR="0049080C" w:rsidRPr="00314DC5" w:rsidRDefault="0049080C" w:rsidP="002745C2">
            <w:pPr>
              <w:rPr>
                <w:rFonts w:asciiTheme="majorHAnsi" w:hAnsiTheme="majorHAnsi" w:cstheme="majorHAnsi"/>
                <w:b/>
              </w:rPr>
            </w:pPr>
            <w:r w:rsidRPr="00314DC5">
              <w:rPr>
                <w:rFonts w:asciiTheme="majorHAnsi" w:hAnsiTheme="majorHAnsi" w:cstheme="majorHAnsi"/>
                <w:b/>
              </w:rPr>
              <w:t>Outcome:</w:t>
            </w:r>
          </w:p>
          <w:p w14:paraId="71134554" w14:textId="77777777" w:rsidR="0049080C" w:rsidRPr="00A67B38" w:rsidRDefault="0049080C" w:rsidP="002745C2">
            <w:pPr>
              <w:rPr>
                <w:rFonts w:asciiTheme="majorHAnsi" w:hAnsiTheme="majorHAnsi" w:cstheme="majorHAnsi"/>
              </w:rPr>
            </w:pPr>
            <w:r w:rsidRPr="00314DC5">
              <w:rPr>
                <w:rFonts w:asciiTheme="majorHAnsi" w:hAnsiTheme="majorHAnsi" w:cstheme="majorHAnsi"/>
                <w:b/>
              </w:rPr>
              <w:t>crying/distress (adverse event)</w:t>
            </w:r>
          </w:p>
        </w:tc>
        <w:tc>
          <w:tcPr>
            <w:tcW w:w="735" w:type="pct"/>
            <w:shd w:val="clear" w:color="auto" w:fill="auto"/>
          </w:tcPr>
          <w:p w14:paraId="0B579BF5"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1 RCT: Crying and mild</w:t>
            </w:r>
            <w:r>
              <w:rPr>
                <w:rFonts w:asciiTheme="majorHAnsi" w:hAnsiTheme="majorHAnsi" w:cstheme="majorHAnsi"/>
              </w:rPr>
              <w:t xml:space="preserve"> </w:t>
            </w:r>
            <w:r w:rsidRPr="00A67B38">
              <w:rPr>
                <w:rFonts w:asciiTheme="majorHAnsi" w:hAnsiTheme="majorHAnsi" w:cstheme="majorHAnsi"/>
              </w:rPr>
              <w:t>distress not reported as an adverse event; no other adverse events</w:t>
            </w:r>
          </w:p>
        </w:tc>
        <w:tc>
          <w:tcPr>
            <w:tcW w:w="587" w:type="pct"/>
          </w:tcPr>
          <w:p w14:paraId="3B06C3F8" w14:textId="77777777" w:rsidR="0049080C" w:rsidRPr="00A67B38" w:rsidDel="00B018BC" w:rsidRDefault="0049080C" w:rsidP="002745C2">
            <w:pPr>
              <w:rPr>
                <w:rFonts w:asciiTheme="majorHAnsi" w:hAnsiTheme="majorHAnsi" w:cstheme="majorHAnsi"/>
                <w:i/>
              </w:rPr>
            </w:pPr>
            <w:r w:rsidRPr="00A67B38">
              <w:rPr>
                <w:rFonts w:asciiTheme="majorHAnsi" w:hAnsiTheme="majorHAnsi" w:cstheme="majorHAnsi"/>
                <w:i/>
              </w:rPr>
              <w:t>1 comparative trial: no adverse effects reported</w:t>
            </w:r>
          </w:p>
        </w:tc>
        <w:tc>
          <w:tcPr>
            <w:tcW w:w="463" w:type="pct"/>
            <w:shd w:val="clear" w:color="auto" w:fill="auto"/>
          </w:tcPr>
          <w:p w14:paraId="0D98E341" w14:textId="77777777" w:rsidR="0049080C" w:rsidRPr="00A67B38" w:rsidRDefault="0049080C" w:rsidP="002745C2">
            <w:pPr>
              <w:rPr>
                <w:rFonts w:asciiTheme="majorHAnsi" w:hAnsiTheme="majorHAnsi" w:cstheme="majorHAnsi"/>
              </w:rPr>
            </w:pPr>
            <w:r>
              <w:rPr>
                <w:rFonts w:asciiTheme="majorHAnsi" w:hAnsiTheme="majorHAnsi" w:cstheme="majorHAnsi"/>
              </w:rPr>
              <w:t>No</w:t>
            </w:r>
          </w:p>
        </w:tc>
        <w:tc>
          <w:tcPr>
            <w:tcW w:w="522" w:type="pct"/>
            <w:shd w:val="clear" w:color="auto" w:fill="auto"/>
          </w:tcPr>
          <w:p w14:paraId="3D52E624" w14:textId="77777777" w:rsidR="0049080C" w:rsidRPr="00A67B38" w:rsidRDefault="0049080C" w:rsidP="002745C2">
            <w:pPr>
              <w:rPr>
                <w:rFonts w:asciiTheme="majorHAnsi" w:hAnsiTheme="majorHAnsi" w:cstheme="majorHAnsi"/>
              </w:rPr>
            </w:pPr>
            <w:r>
              <w:rPr>
                <w:rFonts w:asciiTheme="majorHAnsi" w:hAnsiTheme="majorHAnsi" w:cstheme="majorHAnsi"/>
              </w:rPr>
              <w:t>N/A</w:t>
            </w:r>
          </w:p>
        </w:tc>
        <w:tc>
          <w:tcPr>
            <w:tcW w:w="513" w:type="pct"/>
            <w:shd w:val="clear" w:color="auto" w:fill="auto"/>
          </w:tcPr>
          <w:p w14:paraId="3053CF64" w14:textId="77777777" w:rsidR="0049080C" w:rsidRPr="00A67B38" w:rsidRDefault="0049080C" w:rsidP="002745C2">
            <w:pPr>
              <w:rPr>
                <w:rFonts w:asciiTheme="majorHAnsi" w:hAnsiTheme="majorHAnsi" w:cstheme="majorHAnsi"/>
              </w:rPr>
            </w:pPr>
            <w:r>
              <w:rPr>
                <w:rFonts w:asciiTheme="majorHAnsi" w:hAnsiTheme="majorHAnsi" w:cstheme="majorHAnsi"/>
              </w:rPr>
              <w:t>No but crying/distress not reported as an adverse event.</w:t>
            </w:r>
          </w:p>
        </w:tc>
        <w:tc>
          <w:tcPr>
            <w:tcW w:w="600" w:type="pct"/>
            <w:shd w:val="clear" w:color="auto" w:fill="auto"/>
          </w:tcPr>
          <w:p w14:paraId="1A4800C7" w14:textId="77777777" w:rsidR="0049080C" w:rsidRPr="00A67B38" w:rsidRDefault="0049080C" w:rsidP="002745C2">
            <w:pPr>
              <w:rPr>
                <w:rFonts w:asciiTheme="majorHAnsi" w:hAnsiTheme="majorHAnsi" w:cstheme="majorHAnsi"/>
              </w:rPr>
            </w:pPr>
            <w:r>
              <w:rPr>
                <w:rFonts w:asciiTheme="majorHAnsi" w:hAnsiTheme="majorHAnsi" w:cstheme="majorHAnsi"/>
              </w:rPr>
              <w:t>N/A</w:t>
            </w:r>
          </w:p>
        </w:tc>
        <w:tc>
          <w:tcPr>
            <w:tcW w:w="430" w:type="pct"/>
            <w:shd w:val="clear" w:color="auto" w:fill="auto"/>
          </w:tcPr>
          <w:p w14:paraId="575296C7" w14:textId="77777777" w:rsidR="0049080C" w:rsidRPr="00A67B38" w:rsidRDefault="0049080C" w:rsidP="002745C2">
            <w:pPr>
              <w:rPr>
                <w:rFonts w:asciiTheme="majorHAnsi" w:hAnsiTheme="majorHAnsi" w:cstheme="majorHAnsi"/>
              </w:rPr>
            </w:pPr>
            <w:r>
              <w:rPr>
                <w:rFonts w:asciiTheme="majorHAnsi" w:hAnsiTheme="majorHAnsi" w:cstheme="majorHAnsi"/>
              </w:rPr>
              <w:t>No</w:t>
            </w:r>
          </w:p>
        </w:tc>
        <w:tc>
          <w:tcPr>
            <w:tcW w:w="477" w:type="pct"/>
            <w:shd w:val="clear" w:color="auto" w:fill="auto"/>
          </w:tcPr>
          <w:p w14:paraId="166F2AE2"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Unable to grade as differences in reporting</w:t>
            </w:r>
          </w:p>
        </w:tc>
      </w:tr>
      <w:tr w:rsidR="0049080C" w:rsidRPr="00A67B38" w14:paraId="63F109DB" w14:textId="77777777" w:rsidTr="002745C2">
        <w:trPr>
          <w:trHeight w:val="397"/>
        </w:trPr>
        <w:tc>
          <w:tcPr>
            <w:tcW w:w="673" w:type="pct"/>
            <w:shd w:val="clear" w:color="auto" w:fill="auto"/>
          </w:tcPr>
          <w:p w14:paraId="6D55DE79" w14:textId="77777777" w:rsidR="0049080C" w:rsidRDefault="0049080C" w:rsidP="002745C2">
            <w:pPr>
              <w:rPr>
                <w:rFonts w:asciiTheme="majorHAnsi" w:hAnsiTheme="majorHAnsi" w:cstheme="majorHAnsi"/>
              </w:rPr>
            </w:pPr>
            <w:r w:rsidRPr="00A67B38">
              <w:rPr>
                <w:rFonts w:asciiTheme="majorHAnsi" w:hAnsiTheme="majorHAnsi" w:cstheme="majorHAnsi"/>
              </w:rPr>
              <w:t>Tapping and massage vs. waiting</w:t>
            </w:r>
          </w:p>
          <w:p w14:paraId="1244C04C" w14:textId="77777777" w:rsidR="0049080C" w:rsidRDefault="0049080C" w:rsidP="002745C2">
            <w:pPr>
              <w:rPr>
                <w:rFonts w:asciiTheme="majorHAnsi" w:hAnsiTheme="majorHAnsi" w:cstheme="majorHAnsi"/>
              </w:rPr>
            </w:pPr>
          </w:p>
          <w:p w14:paraId="7291CC4B" w14:textId="77777777" w:rsidR="0049080C" w:rsidRPr="00314DC5" w:rsidRDefault="0049080C" w:rsidP="002745C2">
            <w:pPr>
              <w:rPr>
                <w:rFonts w:asciiTheme="majorHAnsi" w:hAnsiTheme="majorHAnsi" w:cstheme="majorHAnsi"/>
                <w:b/>
              </w:rPr>
            </w:pPr>
            <w:r w:rsidRPr="00314DC5">
              <w:rPr>
                <w:rFonts w:asciiTheme="majorHAnsi" w:hAnsiTheme="majorHAnsi" w:cstheme="majorHAnsi"/>
                <w:b/>
              </w:rPr>
              <w:t>Outcome: crying/distress (adverse event)</w:t>
            </w:r>
          </w:p>
        </w:tc>
        <w:tc>
          <w:tcPr>
            <w:tcW w:w="735" w:type="pct"/>
            <w:shd w:val="clear" w:color="auto" w:fill="auto"/>
          </w:tcPr>
          <w:p w14:paraId="5E574B49"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1 RCT: No adverse effect observed except for ‘crying in all babies’.</w:t>
            </w:r>
          </w:p>
        </w:tc>
        <w:tc>
          <w:tcPr>
            <w:tcW w:w="587" w:type="pct"/>
          </w:tcPr>
          <w:p w14:paraId="55F01B0A" w14:textId="77777777" w:rsidR="0049080C" w:rsidRPr="00A67B38" w:rsidDel="00B018BC" w:rsidRDefault="0049080C" w:rsidP="002745C2">
            <w:pPr>
              <w:rPr>
                <w:rFonts w:asciiTheme="majorHAnsi" w:hAnsiTheme="majorHAnsi" w:cstheme="majorHAnsi"/>
                <w:i/>
              </w:rPr>
            </w:pPr>
            <w:r w:rsidRPr="00A67B38">
              <w:rPr>
                <w:rFonts w:asciiTheme="majorHAnsi" w:hAnsiTheme="majorHAnsi" w:cstheme="majorHAnsi"/>
                <w:i/>
              </w:rPr>
              <w:t>5 uncontrolled studies: no adverse events; discomfort 58.5%; crying 77%; crying 38%;  controlled crying 100%</w:t>
            </w:r>
          </w:p>
        </w:tc>
        <w:tc>
          <w:tcPr>
            <w:tcW w:w="463" w:type="pct"/>
            <w:shd w:val="clear" w:color="auto" w:fill="auto"/>
          </w:tcPr>
          <w:p w14:paraId="774A4192"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Yes (allocation concealment unclear)</w:t>
            </w:r>
          </w:p>
        </w:tc>
        <w:tc>
          <w:tcPr>
            <w:tcW w:w="522" w:type="pct"/>
            <w:shd w:val="clear" w:color="auto" w:fill="auto"/>
          </w:tcPr>
          <w:p w14:paraId="76C2704D" w14:textId="77777777" w:rsidR="0049080C" w:rsidRDefault="0049080C" w:rsidP="002745C2">
            <w:pPr>
              <w:rPr>
                <w:rFonts w:asciiTheme="majorHAnsi" w:hAnsiTheme="majorHAnsi" w:cstheme="majorHAnsi"/>
              </w:rPr>
            </w:pPr>
            <w:r>
              <w:rPr>
                <w:rFonts w:asciiTheme="majorHAnsi" w:hAnsiTheme="majorHAnsi" w:cstheme="majorHAnsi"/>
              </w:rPr>
              <w:t>N/A for RCT</w:t>
            </w:r>
          </w:p>
          <w:p w14:paraId="1C5B3A54" w14:textId="77777777" w:rsidR="0049080C" w:rsidRDefault="0049080C" w:rsidP="002745C2">
            <w:pPr>
              <w:rPr>
                <w:rFonts w:asciiTheme="majorHAnsi" w:hAnsiTheme="majorHAnsi" w:cstheme="majorHAnsi"/>
              </w:rPr>
            </w:pPr>
          </w:p>
          <w:p w14:paraId="72D961D5" w14:textId="77777777" w:rsidR="0049080C" w:rsidRPr="00A67B38" w:rsidRDefault="0049080C" w:rsidP="002745C2">
            <w:pPr>
              <w:rPr>
                <w:rFonts w:asciiTheme="majorHAnsi" w:hAnsiTheme="majorHAnsi" w:cstheme="majorHAnsi"/>
              </w:rPr>
            </w:pPr>
            <w:r>
              <w:rPr>
                <w:rFonts w:asciiTheme="majorHAnsi" w:hAnsiTheme="majorHAnsi" w:cstheme="majorHAnsi"/>
              </w:rPr>
              <w:t>(</w:t>
            </w:r>
            <w:r w:rsidRPr="00A67B38">
              <w:rPr>
                <w:rFonts w:asciiTheme="majorHAnsi" w:hAnsiTheme="majorHAnsi" w:cstheme="majorHAnsi"/>
                <w:i/>
              </w:rPr>
              <w:t xml:space="preserve">Non-RCT </w:t>
            </w:r>
            <w:r>
              <w:rPr>
                <w:rFonts w:asciiTheme="majorHAnsi" w:hAnsiTheme="majorHAnsi" w:cstheme="majorHAnsi"/>
                <w:i/>
              </w:rPr>
              <w:t>rates</w:t>
            </w:r>
            <w:r w:rsidRPr="00A67B38">
              <w:rPr>
                <w:rFonts w:asciiTheme="majorHAnsi" w:hAnsiTheme="majorHAnsi" w:cstheme="majorHAnsi"/>
                <w:i/>
              </w:rPr>
              <w:t xml:space="preserve"> </w:t>
            </w:r>
            <w:r>
              <w:rPr>
                <w:rFonts w:asciiTheme="majorHAnsi" w:hAnsiTheme="majorHAnsi" w:cstheme="majorHAnsi"/>
                <w:i/>
              </w:rPr>
              <w:t xml:space="preserve">and reporting </w:t>
            </w:r>
            <w:r w:rsidRPr="00A67B38">
              <w:rPr>
                <w:rFonts w:asciiTheme="majorHAnsi" w:hAnsiTheme="majorHAnsi" w:cstheme="majorHAnsi"/>
                <w:i/>
              </w:rPr>
              <w:t>varied</w:t>
            </w:r>
            <w:r>
              <w:rPr>
                <w:rFonts w:asciiTheme="majorHAnsi" w:hAnsiTheme="majorHAnsi" w:cstheme="majorHAnsi"/>
              </w:rPr>
              <w:t>)</w:t>
            </w:r>
          </w:p>
        </w:tc>
        <w:tc>
          <w:tcPr>
            <w:tcW w:w="513" w:type="pct"/>
            <w:shd w:val="clear" w:color="auto" w:fill="auto"/>
          </w:tcPr>
          <w:p w14:paraId="188B26DC" w14:textId="77777777" w:rsidR="0049080C" w:rsidRPr="00A67B38" w:rsidRDefault="0049080C" w:rsidP="002745C2">
            <w:pPr>
              <w:rPr>
                <w:rFonts w:asciiTheme="majorHAnsi" w:hAnsiTheme="majorHAnsi" w:cstheme="majorHAnsi"/>
              </w:rPr>
            </w:pPr>
            <w:r>
              <w:rPr>
                <w:rFonts w:asciiTheme="majorHAnsi" w:hAnsiTheme="majorHAnsi" w:cstheme="majorHAnsi"/>
              </w:rPr>
              <w:t>No but only reported for all babies</w:t>
            </w:r>
          </w:p>
        </w:tc>
        <w:tc>
          <w:tcPr>
            <w:tcW w:w="600" w:type="pct"/>
            <w:shd w:val="clear" w:color="auto" w:fill="auto"/>
          </w:tcPr>
          <w:p w14:paraId="2D5E90C7" w14:textId="77777777" w:rsidR="0049080C" w:rsidRPr="00A67B38" w:rsidRDefault="0049080C" w:rsidP="002745C2">
            <w:pPr>
              <w:rPr>
                <w:rFonts w:asciiTheme="majorHAnsi" w:hAnsiTheme="majorHAnsi" w:cstheme="majorHAnsi"/>
              </w:rPr>
            </w:pPr>
            <w:r>
              <w:rPr>
                <w:rFonts w:asciiTheme="majorHAnsi" w:hAnsiTheme="majorHAnsi" w:cstheme="majorHAnsi"/>
              </w:rPr>
              <w:t>N/A</w:t>
            </w:r>
          </w:p>
        </w:tc>
        <w:tc>
          <w:tcPr>
            <w:tcW w:w="430" w:type="pct"/>
            <w:shd w:val="clear" w:color="auto" w:fill="auto"/>
          </w:tcPr>
          <w:p w14:paraId="1FE4E761" w14:textId="77777777" w:rsidR="0049080C" w:rsidRPr="00A67B38" w:rsidRDefault="0049080C" w:rsidP="002745C2">
            <w:pPr>
              <w:rPr>
                <w:rFonts w:asciiTheme="majorHAnsi" w:hAnsiTheme="majorHAnsi" w:cstheme="majorHAnsi"/>
              </w:rPr>
            </w:pPr>
            <w:r>
              <w:rPr>
                <w:rFonts w:asciiTheme="majorHAnsi" w:hAnsiTheme="majorHAnsi" w:cstheme="majorHAnsi"/>
              </w:rPr>
              <w:t>No</w:t>
            </w:r>
          </w:p>
        </w:tc>
        <w:tc>
          <w:tcPr>
            <w:tcW w:w="477" w:type="pct"/>
            <w:shd w:val="clear" w:color="auto" w:fill="auto"/>
          </w:tcPr>
          <w:p w14:paraId="2B8D39D9" w14:textId="77777777" w:rsidR="0049080C" w:rsidRPr="00A67B38" w:rsidRDefault="0049080C" w:rsidP="002745C2">
            <w:pPr>
              <w:rPr>
                <w:rFonts w:asciiTheme="majorHAnsi" w:hAnsiTheme="majorHAnsi" w:cstheme="majorHAnsi"/>
              </w:rPr>
            </w:pPr>
            <w:r w:rsidRPr="00A67B38">
              <w:rPr>
                <w:rFonts w:asciiTheme="majorHAnsi" w:hAnsiTheme="majorHAnsi" w:cstheme="majorHAnsi"/>
              </w:rPr>
              <w:t>As above</w:t>
            </w:r>
          </w:p>
        </w:tc>
      </w:tr>
    </w:tbl>
    <w:p w14:paraId="635252F7" w14:textId="77777777" w:rsidR="0049080C" w:rsidRDefault="0049080C" w:rsidP="0013317E">
      <w:pPr>
        <w:spacing w:line="240" w:lineRule="auto"/>
        <w:jc w:val="both"/>
      </w:pPr>
    </w:p>
    <w:sectPr w:rsidR="0049080C" w:rsidSect="0049080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3EE919" w14:textId="77777777" w:rsidR="00E477A9" w:rsidRDefault="00E477A9" w:rsidP="003453DC">
      <w:pPr>
        <w:spacing w:after="0" w:line="240" w:lineRule="auto"/>
      </w:pPr>
      <w:r>
        <w:separator/>
      </w:r>
    </w:p>
  </w:endnote>
  <w:endnote w:type="continuationSeparator" w:id="0">
    <w:p w14:paraId="0EBBD4BB" w14:textId="77777777" w:rsidR="00E477A9" w:rsidRDefault="00E477A9" w:rsidP="00345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9305100"/>
      <w:docPartObj>
        <w:docPartGallery w:val="Page Numbers (Bottom of Page)"/>
        <w:docPartUnique/>
      </w:docPartObj>
    </w:sdtPr>
    <w:sdtEndPr>
      <w:rPr>
        <w:noProof/>
      </w:rPr>
    </w:sdtEndPr>
    <w:sdtContent>
      <w:p w14:paraId="46F62E43" w14:textId="21FE4042" w:rsidR="00660E8B" w:rsidRDefault="00660E8B">
        <w:pPr>
          <w:pStyle w:val="Footer"/>
          <w:jc w:val="right"/>
        </w:pPr>
        <w:r>
          <w:fldChar w:fldCharType="begin"/>
        </w:r>
        <w:r>
          <w:instrText xml:space="preserve"> PAGE   \* MERGEFORMAT </w:instrText>
        </w:r>
        <w:r>
          <w:fldChar w:fldCharType="separate"/>
        </w:r>
        <w:r w:rsidR="00353866">
          <w:rPr>
            <w:noProof/>
          </w:rPr>
          <w:t>24</w:t>
        </w:r>
        <w:r>
          <w:rPr>
            <w:noProof/>
          </w:rPr>
          <w:fldChar w:fldCharType="end"/>
        </w:r>
      </w:p>
    </w:sdtContent>
  </w:sdt>
  <w:p w14:paraId="6EA3B9CB" w14:textId="77777777" w:rsidR="00660E8B" w:rsidRDefault="00660E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8AA32" w14:textId="77777777" w:rsidR="00E477A9" w:rsidRDefault="00E477A9" w:rsidP="003453DC">
      <w:pPr>
        <w:spacing w:after="0" w:line="240" w:lineRule="auto"/>
      </w:pPr>
      <w:r>
        <w:separator/>
      </w:r>
    </w:p>
  </w:footnote>
  <w:footnote w:type="continuationSeparator" w:id="0">
    <w:p w14:paraId="5D30C561" w14:textId="77777777" w:rsidR="00E477A9" w:rsidRDefault="00E477A9" w:rsidP="00345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2F3FB3"/>
    <w:multiLevelType w:val="hybridMultilevel"/>
    <w:tmpl w:val="EB3E3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3E70944"/>
    <w:multiLevelType w:val="multilevel"/>
    <w:tmpl w:val="54B2C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0C24CBF"/>
    <w:multiLevelType w:val="hybridMultilevel"/>
    <w:tmpl w:val="11CE8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F037DF"/>
    <w:multiLevelType w:val="hybridMultilevel"/>
    <w:tmpl w:val="37B69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9zfa9pre5tretxe25wp2jzs0zps5x2eww&quot;&gt;My EndNote Library 2019&lt;record-ids&gt;&lt;item&gt;25&lt;/item&gt;&lt;item&gt;55&lt;/item&gt;&lt;item&gt;177&lt;/item&gt;&lt;item&gt;186&lt;/item&gt;&lt;item&gt;301&lt;/item&gt;&lt;item&gt;351&lt;/item&gt;&lt;item&gt;362&lt;/item&gt;&lt;item&gt;372&lt;/item&gt;&lt;item&gt;1466&lt;/item&gt;&lt;item&gt;1467&lt;/item&gt;&lt;item&gt;1468&lt;/item&gt;&lt;item&gt;1469&lt;/item&gt;&lt;/record-ids&gt;&lt;/item&gt;&lt;/Libraries&gt;"/>
  </w:docVars>
  <w:rsids>
    <w:rsidRoot w:val="00BE4519"/>
    <w:rsid w:val="00002F89"/>
    <w:rsid w:val="0000426B"/>
    <w:rsid w:val="00011087"/>
    <w:rsid w:val="00012531"/>
    <w:rsid w:val="00024AB3"/>
    <w:rsid w:val="00025697"/>
    <w:rsid w:val="00025AA3"/>
    <w:rsid w:val="000272B7"/>
    <w:rsid w:val="000378C9"/>
    <w:rsid w:val="0004278F"/>
    <w:rsid w:val="00047F5A"/>
    <w:rsid w:val="000519ED"/>
    <w:rsid w:val="00051A8C"/>
    <w:rsid w:val="000532CD"/>
    <w:rsid w:val="00063908"/>
    <w:rsid w:val="0006581D"/>
    <w:rsid w:val="000701B4"/>
    <w:rsid w:val="000746FF"/>
    <w:rsid w:val="00080BAE"/>
    <w:rsid w:val="0009263D"/>
    <w:rsid w:val="000A1EED"/>
    <w:rsid w:val="000A5072"/>
    <w:rsid w:val="000A5312"/>
    <w:rsid w:val="000A56B8"/>
    <w:rsid w:val="000A6A9A"/>
    <w:rsid w:val="000B6196"/>
    <w:rsid w:val="000B717D"/>
    <w:rsid w:val="000C523E"/>
    <w:rsid w:val="000C5678"/>
    <w:rsid w:val="000C58C6"/>
    <w:rsid w:val="000D6731"/>
    <w:rsid w:val="000D6BD9"/>
    <w:rsid w:val="000D6E6D"/>
    <w:rsid w:val="000E0285"/>
    <w:rsid w:val="000E29FD"/>
    <w:rsid w:val="000E6972"/>
    <w:rsid w:val="000F150C"/>
    <w:rsid w:val="000F389D"/>
    <w:rsid w:val="000F508C"/>
    <w:rsid w:val="00105FAB"/>
    <w:rsid w:val="001077D7"/>
    <w:rsid w:val="0011201C"/>
    <w:rsid w:val="001127EA"/>
    <w:rsid w:val="001143C9"/>
    <w:rsid w:val="0011498A"/>
    <w:rsid w:val="00116417"/>
    <w:rsid w:val="00116B09"/>
    <w:rsid w:val="00121A66"/>
    <w:rsid w:val="00122FCF"/>
    <w:rsid w:val="00126A59"/>
    <w:rsid w:val="0012729B"/>
    <w:rsid w:val="00130556"/>
    <w:rsid w:val="0013317E"/>
    <w:rsid w:val="00141175"/>
    <w:rsid w:val="00142A08"/>
    <w:rsid w:val="0014667C"/>
    <w:rsid w:val="001508CB"/>
    <w:rsid w:val="001577CE"/>
    <w:rsid w:val="0016198C"/>
    <w:rsid w:val="00164673"/>
    <w:rsid w:val="00172DA9"/>
    <w:rsid w:val="00176DD4"/>
    <w:rsid w:val="001823B1"/>
    <w:rsid w:val="00182A51"/>
    <w:rsid w:val="00193D2F"/>
    <w:rsid w:val="00197CD8"/>
    <w:rsid w:val="001A0425"/>
    <w:rsid w:val="001A62CE"/>
    <w:rsid w:val="001B009E"/>
    <w:rsid w:val="001B03B1"/>
    <w:rsid w:val="001B0BAA"/>
    <w:rsid w:val="001C552A"/>
    <w:rsid w:val="001C63B4"/>
    <w:rsid w:val="001C6F08"/>
    <w:rsid w:val="001D7A1C"/>
    <w:rsid w:val="001E0417"/>
    <w:rsid w:val="001E69DD"/>
    <w:rsid w:val="001E7BDB"/>
    <w:rsid w:val="001F1238"/>
    <w:rsid w:val="001F26E7"/>
    <w:rsid w:val="001F2C0B"/>
    <w:rsid w:val="001F38AA"/>
    <w:rsid w:val="001F3A40"/>
    <w:rsid w:val="001F3D8A"/>
    <w:rsid w:val="001F618C"/>
    <w:rsid w:val="001F63FC"/>
    <w:rsid w:val="00201E04"/>
    <w:rsid w:val="00201FFF"/>
    <w:rsid w:val="00202590"/>
    <w:rsid w:val="00215D27"/>
    <w:rsid w:val="00217A84"/>
    <w:rsid w:val="00220764"/>
    <w:rsid w:val="00223F2A"/>
    <w:rsid w:val="002265F7"/>
    <w:rsid w:val="00227339"/>
    <w:rsid w:val="00234C97"/>
    <w:rsid w:val="00234E7C"/>
    <w:rsid w:val="002373E0"/>
    <w:rsid w:val="00243160"/>
    <w:rsid w:val="00244239"/>
    <w:rsid w:val="00246281"/>
    <w:rsid w:val="00247BC5"/>
    <w:rsid w:val="002505D0"/>
    <w:rsid w:val="00250D64"/>
    <w:rsid w:val="00260D29"/>
    <w:rsid w:val="00264E5A"/>
    <w:rsid w:val="002661CD"/>
    <w:rsid w:val="0026767C"/>
    <w:rsid w:val="00267A74"/>
    <w:rsid w:val="002730D6"/>
    <w:rsid w:val="002776F8"/>
    <w:rsid w:val="00281210"/>
    <w:rsid w:val="00284141"/>
    <w:rsid w:val="002854B6"/>
    <w:rsid w:val="00285EF2"/>
    <w:rsid w:val="00286534"/>
    <w:rsid w:val="0029166B"/>
    <w:rsid w:val="002931EE"/>
    <w:rsid w:val="00293DE4"/>
    <w:rsid w:val="0029505E"/>
    <w:rsid w:val="002A4EC0"/>
    <w:rsid w:val="002B1482"/>
    <w:rsid w:val="002B299C"/>
    <w:rsid w:val="002B2CE8"/>
    <w:rsid w:val="002B3666"/>
    <w:rsid w:val="002C4163"/>
    <w:rsid w:val="002C5EEE"/>
    <w:rsid w:val="002E0936"/>
    <w:rsid w:val="002E3855"/>
    <w:rsid w:val="002E785D"/>
    <w:rsid w:val="002F2770"/>
    <w:rsid w:val="002F32DB"/>
    <w:rsid w:val="002F76D4"/>
    <w:rsid w:val="0030255F"/>
    <w:rsid w:val="0030557B"/>
    <w:rsid w:val="00313680"/>
    <w:rsid w:val="0032101E"/>
    <w:rsid w:val="00327C68"/>
    <w:rsid w:val="00330DFD"/>
    <w:rsid w:val="00344921"/>
    <w:rsid w:val="003453DC"/>
    <w:rsid w:val="00346B8A"/>
    <w:rsid w:val="00346E06"/>
    <w:rsid w:val="00351BE1"/>
    <w:rsid w:val="00353866"/>
    <w:rsid w:val="00361CAD"/>
    <w:rsid w:val="003673EC"/>
    <w:rsid w:val="00370079"/>
    <w:rsid w:val="0037072A"/>
    <w:rsid w:val="00370F4A"/>
    <w:rsid w:val="003804BF"/>
    <w:rsid w:val="00382BD6"/>
    <w:rsid w:val="0038341D"/>
    <w:rsid w:val="00391ED3"/>
    <w:rsid w:val="00396B42"/>
    <w:rsid w:val="00396D53"/>
    <w:rsid w:val="00397E07"/>
    <w:rsid w:val="003B52FF"/>
    <w:rsid w:val="003B6AB7"/>
    <w:rsid w:val="003B7B66"/>
    <w:rsid w:val="003B7C06"/>
    <w:rsid w:val="003C1D40"/>
    <w:rsid w:val="003C5260"/>
    <w:rsid w:val="003C5A3B"/>
    <w:rsid w:val="003D49AA"/>
    <w:rsid w:val="003D5491"/>
    <w:rsid w:val="003D66E3"/>
    <w:rsid w:val="003E225B"/>
    <w:rsid w:val="003E3DEF"/>
    <w:rsid w:val="003E42B4"/>
    <w:rsid w:val="003E4C9D"/>
    <w:rsid w:val="003E5D80"/>
    <w:rsid w:val="003E7CF1"/>
    <w:rsid w:val="003F10FB"/>
    <w:rsid w:val="003F5553"/>
    <w:rsid w:val="003F6A76"/>
    <w:rsid w:val="00400BB1"/>
    <w:rsid w:val="004015F3"/>
    <w:rsid w:val="004018E0"/>
    <w:rsid w:val="00403057"/>
    <w:rsid w:val="00404978"/>
    <w:rsid w:val="00404C93"/>
    <w:rsid w:val="00406384"/>
    <w:rsid w:val="00406DD5"/>
    <w:rsid w:val="00410A12"/>
    <w:rsid w:val="004156FD"/>
    <w:rsid w:val="00415B91"/>
    <w:rsid w:val="0041666B"/>
    <w:rsid w:val="00420DC5"/>
    <w:rsid w:val="00431388"/>
    <w:rsid w:val="004341AC"/>
    <w:rsid w:val="004347D9"/>
    <w:rsid w:val="00442D82"/>
    <w:rsid w:val="00451797"/>
    <w:rsid w:val="00453C7B"/>
    <w:rsid w:val="00454511"/>
    <w:rsid w:val="00457181"/>
    <w:rsid w:val="00457190"/>
    <w:rsid w:val="004624B3"/>
    <w:rsid w:val="0046260F"/>
    <w:rsid w:val="00467014"/>
    <w:rsid w:val="004720C3"/>
    <w:rsid w:val="00474E73"/>
    <w:rsid w:val="004775EE"/>
    <w:rsid w:val="00486E3C"/>
    <w:rsid w:val="0049080C"/>
    <w:rsid w:val="00497361"/>
    <w:rsid w:val="00497B0F"/>
    <w:rsid w:val="004A4C6E"/>
    <w:rsid w:val="004A706F"/>
    <w:rsid w:val="004B754D"/>
    <w:rsid w:val="004C21F0"/>
    <w:rsid w:val="004C67AF"/>
    <w:rsid w:val="004C75A5"/>
    <w:rsid w:val="004D0E2D"/>
    <w:rsid w:val="004D25D2"/>
    <w:rsid w:val="004D6034"/>
    <w:rsid w:val="004D72A0"/>
    <w:rsid w:val="004D7942"/>
    <w:rsid w:val="004E312C"/>
    <w:rsid w:val="004E7995"/>
    <w:rsid w:val="004F05A0"/>
    <w:rsid w:val="004F4BF6"/>
    <w:rsid w:val="004F59D4"/>
    <w:rsid w:val="004F6E99"/>
    <w:rsid w:val="00503A6D"/>
    <w:rsid w:val="00511C78"/>
    <w:rsid w:val="00513434"/>
    <w:rsid w:val="0051383E"/>
    <w:rsid w:val="00514D4D"/>
    <w:rsid w:val="00515E20"/>
    <w:rsid w:val="00521547"/>
    <w:rsid w:val="0053334C"/>
    <w:rsid w:val="005338CE"/>
    <w:rsid w:val="00535849"/>
    <w:rsid w:val="00546E49"/>
    <w:rsid w:val="00547F07"/>
    <w:rsid w:val="0055570F"/>
    <w:rsid w:val="00561231"/>
    <w:rsid w:val="0057002E"/>
    <w:rsid w:val="00570410"/>
    <w:rsid w:val="005735C1"/>
    <w:rsid w:val="005763B3"/>
    <w:rsid w:val="00577369"/>
    <w:rsid w:val="00581437"/>
    <w:rsid w:val="00585A5B"/>
    <w:rsid w:val="00586F09"/>
    <w:rsid w:val="00592EAE"/>
    <w:rsid w:val="00593320"/>
    <w:rsid w:val="005939E1"/>
    <w:rsid w:val="00594824"/>
    <w:rsid w:val="00596D5E"/>
    <w:rsid w:val="005A2E76"/>
    <w:rsid w:val="005A3782"/>
    <w:rsid w:val="005A433D"/>
    <w:rsid w:val="005B1CB4"/>
    <w:rsid w:val="005B56D9"/>
    <w:rsid w:val="005B5D40"/>
    <w:rsid w:val="005B6975"/>
    <w:rsid w:val="005B702F"/>
    <w:rsid w:val="005B73F3"/>
    <w:rsid w:val="005C0592"/>
    <w:rsid w:val="005C16E1"/>
    <w:rsid w:val="005C28B1"/>
    <w:rsid w:val="005C7B67"/>
    <w:rsid w:val="005D1FC6"/>
    <w:rsid w:val="005D406D"/>
    <w:rsid w:val="005D769D"/>
    <w:rsid w:val="005E096E"/>
    <w:rsid w:val="005F1885"/>
    <w:rsid w:val="005F43A8"/>
    <w:rsid w:val="005F7DB2"/>
    <w:rsid w:val="0060404D"/>
    <w:rsid w:val="00604831"/>
    <w:rsid w:val="006054F6"/>
    <w:rsid w:val="00605CEA"/>
    <w:rsid w:val="00607EBC"/>
    <w:rsid w:val="00611DA6"/>
    <w:rsid w:val="00614659"/>
    <w:rsid w:val="00614871"/>
    <w:rsid w:val="006161F6"/>
    <w:rsid w:val="00616491"/>
    <w:rsid w:val="00620704"/>
    <w:rsid w:val="00621D89"/>
    <w:rsid w:val="00622304"/>
    <w:rsid w:val="006266CB"/>
    <w:rsid w:val="00626F34"/>
    <w:rsid w:val="00627C05"/>
    <w:rsid w:val="00631AB4"/>
    <w:rsid w:val="0063545B"/>
    <w:rsid w:val="00635BBA"/>
    <w:rsid w:val="00642E03"/>
    <w:rsid w:val="006435DC"/>
    <w:rsid w:val="00643DE5"/>
    <w:rsid w:val="006448A9"/>
    <w:rsid w:val="00644DFE"/>
    <w:rsid w:val="00650473"/>
    <w:rsid w:val="006521C2"/>
    <w:rsid w:val="00656FDF"/>
    <w:rsid w:val="00660E8B"/>
    <w:rsid w:val="00661F8A"/>
    <w:rsid w:val="006634F9"/>
    <w:rsid w:val="00666BE1"/>
    <w:rsid w:val="00670E79"/>
    <w:rsid w:val="00670ECA"/>
    <w:rsid w:val="006712EB"/>
    <w:rsid w:val="006767C6"/>
    <w:rsid w:val="00677A33"/>
    <w:rsid w:val="0068180D"/>
    <w:rsid w:val="006862FF"/>
    <w:rsid w:val="00691209"/>
    <w:rsid w:val="00692190"/>
    <w:rsid w:val="00694279"/>
    <w:rsid w:val="0069781B"/>
    <w:rsid w:val="006B6E0C"/>
    <w:rsid w:val="006B7DAB"/>
    <w:rsid w:val="006C302B"/>
    <w:rsid w:val="006D3C83"/>
    <w:rsid w:val="006D67DB"/>
    <w:rsid w:val="006D706A"/>
    <w:rsid w:val="006E0C76"/>
    <w:rsid w:val="006E28EA"/>
    <w:rsid w:val="006F41B1"/>
    <w:rsid w:val="006F4907"/>
    <w:rsid w:val="0070121E"/>
    <w:rsid w:val="00701D71"/>
    <w:rsid w:val="00702404"/>
    <w:rsid w:val="007077D0"/>
    <w:rsid w:val="007120CB"/>
    <w:rsid w:val="0071247E"/>
    <w:rsid w:val="00716742"/>
    <w:rsid w:val="00720AAF"/>
    <w:rsid w:val="00721033"/>
    <w:rsid w:val="00721379"/>
    <w:rsid w:val="0072705E"/>
    <w:rsid w:val="00730DF9"/>
    <w:rsid w:val="007329E6"/>
    <w:rsid w:val="00732A14"/>
    <w:rsid w:val="00733646"/>
    <w:rsid w:val="00733983"/>
    <w:rsid w:val="00734972"/>
    <w:rsid w:val="007356CA"/>
    <w:rsid w:val="007379FC"/>
    <w:rsid w:val="007403BF"/>
    <w:rsid w:val="0074333E"/>
    <w:rsid w:val="007623F6"/>
    <w:rsid w:val="0076258A"/>
    <w:rsid w:val="00763BEE"/>
    <w:rsid w:val="007675AF"/>
    <w:rsid w:val="00767C3D"/>
    <w:rsid w:val="00776129"/>
    <w:rsid w:val="00782FFF"/>
    <w:rsid w:val="0078307F"/>
    <w:rsid w:val="00783E6B"/>
    <w:rsid w:val="00784514"/>
    <w:rsid w:val="00792B19"/>
    <w:rsid w:val="00794901"/>
    <w:rsid w:val="00795999"/>
    <w:rsid w:val="007A363F"/>
    <w:rsid w:val="007A3DD6"/>
    <w:rsid w:val="007B15DB"/>
    <w:rsid w:val="007B1C12"/>
    <w:rsid w:val="007B1FBE"/>
    <w:rsid w:val="007B3F4D"/>
    <w:rsid w:val="007B40D3"/>
    <w:rsid w:val="007B54EE"/>
    <w:rsid w:val="007B5A8D"/>
    <w:rsid w:val="007C495A"/>
    <w:rsid w:val="007C506F"/>
    <w:rsid w:val="007C64A9"/>
    <w:rsid w:val="007D02C4"/>
    <w:rsid w:val="007D2222"/>
    <w:rsid w:val="007D24C3"/>
    <w:rsid w:val="007D3C9A"/>
    <w:rsid w:val="007D6069"/>
    <w:rsid w:val="007D79B1"/>
    <w:rsid w:val="007E7169"/>
    <w:rsid w:val="007F0AAB"/>
    <w:rsid w:val="007F1FA3"/>
    <w:rsid w:val="00800494"/>
    <w:rsid w:val="00803B50"/>
    <w:rsid w:val="008119DC"/>
    <w:rsid w:val="00814A7A"/>
    <w:rsid w:val="00814DBC"/>
    <w:rsid w:val="0081775D"/>
    <w:rsid w:val="00820300"/>
    <w:rsid w:val="00823CD5"/>
    <w:rsid w:val="008240F1"/>
    <w:rsid w:val="008254C0"/>
    <w:rsid w:val="00826CE8"/>
    <w:rsid w:val="00830EFD"/>
    <w:rsid w:val="008329EC"/>
    <w:rsid w:val="00833511"/>
    <w:rsid w:val="00833910"/>
    <w:rsid w:val="008358DC"/>
    <w:rsid w:val="008359C1"/>
    <w:rsid w:val="008465F1"/>
    <w:rsid w:val="00853E65"/>
    <w:rsid w:val="008637E5"/>
    <w:rsid w:val="00866C25"/>
    <w:rsid w:val="00875BA6"/>
    <w:rsid w:val="00893D6E"/>
    <w:rsid w:val="008A7A4A"/>
    <w:rsid w:val="008B1B61"/>
    <w:rsid w:val="008B5D99"/>
    <w:rsid w:val="008B766F"/>
    <w:rsid w:val="008C0021"/>
    <w:rsid w:val="008C0553"/>
    <w:rsid w:val="008C279A"/>
    <w:rsid w:val="008C3088"/>
    <w:rsid w:val="008C38B9"/>
    <w:rsid w:val="008C3E6B"/>
    <w:rsid w:val="008D23B8"/>
    <w:rsid w:val="008E23E0"/>
    <w:rsid w:val="008E41CD"/>
    <w:rsid w:val="008F0506"/>
    <w:rsid w:val="008F2FB5"/>
    <w:rsid w:val="008F5F33"/>
    <w:rsid w:val="008F79B0"/>
    <w:rsid w:val="00900543"/>
    <w:rsid w:val="009077E2"/>
    <w:rsid w:val="009254FB"/>
    <w:rsid w:val="00926E95"/>
    <w:rsid w:val="00932081"/>
    <w:rsid w:val="00932FD4"/>
    <w:rsid w:val="00934015"/>
    <w:rsid w:val="00934DBB"/>
    <w:rsid w:val="00937891"/>
    <w:rsid w:val="00941EBA"/>
    <w:rsid w:val="00944DD2"/>
    <w:rsid w:val="00946292"/>
    <w:rsid w:val="00946DE9"/>
    <w:rsid w:val="009473B5"/>
    <w:rsid w:val="009477F3"/>
    <w:rsid w:val="00951B0F"/>
    <w:rsid w:val="00951CDE"/>
    <w:rsid w:val="00960802"/>
    <w:rsid w:val="00962B40"/>
    <w:rsid w:val="00970E19"/>
    <w:rsid w:val="009767E1"/>
    <w:rsid w:val="00980B30"/>
    <w:rsid w:val="009862A8"/>
    <w:rsid w:val="00986330"/>
    <w:rsid w:val="00992635"/>
    <w:rsid w:val="009937D5"/>
    <w:rsid w:val="00997E8B"/>
    <w:rsid w:val="009A2C6B"/>
    <w:rsid w:val="009A7E9D"/>
    <w:rsid w:val="009B0BB7"/>
    <w:rsid w:val="009B2AE7"/>
    <w:rsid w:val="009C0C04"/>
    <w:rsid w:val="009C4DA6"/>
    <w:rsid w:val="009C7479"/>
    <w:rsid w:val="009D087B"/>
    <w:rsid w:val="009D08B6"/>
    <w:rsid w:val="009D0B9E"/>
    <w:rsid w:val="009D15FB"/>
    <w:rsid w:val="009D23EC"/>
    <w:rsid w:val="009D3EB1"/>
    <w:rsid w:val="009E42F1"/>
    <w:rsid w:val="009E58F4"/>
    <w:rsid w:val="009E5C3A"/>
    <w:rsid w:val="009F3E8B"/>
    <w:rsid w:val="00A04CB1"/>
    <w:rsid w:val="00A05215"/>
    <w:rsid w:val="00A05DA2"/>
    <w:rsid w:val="00A10B8E"/>
    <w:rsid w:val="00A121E0"/>
    <w:rsid w:val="00A125B4"/>
    <w:rsid w:val="00A126D5"/>
    <w:rsid w:val="00A136E2"/>
    <w:rsid w:val="00A146F4"/>
    <w:rsid w:val="00A2035A"/>
    <w:rsid w:val="00A22131"/>
    <w:rsid w:val="00A241EA"/>
    <w:rsid w:val="00A25AA0"/>
    <w:rsid w:val="00A30035"/>
    <w:rsid w:val="00A30AF0"/>
    <w:rsid w:val="00A31619"/>
    <w:rsid w:val="00A3499B"/>
    <w:rsid w:val="00A354CC"/>
    <w:rsid w:val="00A4608F"/>
    <w:rsid w:val="00A474EF"/>
    <w:rsid w:val="00A50167"/>
    <w:rsid w:val="00A51591"/>
    <w:rsid w:val="00A52BAC"/>
    <w:rsid w:val="00A61996"/>
    <w:rsid w:val="00A61B30"/>
    <w:rsid w:val="00A65DF6"/>
    <w:rsid w:val="00A72D23"/>
    <w:rsid w:val="00A847A3"/>
    <w:rsid w:val="00A8618F"/>
    <w:rsid w:val="00A86E5E"/>
    <w:rsid w:val="00A910DB"/>
    <w:rsid w:val="00A92085"/>
    <w:rsid w:val="00A9435C"/>
    <w:rsid w:val="00A977B3"/>
    <w:rsid w:val="00AA1E5C"/>
    <w:rsid w:val="00AA69F7"/>
    <w:rsid w:val="00AB2252"/>
    <w:rsid w:val="00AB2315"/>
    <w:rsid w:val="00AB282B"/>
    <w:rsid w:val="00AB2FE4"/>
    <w:rsid w:val="00AB7602"/>
    <w:rsid w:val="00AC064E"/>
    <w:rsid w:val="00AC1443"/>
    <w:rsid w:val="00AC53F1"/>
    <w:rsid w:val="00AC65FE"/>
    <w:rsid w:val="00AC6DBA"/>
    <w:rsid w:val="00AD3F63"/>
    <w:rsid w:val="00AD451A"/>
    <w:rsid w:val="00AE42B5"/>
    <w:rsid w:val="00AE4456"/>
    <w:rsid w:val="00AE4D7C"/>
    <w:rsid w:val="00AE4F91"/>
    <w:rsid w:val="00AF17A1"/>
    <w:rsid w:val="00AF31DC"/>
    <w:rsid w:val="00AF4088"/>
    <w:rsid w:val="00AF548B"/>
    <w:rsid w:val="00AF6A86"/>
    <w:rsid w:val="00B00552"/>
    <w:rsid w:val="00B00B70"/>
    <w:rsid w:val="00B04ADE"/>
    <w:rsid w:val="00B05E5F"/>
    <w:rsid w:val="00B05EC1"/>
    <w:rsid w:val="00B06AFC"/>
    <w:rsid w:val="00B07DAF"/>
    <w:rsid w:val="00B113E0"/>
    <w:rsid w:val="00B13D8B"/>
    <w:rsid w:val="00B20911"/>
    <w:rsid w:val="00B27339"/>
    <w:rsid w:val="00B31DC9"/>
    <w:rsid w:val="00B32587"/>
    <w:rsid w:val="00B338C3"/>
    <w:rsid w:val="00B40815"/>
    <w:rsid w:val="00B514D5"/>
    <w:rsid w:val="00B52151"/>
    <w:rsid w:val="00B57173"/>
    <w:rsid w:val="00B57A7C"/>
    <w:rsid w:val="00B60DC1"/>
    <w:rsid w:val="00B61EB2"/>
    <w:rsid w:val="00B6499E"/>
    <w:rsid w:val="00B66E30"/>
    <w:rsid w:val="00B6700F"/>
    <w:rsid w:val="00B73C05"/>
    <w:rsid w:val="00B81B49"/>
    <w:rsid w:val="00B84016"/>
    <w:rsid w:val="00B85ABE"/>
    <w:rsid w:val="00B907A4"/>
    <w:rsid w:val="00B91405"/>
    <w:rsid w:val="00B92A38"/>
    <w:rsid w:val="00B97492"/>
    <w:rsid w:val="00BA1D67"/>
    <w:rsid w:val="00BA2147"/>
    <w:rsid w:val="00BA219B"/>
    <w:rsid w:val="00BA26C9"/>
    <w:rsid w:val="00BA7184"/>
    <w:rsid w:val="00BB1571"/>
    <w:rsid w:val="00BB1677"/>
    <w:rsid w:val="00BB2FA6"/>
    <w:rsid w:val="00BB306D"/>
    <w:rsid w:val="00BB3CB2"/>
    <w:rsid w:val="00BB40E4"/>
    <w:rsid w:val="00BB6356"/>
    <w:rsid w:val="00BC2126"/>
    <w:rsid w:val="00BC491D"/>
    <w:rsid w:val="00BD0AE1"/>
    <w:rsid w:val="00BD0E07"/>
    <w:rsid w:val="00BD424B"/>
    <w:rsid w:val="00BD6A70"/>
    <w:rsid w:val="00BE0B50"/>
    <w:rsid w:val="00BE2870"/>
    <w:rsid w:val="00BE39C5"/>
    <w:rsid w:val="00BE3C43"/>
    <w:rsid w:val="00BE4519"/>
    <w:rsid w:val="00BE5FCC"/>
    <w:rsid w:val="00BF0478"/>
    <w:rsid w:val="00BF4555"/>
    <w:rsid w:val="00BF4B63"/>
    <w:rsid w:val="00C02E9E"/>
    <w:rsid w:val="00C034F7"/>
    <w:rsid w:val="00C0630C"/>
    <w:rsid w:val="00C15405"/>
    <w:rsid w:val="00C210B5"/>
    <w:rsid w:val="00C25E7E"/>
    <w:rsid w:val="00C270B7"/>
    <w:rsid w:val="00C31218"/>
    <w:rsid w:val="00C31882"/>
    <w:rsid w:val="00C33072"/>
    <w:rsid w:val="00C34D6A"/>
    <w:rsid w:val="00C37841"/>
    <w:rsid w:val="00C4131F"/>
    <w:rsid w:val="00C4229D"/>
    <w:rsid w:val="00C449B2"/>
    <w:rsid w:val="00C645E6"/>
    <w:rsid w:val="00C6476B"/>
    <w:rsid w:val="00C6792C"/>
    <w:rsid w:val="00C7044E"/>
    <w:rsid w:val="00C71ACB"/>
    <w:rsid w:val="00C72E86"/>
    <w:rsid w:val="00C779E3"/>
    <w:rsid w:val="00C80923"/>
    <w:rsid w:val="00C83176"/>
    <w:rsid w:val="00C84EBB"/>
    <w:rsid w:val="00C85A7B"/>
    <w:rsid w:val="00C87D7F"/>
    <w:rsid w:val="00C90890"/>
    <w:rsid w:val="00C93766"/>
    <w:rsid w:val="00C93ED0"/>
    <w:rsid w:val="00C96B07"/>
    <w:rsid w:val="00C96C88"/>
    <w:rsid w:val="00CB1DCC"/>
    <w:rsid w:val="00CB268D"/>
    <w:rsid w:val="00CB669C"/>
    <w:rsid w:val="00CB67B7"/>
    <w:rsid w:val="00CB6BA1"/>
    <w:rsid w:val="00CC056E"/>
    <w:rsid w:val="00CC0D86"/>
    <w:rsid w:val="00CC0E99"/>
    <w:rsid w:val="00CC567D"/>
    <w:rsid w:val="00CC6980"/>
    <w:rsid w:val="00CC6F3B"/>
    <w:rsid w:val="00CD2DF9"/>
    <w:rsid w:val="00CE23A1"/>
    <w:rsid w:val="00CE3D68"/>
    <w:rsid w:val="00CE4676"/>
    <w:rsid w:val="00CF6D2D"/>
    <w:rsid w:val="00D03688"/>
    <w:rsid w:val="00D0596D"/>
    <w:rsid w:val="00D068E8"/>
    <w:rsid w:val="00D13436"/>
    <w:rsid w:val="00D23E02"/>
    <w:rsid w:val="00D241E2"/>
    <w:rsid w:val="00D26388"/>
    <w:rsid w:val="00D27459"/>
    <w:rsid w:val="00D43BBA"/>
    <w:rsid w:val="00D52636"/>
    <w:rsid w:val="00D61412"/>
    <w:rsid w:val="00D620D4"/>
    <w:rsid w:val="00D65CEC"/>
    <w:rsid w:val="00D670C1"/>
    <w:rsid w:val="00D712D4"/>
    <w:rsid w:val="00D723CB"/>
    <w:rsid w:val="00D749CF"/>
    <w:rsid w:val="00D77009"/>
    <w:rsid w:val="00D803C8"/>
    <w:rsid w:val="00D819E8"/>
    <w:rsid w:val="00D83338"/>
    <w:rsid w:val="00D85B27"/>
    <w:rsid w:val="00D9113D"/>
    <w:rsid w:val="00D94233"/>
    <w:rsid w:val="00D97432"/>
    <w:rsid w:val="00DA1170"/>
    <w:rsid w:val="00DA41D5"/>
    <w:rsid w:val="00DB0FA1"/>
    <w:rsid w:val="00DB1F14"/>
    <w:rsid w:val="00DB26F7"/>
    <w:rsid w:val="00DB32A7"/>
    <w:rsid w:val="00DB3D84"/>
    <w:rsid w:val="00DB6BEC"/>
    <w:rsid w:val="00DC1A1A"/>
    <w:rsid w:val="00DC4332"/>
    <w:rsid w:val="00DC72BF"/>
    <w:rsid w:val="00DD12EC"/>
    <w:rsid w:val="00DE51AD"/>
    <w:rsid w:val="00DF4343"/>
    <w:rsid w:val="00DF5541"/>
    <w:rsid w:val="00E031E9"/>
    <w:rsid w:val="00E06EAF"/>
    <w:rsid w:val="00E10D87"/>
    <w:rsid w:val="00E118BB"/>
    <w:rsid w:val="00E1203B"/>
    <w:rsid w:val="00E1350D"/>
    <w:rsid w:val="00E13838"/>
    <w:rsid w:val="00E161D7"/>
    <w:rsid w:val="00E201C8"/>
    <w:rsid w:val="00E20D0C"/>
    <w:rsid w:val="00E26EEF"/>
    <w:rsid w:val="00E308C4"/>
    <w:rsid w:val="00E35E76"/>
    <w:rsid w:val="00E36C39"/>
    <w:rsid w:val="00E422F4"/>
    <w:rsid w:val="00E477A9"/>
    <w:rsid w:val="00E543C8"/>
    <w:rsid w:val="00E56F89"/>
    <w:rsid w:val="00E6081C"/>
    <w:rsid w:val="00E62F8C"/>
    <w:rsid w:val="00E669E7"/>
    <w:rsid w:val="00E7622B"/>
    <w:rsid w:val="00E803F5"/>
    <w:rsid w:val="00E84B3D"/>
    <w:rsid w:val="00E87998"/>
    <w:rsid w:val="00E91721"/>
    <w:rsid w:val="00E943C2"/>
    <w:rsid w:val="00E9635A"/>
    <w:rsid w:val="00EA2EE2"/>
    <w:rsid w:val="00EA7088"/>
    <w:rsid w:val="00EB4DBE"/>
    <w:rsid w:val="00EB4E1E"/>
    <w:rsid w:val="00EB644C"/>
    <w:rsid w:val="00EB7091"/>
    <w:rsid w:val="00EB7206"/>
    <w:rsid w:val="00EB7477"/>
    <w:rsid w:val="00EB7544"/>
    <w:rsid w:val="00EC0B56"/>
    <w:rsid w:val="00EC6A7B"/>
    <w:rsid w:val="00ED0E28"/>
    <w:rsid w:val="00ED1551"/>
    <w:rsid w:val="00ED3059"/>
    <w:rsid w:val="00ED36D3"/>
    <w:rsid w:val="00ED5691"/>
    <w:rsid w:val="00ED5BDB"/>
    <w:rsid w:val="00ED5DA1"/>
    <w:rsid w:val="00ED5EF4"/>
    <w:rsid w:val="00ED7533"/>
    <w:rsid w:val="00ED7593"/>
    <w:rsid w:val="00ED79F6"/>
    <w:rsid w:val="00EE1799"/>
    <w:rsid w:val="00EE1AFD"/>
    <w:rsid w:val="00EE1CC9"/>
    <w:rsid w:val="00EE3557"/>
    <w:rsid w:val="00EE5489"/>
    <w:rsid w:val="00EE6805"/>
    <w:rsid w:val="00EE76E9"/>
    <w:rsid w:val="00EF051D"/>
    <w:rsid w:val="00F008C9"/>
    <w:rsid w:val="00F00ACD"/>
    <w:rsid w:val="00F04423"/>
    <w:rsid w:val="00F1302D"/>
    <w:rsid w:val="00F144BA"/>
    <w:rsid w:val="00F215D2"/>
    <w:rsid w:val="00F2202D"/>
    <w:rsid w:val="00F27AC6"/>
    <w:rsid w:val="00F33EAB"/>
    <w:rsid w:val="00F355C1"/>
    <w:rsid w:val="00F40384"/>
    <w:rsid w:val="00F40CBF"/>
    <w:rsid w:val="00F436E2"/>
    <w:rsid w:val="00F53334"/>
    <w:rsid w:val="00F625B4"/>
    <w:rsid w:val="00F628C5"/>
    <w:rsid w:val="00F63214"/>
    <w:rsid w:val="00F66494"/>
    <w:rsid w:val="00F66F19"/>
    <w:rsid w:val="00F70719"/>
    <w:rsid w:val="00F714BA"/>
    <w:rsid w:val="00F7653E"/>
    <w:rsid w:val="00F805B0"/>
    <w:rsid w:val="00F914ED"/>
    <w:rsid w:val="00F9208D"/>
    <w:rsid w:val="00F940F1"/>
    <w:rsid w:val="00F9490B"/>
    <w:rsid w:val="00F97637"/>
    <w:rsid w:val="00FA0009"/>
    <w:rsid w:val="00FA1A6B"/>
    <w:rsid w:val="00FA30BF"/>
    <w:rsid w:val="00FA6772"/>
    <w:rsid w:val="00FA74E9"/>
    <w:rsid w:val="00FB1A4A"/>
    <w:rsid w:val="00FB1E69"/>
    <w:rsid w:val="00FB6455"/>
    <w:rsid w:val="00FB66A4"/>
    <w:rsid w:val="00FC0013"/>
    <w:rsid w:val="00FC0A53"/>
    <w:rsid w:val="00FC2A53"/>
    <w:rsid w:val="00FC30A9"/>
    <w:rsid w:val="00FC6353"/>
    <w:rsid w:val="00FC6764"/>
    <w:rsid w:val="00FC76D1"/>
    <w:rsid w:val="00FD36D6"/>
    <w:rsid w:val="00FE0DA7"/>
    <w:rsid w:val="00FE2328"/>
    <w:rsid w:val="00FE2EF7"/>
    <w:rsid w:val="00FE4E14"/>
    <w:rsid w:val="00FE7A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B0A10E1"/>
  <w15:docId w15:val="{02E7D580-ABBF-4AA0-83DF-3B40C8386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qFormat/>
    <w:rsid w:val="00AC1443"/>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445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E4456"/>
    <w:rPr>
      <w:rFonts w:ascii="Calibri" w:hAnsi="Calibri"/>
      <w:noProof/>
      <w:lang w:val="en-US"/>
    </w:rPr>
  </w:style>
  <w:style w:type="paragraph" w:customStyle="1" w:styleId="EndNoteBibliography">
    <w:name w:val="EndNote Bibliography"/>
    <w:basedOn w:val="Normal"/>
    <w:link w:val="EndNoteBibliographyChar"/>
    <w:rsid w:val="00AE445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E4456"/>
    <w:rPr>
      <w:rFonts w:ascii="Calibri" w:hAnsi="Calibri"/>
      <w:noProof/>
      <w:lang w:val="en-US"/>
    </w:rPr>
  </w:style>
  <w:style w:type="character" w:styleId="Hyperlink">
    <w:name w:val="Hyperlink"/>
    <w:basedOn w:val="DefaultParagraphFont"/>
    <w:uiPriority w:val="99"/>
    <w:unhideWhenUsed/>
    <w:rsid w:val="00AE4456"/>
    <w:rPr>
      <w:color w:val="0000FF" w:themeColor="hyperlink"/>
      <w:u w:val="single"/>
    </w:rPr>
  </w:style>
  <w:style w:type="character" w:customStyle="1" w:styleId="UnresolvedMention1">
    <w:name w:val="Unresolved Mention1"/>
    <w:basedOn w:val="DefaultParagraphFont"/>
    <w:uiPriority w:val="99"/>
    <w:semiHidden/>
    <w:unhideWhenUsed/>
    <w:rsid w:val="00AE4456"/>
    <w:rPr>
      <w:color w:val="808080"/>
      <w:shd w:val="clear" w:color="auto" w:fill="E6E6E6"/>
    </w:rPr>
  </w:style>
  <w:style w:type="character" w:customStyle="1" w:styleId="Heading2Char">
    <w:name w:val="Heading 2 Char"/>
    <w:basedOn w:val="DefaultParagraphFont"/>
    <w:link w:val="Heading2"/>
    <w:rsid w:val="00AC1443"/>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AC144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AC1443"/>
    <w:rPr>
      <w:rFonts w:ascii="Garamond" w:eastAsia="Times New Roman" w:hAnsi="Garamond" w:cs="Times New Roman"/>
      <w:color w:val="008000"/>
      <w:w w:val="120"/>
      <w:sz w:val="24"/>
      <w:szCs w:val="24"/>
      <w:lang w:val="en-CA"/>
    </w:rPr>
  </w:style>
  <w:style w:type="table" w:styleId="TableGrid">
    <w:name w:val="Table Grid"/>
    <w:basedOn w:val="TableNormal"/>
    <w:uiPriority w:val="59"/>
    <w:rsid w:val="007F0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65D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DF6"/>
    <w:rPr>
      <w:rFonts w:ascii="Segoe UI" w:hAnsi="Segoe UI" w:cs="Segoe UI"/>
      <w:sz w:val="18"/>
      <w:szCs w:val="18"/>
    </w:rPr>
  </w:style>
  <w:style w:type="character" w:styleId="CommentReference">
    <w:name w:val="annotation reference"/>
    <w:basedOn w:val="DefaultParagraphFont"/>
    <w:uiPriority w:val="99"/>
    <w:semiHidden/>
    <w:unhideWhenUsed/>
    <w:rsid w:val="00EB4DBE"/>
    <w:rPr>
      <w:sz w:val="16"/>
      <w:szCs w:val="16"/>
    </w:rPr>
  </w:style>
  <w:style w:type="paragraph" w:styleId="CommentText">
    <w:name w:val="annotation text"/>
    <w:basedOn w:val="Normal"/>
    <w:link w:val="CommentTextChar"/>
    <w:uiPriority w:val="99"/>
    <w:semiHidden/>
    <w:unhideWhenUsed/>
    <w:rsid w:val="00EB4DBE"/>
    <w:pPr>
      <w:spacing w:line="240" w:lineRule="auto"/>
    </w:pPr>
    <w:rPr>
      <w:sz w:val="20"/>
      <w:szCs w:val="20"/>
    </w:rPr>
  </w:style>
  <w:style w:type="character" w:customStyle="1" w:styleId="CommentTextChar">
    <w:name w:val="Comment Text Char"/>
    <w:basedOn w:val="DefaultParagraphFont"/>
    <w:link w:val="CommentText"/>
    <w:uiPriority w:val="99"/>
    <w:semiHidden/>
    <w:rsid w:val="00EB4DBE"/>
    <w:rPr>
      <w:sz w:val="20"/>
      <w:szCs w:val="20"/>
    </w:rPr>
  </w:style>
  <w:style w:type="paragraph" w:styleId="CommentSubject">
    <w:name w:val="annotation subject"/>
    <w:basedOn w:val="CommentText"/>
    <w:next w:val="CommentText"/>
    <w:link w:val="CommentSubjectChar"/>
    <w:uiPriority w:val="99"/>
    <w:semiHidden/>
    <w:unhideWhenUsed/>
    <w:rsid w:val="00EB4DBE"/>
    <w:rPr>
      <w:b/>
      <w:bCs/>
    </w:rPr>
  </w:style>
  <w:style w:type="character" w:customStyle="1" w:styleId="CommentSubjectChar">
    <w:name w:val="Comment Subject Char"/>
    <w:basedOn w:val="CommentTextChar"/>
    <w:link w:val="CommentSubject"/>
    <w:uiPriority w:val="99"/>
    <w:semiHidden/>
    <w:rsid w:val="00EB4DBE"/>
    <w:rPr>
      <w:b/>
      <w:bCs/>
      <w:sz w:val="20"/>
      <w:szCs w:val="20"/>
    </w:rPr>
  </w:style>
  <w:style w:type="character" w:customStyle="1" w:styleId="UnresolvedMention2">
    <w:name w:val="Unresolved Mention2"/>
    <w:basedOn w:val="DefaultParagraphFont"/>
    <w:uiPriority w:val="99"/>
    <w:semiHidden/>
    <w:unhideWhenUsed/>
    <w:rsid w:val="00C31218"/>
    <w:rPr>
      <w:color w:val="605E5C"/>
      <w:shd w:val="clear" w:color="auto" w:fill="E1DFDD"/>
    </w:rPr>
  </w:style>
  <w:style w:type="paragraph" w:styleId="Footer">
    <w:name w:val="footer"/>
    <w:basedOn w:val="Normal"/>
    <w:link w:val="FooterChar"/>
    <w:uiPriority w:val="99"/>
    <w:unhideWhenUsed/>
    <w:rsid w:val="003453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3DC"/>
  </w:style>
  <w:style w:type="paragraph" w:styleId="ListParagraph">
    <w:name w:val="List Paragraph"/>
    <w:basedOn w:val="Normal"/>
    <w:uiPriority w:val="34"/>
    <w:qFormat/>
    <w:rsid w:val="00776129"/>
    <w:pPr>
      <w:ind w:left="720"/>
      <w:contextualSpacing/>
    </w:pPr>
  </w:style>
  <w:style w:type="paragraph" w:styleId="NormalWeb">
    <w:name w:val="Normal (Web)"/>
    <w:basedOn w:val="Normal"/>
    <w:uiPriority w:val="99"/>
    <w:unhideWhenUsed/>
    <w:rsid w:val="0049080C"/>
    <w:pPr>
      <w:spacing w:before="100" w:beforeAutospacing="1" w:after="100" w:afterAutospacing="1" w:line="240" w:lineRule="auto"/>
    </w:pPr>
    <w:rPr>
      <w:rFonts w:ascii="Times" w:eastAsia="Times New Roman"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24284">
      <w:bodyDiv w:val="1"/>
      <w:marLeft w:val="0"/>
      <w:marRight w:val="0"/>
      <w:marTop w:val="0"/>
      <w:marBottom w:val="0"/>
      <w:divBdr>
        <w:top w:val="none" w:sz="0" w:space="0" w:color="auto"/>
        <w:left w:val="none" w:sz="0" w:space="0" w:color="auto"/>
        <w:bottom w:val="none" w:sz="0" w:space="0" w:color="auto"/>
        <w:right w:val="none" w:sz="0" w:space="0" w:color="auto"/>
      </w:divBdr>
    </w:div>
    <w:div w:id="210700415">
      <w:bodyDiv w:val="1"/>
      <w:marLeft w:val="0"/>
      <w:marRight w:val="0"/>
      <w:marTop w:val="0"/>
      <w:marBottom w:val="0"/>
      <w:divBdr>
        <w:top w:val="none" w:sz="0" w:space="0" w:color="auto"/>
        <w:left w:val="none" w:sz="0" w:space="0" w:color="auto"/>
        <w:bottom w:val="none" w:sz="0" w:space="0" w:color="auto"/>
        <w:right w:val="none" w:sz="0" w:space="0" w:color="auto"/>
      </w:divBdr>
    </w:div>
    <w:div w:id="213196040">
      <w:bodyDiv w:val="1"/>
      <w:marLeft w:val="0"/>
      <w:marRight w:val="0"/>
      <w:marTop w:val="0"/>
      <w:marBottom w:val="0"/>
      <w:divBdr>
        <w:top w:val="none" w:sz="0" w:space="0" w:color="auto"/>
        <w:left w:val="none" w:sz="0" w:space="0" w:color="auto"/>
        <w:bottom w:val="none" w:sz="0" w:space="0" w:color="auto"/>
        <w:right w:val="none" w:sz="0" w:space="0" w:color="auto"/>
      </w:divBdr>
    </w:div>
    <w:div w:id="285353898">
      <w:bodyDiv w:val="1"/>
      <w:marLeft w:val="0"/>
      <w:marRight w:val="0"/>
      <w:marTop w:val="0"/>
      <w:marBottom w:val="0"/>
      <w:divBdr>
        <w:top w:val="none" w:sz="0" w:space="0" w:color="auto"/>
        <w:left w:val="none" w:sz="0" w:space="0" w:color="auto"/>
        <w:bottom w:val="none" w:sz="0" w:space="0" w:color="auto"/>
        <w:right w:val="none" w:sz="0" w:space="0" w:color="auto"/>
      </w:divBdr>
    </w:div>
    <w:div w:id="295380325">
      <w:bodyDiv w:val="1"/>
      <w:marLeft w:val="0"/>
      <w:marRight w:val="0"/>
      <w:marTop w:val="0"/>
      <w:marBottom w:val="0"/>
      <w:divBdr>
        <w:top w:val="none" w:sz="0" w:space="0" w:color="auto"/>
        <w:left w:val="none" w:sz="0" w:space="0" w:color="auto"/>
        <w:bottom w:val="none" w:sz="0" w:space="0" w:color="auto"/>
        <w:right w:val="none" w:sz="0" w:space="0" w:color="auto"/>
      </w:divBdr>
    </w:div>
    <w:div w:id="471799150">
      <w:bodyDiv w:val="1"/>
      <w:marLeft w:val="0"/>
      <w:marRight w:val="0"/>
      <w:marTop w:val="0"/>
      <w:marBottom w:val="0"/>
      <w:divBdr>
        <w:top w:val="none" w:sz="0" w:space="0" w:color="auto"/>
        <w:left w:val="none" w:sz="0" w:space="0" w:color="auto"/>
        <w:bottom w:val="none" w:sz="0" w:space="0" w:color="auto"/>
        <w:right w:val="none" w:sz="0" w:space="0" w:color="auto"/>
      </w:divBdr>
    </w:div>
    <w:div w:id="568734637">
      <w:bodyDiv w:val="1"/>
      <w:marLeft w:val="0"/>
      <w:marRight w:val="0"/>
      <w:marTop w:val="0"/>
      <w:marBottom w:val="0"/>
      <w:divBdr>
        <w:top w:val="none" w:sz="0" w:space="0" w:color="auto"/>
        <w:left w:val="none" w:sz="0" w:space="0" w:color="auto"/>
        <w:bottom w:val="none" w:sz="0" w:space="0" w:color="auto"/>
        <w:right w:val="none" w:sz="0" w:space="0" w:color="auto"/>
      </w:divBdr>
    </w:div>
    <w:div w:id="681317625">
      <w:bodyDiv w:val="1"/>
      <w:marLeft w:val="0"/>
      <w:marRight w:val="0"/>
      <w:marTop w:val="0"/>
      <w:marBottom w:val="0"/>
      <w:divBdr>
        <w:top w:val="none" w:sz="0" w:space="0" w:color="auto"/>
        <w:left w:val="none" w:sz="0" w:space="0" w:color="auto"/>
        <w:bottom w:val="none" w:sz="0" w:space="0" w:color="auto"/>
        <w:right w:val="none" w:sz="0" w:space="0" w:color="auto"/>
      </w:divBdr>
    </w:div>
    <w:div w:id="795681785">
      <w:bodyDiv w:val="1"/>
      <w:marLeft w:val="0"/>
      <w:marRight w:val="0"/>
      <w:marTop w:val="0"/>
      <w:marBottom w:val="0"/>
      <w:divBdr>
        <w:top w:val="none" w:sz="0" w:space="0" w:color="auto"/>
        <w:left w:val="none" w:sz="0" w:space="0" w:color="auto"/>
        <w:bottom w:val="none" w:sz="0" w:space="0" w:color="auto"/>
        <w:right w:val="none" w:sz="0" w:space="0" w:color="auto"/>
      </w:divBdr>
      <w:divsChild>
        <w:div w:id="61877729">
          <w:marLeft w:val="0"/>
          <w:marRight w:val="0"/>
          <w:marTop w:val="0"/>
          <w:marBottom w:val="0"/>
          <w:divBdr>
            <w:top w:val="none" w:sz="0" w:space="0" w:color="auto"/>
            <w:left w:val="none" w:sz="0" w:space="0" w:color="auto"/>
            <w:bottom w:val="none" w:sz="0" w:space="0" w:color="auto"/>
            <w:right w:val="none" w:sz="0" w:space="0" w:color="auto"/>
          </w:divBdr>
          <w:divsChild>
            <w:div w:id="566771026">
              <w:marLeft w:val="0"/>
              <w:marRight w:val="0"/>
              <w:marTop w:val="0"/>
              <w:marBottom w:val="0"/>
              <w:divBdr>
                <w:top w:val="none" w:sz="0" w:space="0" w:color="auto"/>
                <w:left w:val="none" w:sz="0" w:space="0" w:color="auto"/>
                <w:bottom w:val="none" w:sz="0" w:space="0" w:color="auto"/>
                <w:right w:val="none" w:sz="0" w:space="0" w:color="auto"/>
              </w:divBdr>
              <w:divsChild>
                <w:div w:id="167722780">
                  <w:marLeft w:val="0"/>
                  <w:marRight w:val="0"/>
                  <w:marTop w:val="0"/>
                  <w:marBottom w:val="0"/>
                  <w:divBdr>
                    <w:top w:val="none" w:sz="0" w:space="0" w:color="auto"/>
                    <w:left w:val="none" w:sz="0" w:space="0" w:color="auto"/>
                    <w:bottom w:val="none" w:sz="0" w:space="0" w:color="auto"/>
                    <w:right w:val="none" w:sz="0" w:space="0" w:color="auto"/>
                  </w:divBdr>
                  <w:divsChild>
                    <w:div w:id="514147807">
                      <w:marLeft w:val="0"/>
                      <w:marRight w:val="0"/>
                      <w:marTop w:val="0"/>
                      <w:marBottom w:val="0"/>
                      <w:divBdr>
                        <w:top w:val="none" w:sz="0" w:space="0" w:color="auto"/>
                        <w:left w:val="none" w:sz="0" w:space="0" w:color="auto"/>
                        <w:bottom w:val="none" w:sz="0" w:space="0" w:color="auto"/>
                        <w:right w:val="none" w:sz="0" w:space="0" w:color="auto"/>
                      </w:divBdr>
                      <w:divsChild>
                        <w:div w:id="1031035784">
                          <w:marLeft w:val="0"/>
                          <w:marRight w:val="0"/>
                          <w:marTop w:val="0"/>
                          <w:marBottom w:val="0"/>
                          <w:divBdr>
                            <w:top w:val="none" w:sz="0" w:space="0" w:color="auto"/>
                            <w:left w:val="none" w:sz="0" w:space="0" w:color="auto"/>
                            <w:bottom w:val="none" w:sz="0" w:space="0" w:color="auto"/>
                            <w:right w:val="none" w:sz="0" w:space="0" w:color="auto"/>
                          </w:divBdr>
                          <w:divsChild>
                            <w:div w:id="1212382071">
                              <w:marLeft w:val="0"/>
                              <w:marRight w:val="0"/>
                              <w:marTop w:val="0"/>
                              <w:marBottom w:val="15"/>
                              <w:divBdr>
                                <w:top w:val="none" w:sz="0" w:space="0" w:color="auto"/>
                                <w:left w:val="none" w:sz="0" w:space="0" w:color="auto"/>
                                <w:bottom w:val="none" w:sz="0" w:space="0" w:color="auto"/>
                                <w:right w:val="none" w:sz="0" w:space="0" w:color="auto"/>
                              </w:divBdr>
                              <w:divsChild>
                                <w:div w:id="163559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3275461">
      <w:bodyDiv w:val="1"/>
      <w:marLeft w:val="0"/>
      <w:marRight w:val="0"/>
      <w:marTop w:val="0"/>
      <w:marBottom w:val="0"/>
      <w:divBdr>
        <w:top w:val="none" w:sz="0" w:space="0" w:color="auto"/>
        <w:left w:val="none" w:sz="0" w:space="0" w:color="auto"/>
        <w:bottom w:val="none" w:sz="0" w:space="0" w:color="auto"/>
        <w:right w:val="none" w:sz="0" w:space="0" w:color="auto"/>
      </w:divBdr>
    </w:div>
    <w:div w:id="870070787">
      <w:bodyDiv w:val="1"/>
      <w:marLeft w:val="0"/>
      <w:marRight w:val="0"/>
      <w:marTop w:val="0"/>
      <w:marBottom w:val="0"/>
      <w:divBdr>
        <w:top w:val="none" w:sz="0" w:space="0" w:color="auto"/>
        <w:left w:val="none" w:sz="0" w:space="0" w:color="auto"/>
        <w:bottom w:val="none" w:sz="0" w:space="0" w:color="auto"/>
        <w:right w:val="none" w:sz="0" w:space="0" w:color="auto"/>
      </w:divBdr>
    </w:div>
    <w:div w:id="978799546">
      <w:bodyDiv w:val="1"/>
      <w:marLeft w:val="0"/>
      <w:marRight w:val="0"/>
      <w:marTop w:val="0"/>
      <w:marBottom w:val="0"/>
      <w:divBdr>
        <w:top w:val="none" w:sz="0" w:space="0" w:color="auto"/>
        <w:left w:val="none" w:sz="0" w:space="0" w:color="auto"/>
        <w:bottom w:val="none" w:sz="0" w:space="0" w:color="auto"/>
        <w:right w:val="none" w:sz="0" w:space="0" w:color="auto"/>
      </w:divBdr>
    </w:div>
    <w:div w:id="1196771923">
      <w:bodyDiv w:val="1"/>
      <w:marLeft w:val="0"/>
      <w:marRight w:val="0"/>
      <w:marTop w:val="0"/>
      <w:marBottom w:val="0"/>
      <w:divBdr>
        <w:top w:val="none" w:sz="0" w:space="0" w:color="auto"/>
        <w:left w:val="none" w:sz="0" w:space="0" w:color="auto"/>
        <w:bottom w:val="none" w:sz="0" w:space="0" w:color="auto"/>
        <w:right w:val="none" w:sz="0" w:space="0" w:color="auto"/>
      </w:divBdr>
    </w:div>
    <w:div w:id="1230798744">
      <w:bodyDiv w:val="1"/>
      <w:marLeft w:val="0"/>
      <w:marRight w:val="0"/>
      <w:marTop w:val="0"/>
      <w:marBottom w:val="0"/>
      <w:divBdr>
        <w:top w:val="none" w:sz="0" w:space="0" w:color="auto"/>
        <w:left w:val="none" w:sz="0" w:space="0" w:color="auto"/>
        <w:bottom w:val="none" w:sz="0" w:space="0" w:color="auto"/>
        <w:right w:val="none" w:sz="0" w:space="0" w:color="auto"/>
      </w:divBdr>
    </w:div>
    <w:div w:id="1408916844">
      <w:bodyDiv w:val="1"/>
      <w:marLeft w:val="0"/>
      <w:marRight w:val="0"/>
      <w:marTop w:val="0"/>
      <w:marBottom w:val="0"/>
      <w:divBdr>
        <w:top w:val="none" w:sz="0" w:space="0" w:color="auto"/>
        <w:left w:val="none" w:sz="0" w:space="0" w:color="auto"/>
        <w:bottom w:val="none" w:sz="0" w:space="0" w:color="auto"/>
        <w:right w:val="none" w:sz="0" w:space="0" w:color="auto"/>
      </w:divBdr>
    </w:div>
    <w:div w:id="1430734698">
      <w:bodyDiv w:val="1"/>
      <w:marLeft w:val="0"/>
      <w:marRight w:val="0"/>
      <w:marTop w:val="0"/>
      <w:marBottom w:val="0"/>
      <w:divBdr>
        <w:top w:val="none" w:sz="0" w:space="0" w:color="auto"/>
        <w:left w:val="none" w:sz="0" w:space="0" w:color="auto"/>
        <w:bottom w:val="none" w:sz="0" w:space="0" w:color="auto"/>
        <w:right w:val="none" w:sz="0" w:space="0" w:color="auto"/>
      </w:divBdr>
    </w:div>
    <w:div w:id="1575510747">
      <w:bodyDiv w:val="1"/>
      <w:marLeft w:val="0"/>
      <w:marRight w:val="0"/>
      <w:marTop w:val="0"/>
      <w:marBottom w:val="0"/>
      <w:divBdr>
        <w:top w:val="none" w:sz="0" w:space="0" w:color="auto"/>
        <w:left w:val="none" w:sz="0" w:space="0" w:color="auto"/>
        <w:bottom w:val="none" w:sz="0" w:space="0" w:color="auto"/>
        <w:right w:val="none" w:sz="0" w:space="0" w:color="auto"/>
      </w:divBdr>
    </w:div>
    <w:div w:id="1642923995">
      <w:bodyDiv w:val="1"/>
      <w:marLeft w:val="0"/>
      <w:marRight w:val="0"/>
      <w:marTop w:val="0"/>
      <w:marBottom w:val="0"/>
      <w:divBdr>
        <w:top w:val="none" w:sz="0" w:space="0" w:color="auto"/>
        <w:left w:val="none" w:sz="0" w:space="0" w:color="auto"/>
        <w:bottom w:val="none" w:sz="0" w:space="0" w:color="auto"/>
        <w:right w:val="none" w:sz="0" w:space="0" w:color="auto"/>
      </w:divBdr>
    </w:div>
    <w:div w:id="1729062929">
      <w:bodyDiv w:val="1"/>
      <w:marLeft w:val="0"/>
      <w:marRight w:val="0"/>
      <w:marTop w:val="0"/>
      <w:marBottom w:val="0"/>
      <w:divBdr>
        <w:top w:val="none" w:sz="0" w:space="0" w:color="auto"/>
        <w:left w:val="none" w:sz="0" w:space="0" w:color="auto"/>
        <w:bottom w:val="none" w:sz="0" w:space="0" w:color="auto"/>
        <w:right w:val="none" w:sz="0" w:space="0" w:color="auto"/>
      </w:divBdr>
    </w:div>
    <w:div w:id="1741974990">
      <w:bodyDiv w:val="1"/>
      <w:marLeft w:val="0"/>
      <w:marRight w:val="0"/>
      <w:marTop w:val="0"/>
      <w:marBottom w:val="0"/>
      <w:divBdr>
        <w:top w:val="none" w:sz="0" w:space="0" w:color="auto"/>
        <w:left w:val="none" w:sz="0" w:space="0" w:color="auto"/>
        <w:bottom w:val="none" w:sz="0" w:space="0" w:color="auto"/>
        <w:right w:val="none" w:sz="0" w:space="0" w:color="auto"/>
      </w:divBdr>
    </w:div>
    <w:div w:id="1870796673">
      <w:bodyDiv w:val="1"/>
      <w:marLeft w:val="0"/>
      <w:marRight w:val="0"/>
      <w:marTop w:val="0"/>
      <w:marBottom w:val="0"/>
      <w:divBdr>
        <w:top w:val="none" w:sz="0" w:space="0" w:color="auto"/>
        <w:left w:val="none" w:sz="0" w:space="0" w:color="auto"/>
        <w:bottom w:val="none" w:sz="0" w:space="0" w:color="auto"/>
        <w:right w:val="none" w:sz="0" w:space="0" w:color="auto"/>
      </w:divBdr>
    </w:div>
    <w:div w:id="194125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A9EFF-53CD-4752-8593-B3C7D579D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592</Words>
  <Characters>10597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12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dc:creator>
  <cp:lastModifiedBy>de Montfalcon S.P.</cp:lastModifiedBy>
  <cp:revision>2</cp:revision>
  <cp:lastPrinted>2019-12-22T19:20:00Z</cp:lastPrinted>
  <dcterms:created xsi:type="dcterms:W3CDTF">2020-02-11T18:00:00Z</dcterms:created>
  <dcterms:modified xsi:type="dcterms:W3CDTF">2020-02-1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kys@doctors.org.uk@www.mendeley.com</vt:lpwstr>
  </property>
</Properties>
</file>